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25BF8B" w14:textId="59575876" w:rsidR="00F813B4" w:rsidRPr="00236537" w:rsidRDefault="00F11200">
      <w:pPr>
        <w:rPr>
          <w:rFonts w:ascii="Arial" w:hAnsi="Arial" w:cs="Arial"/>
          <w:sz w:val="20"/>
          <w:szCs w:val="20"/>
        </w:rPr>
      </w:pPr>
      <w:r w:rsidRPr="00236537">
        <w:rPr>
          <w:rFonts w:ascii="Arial" w:hAnsi="Arial" w:cs="Arial"/>
          <w:b/>
          <w:bCs/>
          <w:sz w:val="20"/>
          <w:szCs w:val="20"/>
        </w:rPr>
        <w:t>Supplemental Materials</w:t>
      </w:r>
      <w:r w:rsidR="002A7C6D">
        <w:rPr>
          <w:rFonts w:ascii="Arial" w:hAnsi="Arial" w:cs="Arial"/>
          <w:b/>
          <w:bCs/>
          <w:sz w:val="20"/>
          <w:szCs w:val="20"/>
        </w:rPr>
        <w:t xml:space="preserve"> 1</w:t>
      </w:r>
      <w:r w:rsidRPr="00236537">
        <w:rPr>
          <w:rFonts w:ascii="Arial" w:hAnsi="Arial" w:cs="Arial"/>
          <w:b/>
          <w:bCs/>
          <w:sz w:val="20"/>
          <w:szCs w:val="20"/>
        </w:rPr>
        <w:t>.</w:t>
      </w:r>
      <w:r w:rsidRPr="00236537">
        <w:rPr>
          <w:rFonts w:ascii="Arial" w:hAnsi="Arial" w:cs="Arial"/>
          <w:sz w:val="20"/>
          <w:szCs w:val="20"/>
        </w:rPr>
        <w:t xml:space="preserve"> Search strategy utilized for five electronic databases (EMBASE, Medline, Cochrane Central Register of Controlled Trials, Cochrane Database of Systematic Reviews, Web of Science)</w:t>
      </w:r>
    </w:p>
    <w:p w14:paraId="275680A8" w14:textId="5B0BCDA7" w:rsidR="00F11200" w:rsidRPr="00236537" w:rsidRDefault="00F11200">
      <w:pPr>
        <w:rPr>
          <w:rFonts w:ascii="Arial" w:hAnsi="Arial" w:cs="Arial"/>
          <w:b/>
          <w:bCs/>
          <w:sz w:val="20"/>
          <w:szCs w:val="20"/>
        </w:rPr>
      </w:pPr>
      <w:r w:rsidRPr="00236537">
        <w:rPr>
          <w:rFonts w:ascii="Arial" w:hAnsi="Arial" w:cs="Arial"/>
          <w:b/>
          <w:bCs/>
          <w:sz w:val="20"/>
          <w:szCs w:val="20"/>
        </w:rPr>
        <w:t>Embase</w:t>
      </w:r>
    </w:p>
    <w:p w14:paraId="42F4923F"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w:t>
      </w:r>
      <w:proofErr w:type="spellStart"/>
      <w:r w:rsidRPr="00236537">
        <w:rPr>
          <w:rFonts w:ascii="Arial" w:hAnsi="Arial" w:cs="Arial"/>
          <w:sz w:val="20"/>
          <w:szCs w:val="20"/>
        </w:rPr>
        <w:t>ophth</w:t>
      </w:r>
      <w:proofErr w:type="spellEnd"/>
      <w:r w:rsidRPr="00236537">
        <w:rPr>
          <w:rFonts w:ascii="Arial" w:hAnsi="Arial" w:cs="Arial"/>
          <w:sz w:val="20"/>
          <w:szCs w:val="20"/>
        </w:rPr>
        <w:t xml:space="preserve">* or ocular or intraocular or eye* or retina* or macula* or fovea* or uvea* or sclera* or cornea* or conjunctiva* or iris or "vitreous body" or "vitreous </w:t>
      </w:r>
      <w:proofErr w:type="spellStart"/>
      <w:r w:rsidRPr="00236537">
        <w:rPr>
          <w:rFonts w:ascii="Arial" w:hAnsi="Arial" w:cs="Arial"/>
          <w:sz w:val="20"/>
          <w:szCs w:val="20"/>
        </w:rPr>
        <w:t>humo?r</w:t>
      </w:r>
      <w:proofErr w:type="spellEnd"/>
      <w:r w:rsidRPr="00236537">
        <w:rPr>
          <w:rFonts w:ascii="Arial" w:hAnsi="Arial" w:cs="Arial"/>
          <w:sz w:val="20"/>
          <w:szCs w:val="20"/>
        </w:rPr>
        <w:t xml:space="preserve">" or "vitreous fluid" or </w:t>
      </w:r>
      <w:proofErr w:type="spellStart"/>
      <w:r w:rsidRPr="00236537">
        <w:rPr>
          <w:rFonts w:ascii="Arial" w:hAnsi="Arial" w:cs="Arial"/>
          <w:sz w:val="20"/>
          <w:szCs w:val="20"/>
        </w:rPr>
        <w:t>vitreo</w:t>
      </w:r>
      <w:proofErr w:type="spellEnd"/>
      <w:r w:rsidRPr="00236537">
        <w:rPr>
          <w:rFonts w:ascii="Arial" w:hAnsi="Arial" w:cs="Arial"/>
          <w:sz w:val="20"/>
          <w:szCs w:val="20"/>
        </w:rPr>
        <w:t xml:space="preserve">* or "aqueous </w:t>
      </w:r>
      <w:proofErr w:type="spellStart"/>
      <w:r w:rsidRPr="00236537">
        <w:rPr>
          <w:rFonts w:ascii="Arial" w:hAnsi="Arial" w:cs="Arial"/>
          <w:sz w:val="20"/>
          <w:szCs w:val="20"/>
        </w:rPr>
        <w:t>humo?r</w:t>
      </w:r>
      <w:proofErr w:type="spellEnd"/>
      <w:r w:rsidRPr="00236537">
        <w:rPr>
          <w:rFonts w:ascii="Arial" w:hAnsi="Arial" w:cs="Arial"/>
          <w:sz w:val="20"/>
          <w:szCs w:val="20"/>
        </w:rPr>
        <w:t xml:space="preserve">" or "aqueous fluid" or tears or ((tear or lacrimal) adj fluid) or glaucoma or </w:t>
      </w:r>
      <w:proofErr w:type="spellStart"/>
      <w:r w:rsidRPr="00236537">
        <w:rPr>
          <w:rFonts w:ascii="Arial" w:hAnsi="Arial" w:cs="Arial"/>
          <w:sz w:val="20"/>
          <w:szCs w:val="20"/>
        </w:rPr>
        <w:t>retinop</w:t>
      </w:r>
      <w:proofErr w:type="spellEnd"/>
      <w:r w:rsidRPr="00236537">
        <w:rPr>
          <w:rFonts w:ascii="Arial" w:hAnsi="Arial" w:cs="Arial"/>
          <w:sz w:val="20"/>
          <w:szCs w:val="20"/>
        </w:rPr>
        <w:t>* or retinoblastoma or uveitis or iritis or choroiditis or retinitis or chorioretinitis or conjunctivitis or endophthalmitis or cataract* or ?????????</w:t>
      </w:r>
      <w:proofErr w:type="spellStart"/>
      <w:r w:rsidRPr="00236537">
        <w:rPr>
          <w:rFonts w:ascii="Arial" w:hAnsi="Arial" w:cs="Arial"/>
          <w:sz w:val="20"/>
          <w:szCs w:val="20"/>
        </w:rPr>
        <w:t>opia</w:t>
      </w:r>
      <w:proofErr w:type="spellEnd"/>
      <w:r w:rsidRPr="00236537">
        <w:rPr>
          <w:rFonts w:ascii="Arial" w:hAnsi="Arial" w:cs="Arial"/>
          <w:sz w:val="20"/>
          <w:szCs w:val="20"/>
        </w:rPr>
        <w:t xml:space="preserve"> or "optic atrophy" or "optic neuropathy" or vitrectomy or phacoemulsification or trabeculotomy or (paracentesis adj3 "anterior chamber")).</w:t>
      </w:r>
      <w:proofErr w:type="spellStart"/>
      <w:r w:rsidRPr="00236537">
        <w:rPr>
          <w:rFonts w:ascii="Arial" w:hAnsi="Arial" w:cs="Arial"/>
          <w:sz w:val="20"/>
          <w:szCs w:val="20"/>
        </w:rPr>
        <w:t>tw</w:t>
      </w:r>
      <w:proofErr w:type="spellEnd"/>
      <w:r w:rsidRPr="00236537">
        <w:rPr>
          <w:rFonts w:ascii="Arial" w:hAnsi="Arial" w:cs="Arial"/>
          <w:sz w:val="20"/>
          <w:szCs w:val="20"/>
        </w:rPr>
        <w:t>.</w:t>
      </w:r>
    </w:p>
    <w:p w14:paraId="3B9B61EA"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 xml:space="preserve">("precision medicine" or "precision health" or "personalized medicine" or "personalized proteomics" or </w:t>
      </w:r>
      <w:proofErr w:type="spellStart"/>
      <w:r w:rsidRPr="00236537">
        <w:rPr>
          <w:rFonts w:ascii="Arial" w:hAnsi="Arial" w:cs="Arial"/>
          <w:sz w:val="20"/>
          <w:szCs w:val="20"/>
        </w:rPr>
        <w:t>thera?nostic</w:t>
      </w:r>
      <w:proofErr w:type="spellEnd"/>
      <w:r w:rsidRPr="00236537">
        <w:rPr>
          <w:rFonts w:ascii="Arial" w:hAnsi="Arial" w:cs="Arial"/>
          <w:sz w:val="20"/>
          <w:szCs w:val="20"/>
        </w:rPr>
        <w:t xml:space="preserve">? or "tailored medicine" or "artificial intelligence" or "machine learning" or "deep learning" or algorithm? or ((supervised or unsupervised or biased or unbiased or </w:t>
      </w:r>
      <w:proofErr w:type="spellStart"/>
      <w:r w:rsidRPr="00236537">
        <w:rPr>
          <w:rFonts w:ascii="Arial" w:hAnsi="Arial" w:cs="Arial"/>
          <w:sz w:val="20"/>
          <w:szCs w:val="20"/>
        </w:rPr>
        <w:t>bayesian</w:t>
      </w:r>
      <w:proofErr w:type="spellEnd"/>
      <w:r w:rsidRPr="00236537">
        <w:rPr>
          <w:rFonts w:ascii="Arial" w:hAnsi="Arial" w:cs="Arial"/>
          <w:sz w:val="20"/>
          <w:szCs w:val="20"/>
        </w:rPr>
        <w:t xml:space="preserve"> or hierarchical or </w:t>
      </w:r>
      <w:proofErr w:type="spellStart"/>
      <w:r w:rsidRPr="00236537">
        <w:rPr>
          <w:rFonts w:ascii="Arial" w:hAnsi="Arial" w:cs="Arial"/>
          <w:sz w:val="20"/>
          <w:szCs w:val="20"/>
        </w:rPr>
        <w:t>neur</w:t>
      </w:r>
      <w:proofErr w:type="spellEnd"/>
      <w:r w:rsidRPr="00236537">
        <w:rPr>
          <w:rFonts w:ascii="Arial" w:hAnsi="Arial" w:cs="Arial"/>
          <w:sz w:val="20"/>
          <w:szCs w:val="20"/>
        </w:rPr>
        <w:t xml:space="preserve">??al) adj (cluster* or learning or learner? or </w:t>
      </w:r>
      <w:proofErr w:type="spellStart"/>
      <w:r w:rsidRPr="00236537">
        <w:rPr>
          <w:rFonts w:ascii="Arial" w:hAnsi="Arial" w:cs="Arial"/>
          <w:sz w:val="20"/>
          <w:szCs w:val="20"/>
        </w:rPr>
        <w:t>classifi</w:t>
      </w:r>
      <w:proofErr w:type="spellEnd"/>
      <w:r w:rsidRPr="00236537">
        <w:rPr>
          <w:rFonts w:ascii="Arial" w:hAnsi="Arial" w:cs="Arial"/>
          <w:sz w:val="20"/>
          <w:szCs w:val="20"/>
        </w:rPr>
        <w:t xml:space="preserve">* or network?)) or "k-nearest </w:t>
      </w:r>
      <w:proofErr w:type="spellStart"/>
      <w:r w:rsidRPr="00236537">
        <w:rPr>
          <w:rFonts w:ascii="Arial" w:hAnsi="Arial" w:cs="Arial"/>
          <w:sz w:val="20"/>
          <w:szCs w:val="20"/>
        </w:rPr>
        <w:t>neighbo?r</w:t>
      </w:r>
      <w:proofErr w:type="spellEnd"/>
      <w:r w:rsidRPr="00236537">
        <w:rPr>
          <w:rFonts w:ascii="Arial" w:hAnsi="Arial" w:cs="Arial"/>
          <w:sz w:val="20"/>
          <w:szCs w:val="20"/>
        </w:rPr>
        <w:t xml:space="preserve">?" or "naive bayes" or (decision adj (tree? or forest? or jungle?)) or "random forest?" or "gradient-boost*" or "support vector machine" or "k-means" or "association rules" or "recursive partitioning" or "discriminant analysis" or "feature selection" or ((linear or nonlinear or "non-linear" or logistic or ordinal or </w:t>
      </w:r>
      <w:proofErr w:type="spellStart"/>
      <w:r w:rsidRPr="00236537">
        <w:rPr>
          <w:rFonts w:ascii="Arial" w:hAnsi="Arial" w:cs="Arial"/>
          <w:sz w:val="20"/>
          <w:szCs w:val="20"/>
        </w:rPr>
        <w:t>poisson</w:t>
      </w:r>
      <w:proofErr w:type="spellEnd"/>
      <w:r w:rsidRPr="00236537">
        <w:rPr>
          <w:rFonts w:ascii="Arial" w:hAnsi="Arial" w:cs="Arial"/>
          <w:sz w:val="20"/>
          <w:szCs w:val="20"/>
        </w:rPr>
        <w:t xml:space="preserve"> or quantile or analysis) adj1 (regression? or model?)) or bioinformatic? or "gene ontology" or "Kyoto Encyclopedia of Genes and Genomes" or "KEGG" or ((progress* or regress* or recover* or respond* or response*) and (predict* or </w:t>
      </w:r>
      <w:proofErr w:type="spellStart"/>
      <w:r w:rsidRPr="00236537">
        <w:rPr>
          <w:rFonts w:ascii="Arial" w:hAnsi="Arial" w:cs="Arial"/>
          <w:sz w:val="20"/>
          <w:szCs w:val="20"/>
        </w:rPr>
        <w:t>stratif</w:t>
      </w:r>
      <w:proofErr w:type="spellEnd"/>
      <w:r w:rsidRPr="00236537">
        <w:rPr>
          <w:rFonts w:ascii="Arial" w:hAnsi="Arial" w:cs="Arial"/>
          <w:sz w:val="20"/>
          <w:szCs w:val="20"/>
        </w:rPr>
        <w:t>*))).</w:t>
      </w:r>
      <w:proofErr w:type="spellStart"/>
      <w:r w:rsidRPr="00236537">
        <w:rPr>
          <w:rFonts w:ascii="Arial" w:hAnsi="Arial" w:cs="Arial"/>
          <w:sz w:val="20"/>
          <w:szCs w:val="20"/>
        </w:rPr>
        <w:t>tw</w:t>
      </w:r>
      <w:proofErr w:type="spellEnd"/>
      <w:r w:rsidRPr="00236537">
        <w:rPr>
          <w:rFonts w:ascii="Arial" w:hAnsi="Arial" w:cs="Arial"/>
          <w:sz w:val="20"/>
          <w:szCs w:val="20"/>
        </w:rPr>
        <w:t>.</w:t>
      </w:r>
    </w:p>
    <w:p w14:paraId="53081E7B"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 xml:space="preserve">(Proteomic? or proteome? or metabolomic? or metabolome? or lipidomic? or lipidome? or "?????inflammatory protein?" or "?????inflammatory marker" or cytokine? or interleukin? or lymphokine? or </w:t>
      </w:r>
      <w:proofErr w:type="spellStart"/>
      <w:r w:rsidRPr="00236537">
        <w:rPr>
          <w:rFonts w:ascii="Arial" w:hAnsi="Arial" w:cs="Arial"/>
          <w:sz w:val="20"/>
          <w:szCs w:val="20"/>
        </w:rPr>
        <w:t>monokine</w:t>
      </w:r>
      <w:proofErr w:type="spellEnd"/>
      <w:r w:rsidRPr="00236537">
        <w:rPr>
          <w:rFonts w:ascii="Arial" w:hAnsi="Arial" w:cs="Arial"/>
          <w:sz w:val="20"/>
          <w:szCs w:val="20"/>
        </w:rPr>
        <w:t xml:space="preserve">? or interferon? or "colony stimulating factor?" or chemokine? or "growth factor?" or "necrosis factor?" or "chemotactic protein?" or "adhesion molecule?" or "adhesion protein?" or "matrix metalloproteinase-2" or myeloperoxidase? or "tissue inhibitor of metalloproteinase-2" or "macrophage inflammatory protein-1" or "brain-derived neurotrophic factor" or angiopoietin? or ((hemoglobin or haemoglobin) adj1 (a1c or glycated)) or hba1c or "c reactive protein" or "c-reactive protein" or </w:t>
      </w:r>
      <w:proofErr w:type="spellStart"/>
      <w:r w:rsidRPr="00236537">
        <w:rPr>
          <w:rFonts w:ascii="Arial" w:hAnsi="Arial" w:cs="Arial"/>
          <w:sz w:val="20"/>
          <w:szCs w:val="20"/>
        </w:rPr>
        <w:t>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protein or biomarker) and (concentration? or level? or </w:t>
      </w:r>
      <w:proofErr w:type="spellStart"/>
      <w:r w:rsidRPr="00236537">
        <w:rPr>
          <w:rFonts w:ascii="Arial" w:hAnsi="Arial" w:cs="Arial"/>
          <w:sz w:val="20"/>
          <w:szCs w:val="20"/>
        </w:rPr>
        <w:t>quantif</w:t>
      </w:r>
      <w:proofErr w:type="spellEnd"/>
      <w:r w:rsidRPr="00236537">
        <w:rPr>
          <w:rFonts w:ascii="Arial" w:hAnsi="Arial" w:cs="Arial"/>
          <w:sz w:val="20"/>
          <w:szCs w:val="20"/>
        </w:rPr>
        <w:t xml:space="preserve">* or </w:t>
      </w:r>
      <w:proofErr w:type="spellStart"/>
      <w:r w:rsidRPr="00236537">
        <w:rPr>
          <w:rFonts w:ascii="Arial" w:hAnsi="Arial" w:cs="Arial"/>
          <w:sz w:val="20"/>
          <w:szCs w:val="20"/>
        </w:rPr>
        <w:t>quantit</w:t>
      </w:r>
      <w:proofErr w:type="spellEnd"/>
      <w:r w:rsidRPr="00236537">
        <w:rPr>
          <w:rFonts w:ascii="Arial" w:hAnsi="Arial" w:cs="Arial"/>
          <w:sz w:val="20"/>
          <w:szCs w:val="20"/>
        </w:rPr>
        <w:t xml:space="preserve">* or mass spectrometry or </w:t>
      </w:r>
      <w:proofErr w:type="spellStart"/>
      <w:r w:rsidRPr="00236537">
        <w:rPr>
          <w:rFonts w:ascii="Arial" w:hAnsi="Arial" w:cs="Arial"/>
          <w:sz w:val="20"/>
          <w:szCs w:val="20"/>
        </w:rPr>
        <w:t>iTRAQ</w:t>
      </w:r>
      <w:proofErr w:type="spellEnd"/>
      <w:r w:rsidRPr="00236537">
        <w:rPr>
          <w:rFonts w:ascii="Arial" w:hAnsi="Arial" w:cs="Arial"/>
          <w:sz w:val="20"/>
          <w:szCs w:val="20"/>
        </w:rPr>
        <w:t xml:space="preserve"> or MALDI or SELDI or assay))).</w:t>
      </w:r>
      <w:proofErr w:type="spellStart"/>
      <w:r w:rsidRPr="00236537">
        <w:rPr>
          <w:rFonts w:ascii="Arial" w:hAnsi="Arial" w:cs="Arial"/>
          <w:sz w:val="20"/>
          <w:szCs w:val="20"/>
        </w:rPr>
        <w:t>tw</w:t>
      </w:r>
      <w:proofErr w:type="spellEnd"/>
      <w:r w:rsidRPr="00236537">
        <w:rPr>
          <w:rFonts w:ascii="Arial" w:hAnsi="Arial" w:cs="Arial"/>
          <w:sz w:val="20"/>
          <w:szCs w:val="20"/>
        </w:rPr>
        <w:t>.</w:t>
      </w:r>
    </w:p>
    <w:p w14:paraId="798631AB"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ophthalmology/</w:t>
      </w:r>
    </w:p>
    <w:p w14:paraId="2C2C56EC"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ye/ or anterior eye chamber/ or anterior eye segment/ or aqueous humor/ or exp conjunctiva/ or exp cornea/ or eye fundus/ or eyeball/ or exp lens/ or ocular blood vessel/ or ophthalmic artery/ or optic disk/ or palpebral fissure/ or posterior eye chamber/ or posterior eye segment/ or exp retina/ or exp sclera/ or sphincter pupillae muscle/ or tenon capsule/ or trabecular meshwork/ or exp uvea/ or vitreous body/</w:t>
      </w:r>
    </w:p>
    <w:p w14:paraId="3C0F617E"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lacrimal fluid/</w:t>
      </w:r>
    </w:p>
    <w:p w14:paraId="351BFCBC"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ye disease/ or exp accommodation disorder/ or exp conjunctiva disease/ or exp cornea disease/ or exp dry eye/ or exp eye burning/ or exp eye chamber disease/ or exp eye discharge/ or exp eye discomfort/ or exp eye edema/ or exp eye infection/ or exp eye inflammation/ or exp eye injury/ or exp eye irritation/ or exp eye jaundice/ or exp eye malformation/ or exp eye pain/ or exp eye redness/ or exp eye swelling/ or exp eye toxicity/ or exp eye tumor/ or exp glaucoma/ or exp intraocular hemorrhage/ or exp intraocular pressure abnormality/ or exp lens disease/ or exp ocular albinism/ or exp ocular fibrosis/ or exp ocular pruritus/ or exp ocular surface disease/ or exp optic nerve disease/ or exp photophobia/ or exp pupil disease/ or exp retina disease/ or exp sclera disease/ or exp uvea disease/ or exp visual disorder/ or exp vitreous disease/</w:t>
      </w:r>
    </w:p>
    <w:p w14:paraId="0DBB8999"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vitrectomy/</w:t>
      </w:r>
    </w:p>
    <w:p w14:paraId="6E9A6921"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phacoemulsification/</w:t>
      </w:r>
    </w:p>
    <w:p w14:paraId="34BFF9D2"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trabeculectomy/</w:t>
      </w:r>
    </w:p>
    <w:p w14:paraId="43DFB73E"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personalized medicine/</w:t>
      </w:r>
    </w:p>
    <w:p w14:paraId="7885AA13" w14:textId="77777777" w:rsidR="00F11200" w:rsidRPr="00236537" w:rsidRDefault="00F11200" w:rsidP="00E90AAF">
      <w:pPr>
        <w:pStyle w:val="ListParagraph"/>
        <w:numPr>
          <w:ilvl w:val="0"/>
          <w:numId w:val="1"/>
        </w:numPr>
        <w:ind w:left="426" w:hanging="426"/>
        <w:rPr>
          <w:rFonts w:ascii="Arial" w:hAnsi="Arial" w:cs="Arial"/>
          <w:sz w:val="20"/>
          <w:szCs w:val="20"/>
        </w:rPr>
      </w:pPr>
      <w:proofErr w:type="spellStart"/>
      <w:r w:rsidRPr="00236537">
        <w:rPr>
          <w:rFonts w:ascii="Arial" w:hAnsi="Arial" w:cs="Arial"/>
          <w:sz w:val="20"/>
          <w:szCs w:val="20"/>
        </w:rPr>
        <w:t>theranostic</w:t>
      </w:r>
      <w:proofErr w:type="spellEnd"/>
      <w:r w:rsidRPr="00236537">
        <w:rPr>
          <w:rFonts w:ascii="Arial" w:hAnsi="Arial" w:cs="Arial"/>
          <w:sz w:val="20"/>
          <w:szCs w:val="20"/>
        </w:rPr>
        <w:t xml:space="preserve"> nanomedicine/</w:t>
      </w:r>
    </w:p>
    <w:p w14:paraId="3ADA91F7"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lastRenderedPageBreak/>
        <w:t>algorithm/</w:t>
      </w:r>
    </w:p>
    <w:p w14:paraId="2294AD49" w14:textId="0984439C"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clustering algorithm/</w:t>
      </w:r>
    </w:p>
    <w:p w14:paraId="3CC88C48"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artificial intelligence/</w:t>
      </w:r>
    </w:p>
    <w:p w14:paraId="74BA79EC"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machine learning/</w:t>
      </w:r>
    </w:p>
    <w:p w14:paraId="30E455C9"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w:t>
      </w:r>
      <w:proofErr w:type="gramStart"/>
      <w:r w:rsidRPr="00236537">
        <w:rPr>
          <w:rFonts w:ascii="Arial" w:hAnsi="Arial" w:cs="Arial"/>
          <w:sz w:val="20"/>
          <w:szCs w:val="20"/>
        </w:rPr>
        <w:t>decision</w:t>
      </w:r>
      <w:proofErr w:type="gramEnd"/>
      <w:r w:rsidRPr="00236537">
        <w:rPr>
          <w:rFonts w:ascii="Arial" w:hAnsi="Arial" w:cs="Arial"/>
          <w:sz w:val="20"/>
          <w:szCs w:val="20"/>
        </w:rPr>
        <w:t xml:space="preserve"> tree"/</w:t>
      </w:r>
    </w:p>
    <w:p w14:paraId="42BBCE05"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bioinformatics/</w:t>
      </w:r>
    </w:p>
    <w:p w14:paraId="39DB7307"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regression analysis/</w:t>
      </w:r>
    </w:p>
    <w:p w14:paraId="32D8ABE2"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discriminant analysis/</w:t>
      </w:r>
    </w:p>
    <w:p w14:paraId="3D46DCDC"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gene ontology/</w:t>
      </w:r>
    </w:p>
    <w:p w14:paraId="6293C301"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 xml:space="preserve">proteomics/ or comparative proteomics/ or immunoproteomics/ or exp </w:t>
      </w:r>
      <w:proofErr w:type="spellStart"/>
      <w:r w:rsidRPr="00236537">
        <w:rPr>
          <w:rFonts w:ascii="Arial" w:hAnsi="Arial" w:cs="Arial"/>
          <w:sz w:val="20"/>
          <w:szCs w:val="20"/>
        </w:rPr>
        <w:t>pharmacoproteomics</w:t>
      </w:r>
      <w:proofErr w:type="spellEnd"/>
      <w:r w:rsidRPr="00236537">
        <w:rPr>
          <w:rFonts w:ascii="Arial" w:hAnsi="Arial" w:cs="Arial"/>
          <w:sz w:val="20"/>
          <w:szCs w:val="20"/>
        </w:rPr>
        <w:t xml:space="preserve">/ or </w:t>
      </w:r>
      <w:proofErr w:type="spellStart"/>
      <w:r w:rsidRPr="00236537">
        <w:rPr>
          <w:rFonts w:ascii="Arial" w:hAnsi="Arial" w:cs="Arial"/>
          <w:sz w:val="20"/>
          <w:szCs w:val="20"/>
        </w:rPr>
        <w:t>phosphoproteomics</w:t>
      </w:r>
      <w:proofErr w:type="spellEnd"/>
      <w:r w:rsidRPr="00236537">
        <w:rPr>
          <w:rFonts w:ascii="Arial" w:hAnsi="Arial" w:cs="Arial"/>
          <w:sz w:val="20"/>
          <w:szCs w:val="20"/>
        </w:rPr>
        <w:t xml:space="preserve">/ or </w:t>
      </w:r>
      <w:proofErr w:type="spellStart"/>
      <w:r w:rsidRPr="00236537">
        <w:rPr>
          <w:rFonts w:ascii="Arial" w:hAnsi="Arial" w:cs="Arial"/>
          <w:sz w:val="20"/>
          <w:szCs w:val="20"/>
        </w:rPr>
        <w:t>proteogenomics</w:t>
      </w:r>
      <w:proofErr w:type="spellEnd"/>
      <w:r w:rsidRPr="00236537">
        <w:rPr>
          <w:rFonts w:ascii="Arial" w:hAnsi="Arial" w:cs="Arial"/>
          <w:sz w:val="20"/>
          <w:szCs w:val="20"/>
        </w:rPr>
        <w:t xml:space="preserve">/ or </w:t>
      </w:r>
      <w:proofErr w:type="spellStart"/>
      <w:r w:rsidRPr="00236537">
        <w:rPr>
          <w:rFonts w:ascii="Arial" w:hAnsi="Arial" w:cs="Arial"/>
          <w:sz w:val="20"/>
          <w:szCs w:val="20"/>
        </w:rPr>
        <w:t>secretomics</w:t>
      </w:r>
      <w:proofErr w:type="spellEnd"/>
      <w:r w:rsidRPr="00236537">
        <w:rPr>
          <w:rFonts w:ascii="Arial" w:hAnsi="Arial" w:cs="Arial"/>
          <w:sz w:val="20"/>
          <w:szCs w:val="20"/>
        </w:rPr>
        <w:t>/</w:t>
      </w:r>
    </w:p>
    <w:p w14:paraId="59ACEA75"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proteome/</w:t>
      </w:r>
    </w:p>
    <w:p w14:paraId="59AB7653"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metabolomics/</w:t>
      </w:r>
    </w:p>
    <w:p w14:paraId="21E7369B"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metabolome/</w:t>
      </w:r>
    </w:p>
    <w:p w14:paraId="3E2693BA"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lipidomics/</w:t>
      </w:r>
    </w:p>
    <w:p w14:paraId="68FE21FB"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lipidome/</w:t>
      </w:r>
    </w:p>
    <w:p w14:paraId="786A8B19"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cytokine/</w:t>
      </w:r>
    </w:p>
    <w:p w14:paraId="2A673405"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cell adhesion molecule/</w:t>
      </w:r>
    </w:p>
    <w:p w14:paraId="54437A0F"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myeloperoxidase/</w:t>
      </w:r>
    </w:p>
    <w:p w14:paraId="3BAE6DE9"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w:t>
      </w:r>
      <w:proofErr w:type="gramStart"/>
      <w:r w:rsidRPr="00236537">
        <w:rPr>
          <w:rFonts w:ascii="Arial" w:hAnsi="Arial" w:cs="Arial"/>
          <w:sz w:val="20"/>
          <w:szCs w:val="20"/>
        </w:rPr>
        <w:t>tissue</w:t>
      </w:r>
      <w:proofErr w:type="gramEnd"/>
      <w:r w:rsidRPr="00236537">
        <w:rPr>
          <w:rFonts w:ascii="Arial" w:hAnsi="Arial" w:cs="Arial"/>
          <w:sz w:val="20"/>
          <w:szCs w:val="20"/>
        </w:rPr>
        <w:t xml:space="preserve"> inhibitor of metalloproteinase 1"/</w:t>
      </w:r>
    </w:p>
    <w:p w14:paraId="2DBB6308"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w:t>
      </w:r>
      <w:proofErr w:type="gramStart"/>
      <w:r w:rsidRPr="00236537">
        <w:rPr>
          <w:rFonts w:ascii="Arial" w:hAnsi="Arial" w:cs="Arial"/>
          <w:sz w:val="20"/>
          <w:szCs w:val="20"/>
        </w:rPr>
        <w:t>tissue</w:t>
      </w:r>
      <w:proofErr w:type="gramEnd"/>
      <w:r w:rsidRPr="00236537">
        <w:rPr>
          <w:rFonts w:ascii="Arial" w:hAnsi="Arial" w:cs="Arial"/>
          <w:sz w:val="20"/>
          <w:szCs w:val="20"/>
        </w:rPr>
        <w:t xml:space="preserve"> inhibitor of metalloproteinase 2"/</w:t>
      </w:r>
    </w:p>
    <w:p w14:paraId="08D2E627"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brain derived neurotrophic factor/</w:t>
      </w:r>
    </w:p>
    <w:p w14:paraId="1DD41B25"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angiopoietin/</w:t>
      </w:r>
    </w:p>
    <w:p w14:paraId="6D221E06"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exp "peptides and proteins"/</w:t>
      </w:r>
      <w:proofErr w:type="spellStart"/>
      <w:r w:rsidRPr="00236537">
        <w:rPr>
          <w:rFonts w:ascii="Arial" w:hAnsi="Arial" w:cs="Arial"/>
          <w:sz w:val="20"/>
          <w:szCs w:val="20"/>
        </w:rPr>
        <w:t>ec</w:t>
      </w:r>
      <w:proofErr w:type="spellEnd"/>
      <w:r w:rsidRPr="00236537">
        <w:rPr>
          <w:rFonts w:ascii="Arial" w:hAnsi="Arial" w:cs="Arial"/>
          <w:sz w:val="20"/>
          <w:szCs w:val="20"/>
        </w:rPr>
        <w:t xml:space="preserve"> [Endogenous Compound]</w:t>
      </w:r>
    </w:p>
    <w:p w14:paraId="50E6C63D"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biological marker/</w:t>
      </w:r>
      <w:proofErr w:type="spellStart"/>
      <w:r w:rsidRPr="00236537">
        <w:rPr>
          <w:rFonts w:ascii="Arial" w:hAnsi="Arial" w:cs="Arial"/>
          <w:sz w:val="20"/>
          <w:szCs w:val="20"/>
        </w:rPr>
        <w:t>ec</w:t>
      </w:r>
      <w:proofErr w:type="spellEnd"/>
      <w:r w:rsidRPr="00236537">
        <w:rPr>
          <w:rFonts w:ascii="Arial" w:hAnsi="Arial" w:cs="Arial"/>
          <w:sz w:val="20"/>
          <w:szCs w:val="20"/>
        </w:rPr>
        <w:t xml:space="preserve"> [Endogenous Compound]</w:t>
      </w:r>
    </w:p>
    <w:p w14:paraId="404FE7F4"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1 or 4 or 5 or 6 or 7 or 8 or 9 or 10</w:t>
      </w:r>
    </w:p>
    <w:p w14:paraId="548254A8"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2 or 11 or 12 or 13 or 14 or 15 or 16 or 17 or 18 or 19 or 20 or 21</w:t>
      </w:r>
    </w:p>
    <w:p w14:paraId="26F682C8"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w:t>
      </w:r>
      <w:proofErr w:type="gramStart"/>
      <w:r w:rsidRPr="00236537">
        <w:rPr>
          <w:rFonts w:ascii="Arial" w:hAnsi="Arial" w:cs="Arial"/>
          <w:sz w:val="20"/>
          <w:szCs w:val="20"/>
        </w:rPr>
        <w:t>concentration</w:t>
      </w:r>
      <w:proofErr w:type="gramEnd"/>
      <w:r w:rsidRPr="00236537">
        <w:rPr>
          <w:rFonts w:ascii="Arial" w:hAnsi="Arial" w:cs="Arial"/>
          <w:sz w:val="20"/>
          <w:szCs w:val="20"/>
        </w:rPr>
        <w:t xml:space="preserve">? or level? or </w:t>
      </w:r>
      <w:proofErr w:type="spellStart"/>
      <w:r w:rsidRPr="00236537">
        <w:rPr>
          <w:rFonts w:ascii="Arial" w:hAnsi="Arial" w:cs="Arial"/>
          <w:sz w:val="20"/>
          <w:szCs w:val="20"/>
        </w:rPr>
        <w:t>quantif</w:t>
      </w:r>
      <w:proofErr w:type="spellEnd"/>
      <w:r w:rsidRPr="00236537">
        <w:rPr>
          <w:rFonts w:ascii="Arial" w:hAnsi="Arial" w:cs="Arial"/>
          <w:sz w:val="20"/>
          <w:szCs w:val="20"/>
        </w:rPr>
        <w:t xml:space="preserve">* or </w:t>
      </w:r>
      <w:proofErr w:type="spellStart"/>
      <w:r w:rsidRPr="00236537">
        <w:rPr>
          <w:rFonts w:ascii="Arial" w:hAnsi="Arial" w:cs="Arial"/>
          <w:sz w:val="20"/>
          <w:szCs w:val="20"/>
        </w:rPr>
        <w:t>quantit</w:t>
      </w:r>
      <w:proofErr w:type="spellEnd"/>
      <w:r w:rsidRPr="00236537">
        <w:rPr>
          <w:rFonts w:ascii="Arial" w:hAnsi="Arial" w:cs="Arial"/>
          <w:sz w:val="20"/>
          <w:szCs w:val="20"/>
        </w:rPr>
        <w:t xml:space="preserve">* or mass spectrometry or </w:t>
      </w:r>
      <w:proofErr w:type="spellStart"/>
      <w:r w:rsidRPr="00236537">
        <w:rPr>
          <w:rFonts w:ascii="Arial" w:hAnsi="Arial" w:cs="Arial"/>
          <w:sz w:val="20"/>
          <w:szCs w:val="20"/>
        </w:rPr>
        <w:t>iTRAQ</w:t>
      </w:r>
      <w:proofErr w:type="spellEnd"/>
      <w:r w:rsidRPr="00236537">
        <w:rPr>
          <w:rFonts w:ascii="Arial" w:hAnsi="Arial" w:cs="Arial"/>
          <w:sz w:val="20"/>
          <w:szCs w:val="20"/>
        </w:rPr>
        <w:t xml:space="preserve"> or MALDI or SELDI or assay).</w:t>
      </w:r>
      <w:proofErr w:type="spellStart"/>
      <w:r w:rsidRPr="00236537">
        <w:rPr>
          <w:rFonts w:ascii="Arial" w:hAnsi="Arial" w:cs="Arial"/>
          <w:sz w:val="20"/>
          <w:szCs w:val="20"/>
        </w:rPr>
        <w:t>tw</w:t>
      </w:r>
      <w:proofErr w:type="spellEnd"/>
      <w:r w:rsidRPr="00236537">
        <w:rPr>
          <w:rFonts w:ascii="Arial" w:hAnsi="Arial" w:cs="Arial"/>
          <w:sz w:val="20"/>
          <w:szCs w:val="20"/>
        </w:rPr>
        <w:t>.</w:t>
      </w:r>
    </w:p>
    <w:p w14:paraId="5A03ECA6"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35 or 36) and 39</w:t>
      </w:r>
    </w:p>
    <w:p w14:paraId="639A8CC5"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3 or 22 or 23 or 24 or 25 or 26 or 27 or 28 or 29 or 30 or 31 or 32 or 33 or 34 or 40</w:t>
      </w:r>
    </w:p>
    <w:p w14:paraId="3B17540F"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37 and 38 and 41</w:t>
      </w:r>
    </w:p>
    <w:p w14:paraId="09008BE9"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limit 42 to conference abstracts</w:t>
      </w:r>
    </w:p>
    <w:p w14:paraId="75040F8E"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limit 42 to animal studies</w:t>
      </w:r>
    </w:p>
    <w:p w14:paraId="37D5B758"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limit 44 to human</w:t>
      </w:r>
    </w:p>
    <w:p w14:paraId="1CE76F15"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limit 42 to "review"</w:t>
      </w:r>
    </w:p>
    <w:p w14:paraId="759D305F"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44 not 45</w:t>
      </w:r>
    </w:p>
    <w:p w14:paraId="2A55B21C" w14:textId="77777777" w:rsidR="00F11200" w:rsidRPr="00236537" w:rsidRDefault="00F11200" w:rsidP="00E90AAF">
      <w:pPr>
        <w:pStyle w:val="ListParagraph"/>
        <w:numPr>
          <w:ilvl w:val="0"/>
          <w:numId w:val="1"/>
        </w:numPr>
        <w:ind w:left="426" w:hanging="426"/>
        <w:rPr>
          <w:rFonts w:ascii="Arial" w:hAnsi="Arial" w:cs="Arial"/>
          <w:sz w:val="20"/>
          <w:szCs w:val="20"/>
        </w:rPr>
      </w:pPr>
      <w:r w:rsidRPr="00236537">
        <w:rPr>
          <w:rFonts w:ascii="Arial" w:hAnsi="Arial" w:cs="Arial"/>
          <w:sz w:val="20"/>
          <w:szCs w:val="20"/>
        </w:rPr>
        <w:t>42 not (43 or 46 or 47)</w:t>
      </w:r>
    </w:p>
    <w:p w14:paraId="349EB0EB" w14:textId="6BE7DA43" w:rsidR="00F11200" w:rsidRPr="00236537" w:rsidRDefault="00F11200" w:rsidP="00F11200">
      <w:pPr>
        <w:rPr>
          <w:rFonts w:ascii="Arial" w:hAnsi="Arial" w:cs="Arial"/>
          <w:b/>
          <w:bCs/>
          <w:sz w:val="20"/>
          <w:szCs w:val="20"/>
        </w:rPr>
      </w:pPr>
      <w:r w:rsidRPr="00236537">
        <w:rPr>
          <w:rFonts w:ascii="Arial" w:hAnsi="Arial" w:cs="Arial"/>
          <w:b/>
          <w:bCs/>
          <w:sz w:val="20"/>
          <w:szCs w:val="20"/>
        </w:rPr>
        <w:t>MEDLINE</w:t>
      </w:r>
    </w:p>
    <w:p w14:paraId="7C0AFE3B"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w:t>
      </w:r>
      <w:proofErr w:type="spellStart"/>
      <w:r w:rsidRPr="00236537">
        <w:rPr>
          <w:rFonts w:ascii="Arial" w:hAnsi="Arial" w:cs="Arial"/>
          <w:sz w:val="20"/>
          <w:szCs w:val="20"/>
        </w:rPr>
        <w:t>ophth</w:t>
      </w:r>
      <w:proofErr w:type="spellEnd"/>
      <w:r w:rsidRPr="00236537">
        <w:rPr>
          <w:rFonts w:ascii="Arial" w:hAnsi="Arial" w:cs="Arial"/>
          <w:sz w:val="20"/>
          <w:szCs w:val="20"/>
        </w:rPr>
        <w:t xml:space="preserve">* or ocular or intraocular or eye* or retina* or macula* or fovea* or uvea* or sclera* or cornea* or conjunctiva* or iris or "vitreous body" or "vitreous </w:t>
      </w:r>
      <w:proofErr w:type="spellStart"/>
      <w:r w:rsidRPr="00236537">
        <w:rPr>
          <w:rFonts w:ascii="Arial" w:hAnsi="Arial" w:cs="Arial"/>
          <w:sz w:val="20"/>
          <w:szCs w:val="20"/>
        </w:rPr>
        <w:t>humo?r</w:t>
      </w:r>
      <w:proofErr w:type="spellEnd"/>
      <w:r w:rsidRPr="00236537">
        <w:rPr>
          <w:rFonts w:ascii="Arial" w:hAnsi="Arial" w:cs="Arial"/>
          <w:sz w:val="20"/>
          <w:szCs w:val="20"/>
        </w:rPr>
        <w:t xml:space="preserve">" or "vitreous fluid" or </w:t>
      </w:r>
      <w:proofErr w:type="spellStart"/>
      <w:r w:rsidRPr="00236537">
        <w:rPr>
          <w:rFonts w:ascii="Arial" w:hAnsi="Arial" w:cs="Arial"/>
          <w:sz w:val="20"/>
          <w:szCs w:val="20"/>
        </w:rPr>
        <w:t>vitreo</w:t>
      </w:r>
      <w:proofErr w:type="spellEnd"/>
      <w:r w:rsidRPr="00236537">
        <w:rPr>
          <w:rFonts w:ascii="Arial" w:hAnsi="Arial" w:cs="Arial"/>
          <w:sz w:val="20"/>
          <w:szCs w:val="20"/>
        </w:rPr>
        <w:t xml:space="preserve">* or "aqueous </w:t>
      </w:r>
      <w:proofErr w:type="spellStart"/>
      <w:r w:rsidRPr="00236537">
        <w:rPr>
          <w:rFonts w:ascii="Arial" w:hAnsi="Arial" w:cs="Arial"/>
          <w:sz w:val="20"/>
          <w:szCs w:val="20"/>
        </w:rPr>
        <w:t>humo?r</w:t>
      </w:r>
      <w:proofErr w:type="spellEnd"/>
      <w:r w:rsidRPr="00236537">
        <w:rPr>
          <w:rFonts w:ascii="Arial" w:hAnsi="Arial" w:cs="Arial"/>
          <w:sz w:val="20"/>
          <w:szCs w:val="20"/>
        </w:rPr>
        <w:t xml:space="preserve">" or "aqueous fluid" or tears or ((tear or lacrimal) adj fluid) or glaucoma or </w:t>
      </w:r>
      <w:proofErr w:type="spellStart"/>
      <w:r w:rsidRPr="00236537">
        <w:rPr>
          <w:rFonts w:ascii="Arial" w:hAnsi="Arial" w:cs="Arial"/>
          <w:sz w:val="20"/>
          <w:szCs w:val="20"/>
        </w:rPr>
        <w:t>retinop</w:t>
      </w:r>
      <w:proofErr w:type="spellEnd"/>
      <w:r w:rsidRPr="00236537">
        <w:rPr>
          <w:rFonts w:ascii="Arial" w:hAnsi="Arial" w:cs="Arial"/>
          <w:sz w:val="20"/>
          <w:szCs w:val="20"/>
        </w:rPr>
        <w:t>* or retinoblastoma or uveitis or iritis or choroiditis or retinitis or chorioretinitis or conjunctivitis or endophthalmitis or cataract* or ?????????</w:t>
      </w:r>
      <w:proofErr w:type="spellStart"/>
      <w:r w:rsidRPr="00236537">
        <w:rPr>
          <w:rFonts w:ascii="Arial" w:hAnsi="Arial" w:cs="Arial"/>
          <w:sz w:val="20"/>
          <w:szCs w:val="20"/>
        </w:rPr>
        <w:t>opia</w:t>
      </w:r>
      <w:proofErr w:type="spellEnd"/>
      <w:r w:rsidRPr="00236537">
        <w:rPr>
          <w:rFonts w:ascii="Arial" w:hAnsi="Arial" w:cs="Arial"/>
          <w:sz w:val="20"/>
          <w:szCs w:val="20"/>
        </w:rPr>
        <w:t xml:space="preserve"> or "optic atrophy" or "optic neuropathy" or vitrectomy or phacoemulsification or trabeculotomy or (paracentesis adj3 "anterior chamber")).</w:t>
      </w:r>
      <w:proofErr w:type="spellStart"/>
      <w:r w:rsidRPr="00236537">
        <w:rPr>
          <w:rFonts w:ascii="Arial" w:hAnsi="Arial" w:cs="Arial"/>
          <w:sz w:val="20"/>
          <w:szCs w:val="20"/>
        </w:rPr>
        <w:t>tw</w:t>
      </w:r>
      <w:proofErr w:type="spellEnd"/>
      <w:r w:rsidRPr="00236537">
        <w:rPr>
          <w:rFonts w:ascii="Arial" w:hAnsi="Arial" w:cs="Arial"/>
          <w:sz w:val="20"/>
          <w:szCs w:val="20"/>
        </w:rPr>
        <w:t>.</w:t>
      </w:r>
    </w:p>
    <w:p w14:paraId="4CC8195D"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 xml:space="preserve">("precision medicine" or "precision health" or "personalized medicine" or "personalized proteomics" or </w:t>
      </w:r>
      <w:proofErr w:type="spellStart"/>
      <w:r w:rsidRPr="00236537">
        <w:rPr>
          <w:rFonts w:ascii="Arial" w:hAnsi="Arial" w:cs="Arial"/>
          <w:sz w:val="20"/>
          <w:szCs w:val="20"/>
        </w:rPr>
        <w:t>thera?nostic</w:t>
      </w:r>
      <w:proofErr w:type="spellEnd"/>
      <w:r w:rsidRPr="00236537">
        <w:rPr>
          <w:rFonts w:ascii="Arial" w:hAnsi="Arial" w:cs="Arial"/>
          <w:sz w:val="20"/>
          <w:szCs w:val="20"/>
        </w:rPr>
        <w:t xml:space="preserve">? or "tailored medicine" or "artificial intelligence" or "machine learning" or "deep learning" or algorithm? or ((supervised or unsupervised or biased or unbiased or </w:t>
      </w:r>
      <w:proofErr w:type="spellStart"/>
      <w:r w:rsidRPr="00236537">
        <w:rPr>
          <w:rFonts w:ascii="Arial" w:hAnsi="Arial" w:cs="Arial"/>
          <w:sz w:val="20"/>
          <w:szCs w:val="20"/>
        </w:rPr>
        <w:t>bayesian</w:t>
      </w:r>
      <w:proofErr w:type="spellEnd"/>
      <w:r w:rsidRPr="00236537">
        <w:rPr>
          <w:rFonts w:ascii="Arial" w:hAnsi="Arial" w:cs="Arial"/>
          <w:sz w:val="20"/>
          <w:szCs w:val="20"/>
        </w:rPr>
        <w:t xml:space="preserve"> or hierarchical or </w:t>
      </w:r>
      <w:proofErr w:type="spellStart"/>
      <w:r w:rsidRPr="00236537">
        <w:rPr>
          <w:rFonts w:ascii="Arial" w:hAnsi="Arial" w:cs="Arial"/>
          <w:sz w:val="20"/>
          <w:szCs w:val="20"/>
        </w:rPr>
        <w:t>neur</w:t>
      </w:r>
      <w:proofErr w:type="spellEnd"/>
      <w:r w:rsidRPr="00236537">
        <w:rPr>
          <w:rFonts w:ascii="Arial" w:hAnsi="Arial" w:cs="Arial"/>
          <w:sz w:val="20"/>
          <w:szCs w:val="20"/>
        </w:rPr>
        <w:t xml:space="preserve">??al) adj (cluster* or learning or learner? or </w:t>
      </w:r>
      <w:proofErr w:type="spellStart"/>
      <w:r w:rsidRPr="00236537">
        <w:rPr>
          <w:rFonts w:ascii="Arial" w:hAnsi="Arial" w:cs="Arial"/>
          <w:sz w:val="20"/>
          <w:szCs w:val="20"/>
        </w:rPr>
        <w:t>classifi</w:t>
      </w:r>
      <w:proofErr w:type="spellEnd"/>
      <w:r w:rsidRPr="00236537">
        <w:rPr>
          <w:rFonts w:ascii="Arial" w:hAnsi="Arial" w:cs="Arial"/>
          <w:sz w:val="20"/>
          <w:szCs w:val="20"/>
        </w:rPr>
        <w:t xml:space="preserve">* or network?)) or "k-nearest </w:t>
      </w:r>
      <w:proofErr w:type="spellStart"/>
      <w:r w:rsidRPr="00236537">
        <w:rPr>
          <w:rFonts w:ascii="Arial" w:hAnsi="Arial" w:cs="Arial"/>
          <w:sz w:val="20"/>
          <w:szCs w:val="20"/>
        </w:rPr>
        <w:t>neighbo?r</w:t>
      </w:r>
      <w:proofErr w:type="spellEnd"/>
      <w:r w:rsidRPr="00236537">
        <w:rPr>
          <w:rFonts w:ascii="Arial" w:hAnsi="Arial" w:cs="Arial"/>
          <w:sz w:val="20"/>
          <w:szCs w:val="20"/>
        </w:rPr>
        <w:t xml:space="preserve">?" or "naive bayes" or (decision adj (tree? or forest? or jungle?)) or "random forest?" or "gradient-boost*" or "support vector machine" or "k-means" or "association rules" or "recursive partitioning" or </w:t>
      </w:r>
      <w:r w:rsidRPr="00236537">
        <w:rPr>
          <w:rFonts w:ascii="Arial" w:hAnsi="Arial" w:cs="Arial"/>
          <w:sz w:val="20"/>
          <w:szCs w:val="20"/>
        </w:rPr>
        <w:lastRenderedPageBreak/>
        <w:t xml:space="preserve">"discriminant analysis" or "feature selection" or ((linear or nonlinear or "non-linear" or logistic or ordinal or </w:t>
      </w:r>
      <w:proofErr w:type="spellStart"/>
      <w:r w:rsidRPr="00236537">
        <w:rPr>
          <w:rFonts w:ascii="Arial" w:hAnsi="Arial" w:cs="Arial"/>
          <w:sz w:val="20"/>
          <w:szCs w:val="20"/>
        </w:rPr>
        <w:t>poisson</w:t>
      </w:r>
      <w:proofErr w:type="spellEnd"/>
      <w:r w:rsidRPr="00236537">
        <w:rPr>
          <w:rFonts w:ascii="Arial" w:hAnsi="Arial" w:cs="Arial"/>
          <w:sz w:val="20"/>
          <w:szCs w:val="20"/>
        </w:rPr>
        <w:t xml:space="preserve"> or quantile or analysis) adj1 (regression? or model?)) or bioinformatic? or "gene ontology" or "Kyoto Encyclopedia of Genes and Genomes" or "KEGG" or ((progress* or regress* or recover* or respond* or response*) and (predict* or </w:t>
      </w:r>
      <w:proofErr w:type="spellStart"/>
      <w:r w:rsidRPr="00236537">
        <w:rPr>
          <w:rFonts w:ascii="Arial" w:hAnsi="Arial" w:cs="Arial"/>
          <w:sz w:val="20"/>
          <w:szCs w:val="20"/>
        </w:rPr>
        <w:t>stratif</w:t>
      </w:r>
      <w:proofErr w:type="spellEnd"/>
      <w:r w:rsidRPr="00236537">
        <w:rPr>
          <w:rFonts w:ascii="Arial" w:hAnsi="Arial" w:cs="Arial"/>
          <w:sz w:val="20"/>
          <w:szCs w:val="20"/>
        </w:rPr>
        <w:t>*))).</w:t>
      </w:r>
      <w:proofErr w:type="spellStart"/>
      <w:r w:rsidRPr="00236537">
        <w:rPr>
          <w:rFonts w:ascii="Arial" w:hAnsi="Arial" w:cs="Arial"/>
          <w:sz w:val="20"/>
          <w:szCs w:val="20"/>
        </w:rPr>
        <w:t>tw</w:t>
      </w:r>
      <w:proofErr w:type="spellEnd"/>
      <w:r w:rsidRPr="00236537">
        <w:rPr>
          <w:rFonts w:ascii="Arial" w:hAnsi="Arial" w:cs="Arial"/>
          <w:sz w:val="20"/>
          <w:szCs w:val="20"/>
        </w:rPr>
        <w:t>.</w:t>
      </w:r>
    </w:p>
    <w:p w14:paraId="1ACA54D5" w14:textId="0FC6252A"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 xml:space="preserve">(Proteomic? or proteome? or metabolomic? or metabolome? or lipidomic? or lipidome? or "?????inflammatory protein?" or "?????inflammatory marker" or cytokine? or interleukin? or lymphokine? or </w:t>
      </w:r>
      <w:proofErr w:type="spellStart"/>
      <w:r w:rsidRPr="00236537">
        <w:rPr>
          <w:rFonts w:ascii="Arial" w:hAnsi="Arial" w:cs="Arial"/>
          <w:sz w:val="20"/>
          <w:szCs w:val="20"/>
        </w:rPr>
        <w:t>monokine</w:t>
      </w:r>
      <w:proofErr w:type="spellEnd"/>
      <w:r w:rsidRPr="00236537">
        <w:rPr>
          <w:rFonts w:ascii="Arial" w:hAnsi="Arial" w:cs="Arial"/>
          <w:sz w:val="20"/>
          <w:szCs w:val="20"/>
        </w:rPr>
        <w:t xml:space="preserve">? or interferon? or "colony stimulating factor?" or chemokine? or "growth factor?" or "necrosis factor?" or "chemotactic protein?" or "adhesion molecule?" or "adhesion protein?" or "matrix metalloproteinase-2" or myeloperoxidase? or "tissue inhibitor of metalloproteinase-2" or "macrophage inflammatory protein-1" or "brain-derived neurotrophic factor" or angiopoietin? or ((hemoglobin or haemoglobin) adj1 (a1c or glycated)) or hba1c or "c reactive protein" or "c-reactive protein" or </w:t>
      </w:r>
      <w:proofErr w:type="spellStart"/>
      <w:r w:rsidRPr="00236537">
        <w:rPr>
          <w:rFonts w:ascii="Arial" w:hAnsi="Arial" w:cs="Arial"/>
          <w:sz w:val="20"/>
          <w:szCs w:val="20"/>
        </w:rPr>
        <w:t>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protein or biomarker) and (concentration? or level? or </w:t>
      </w:r>
      <w:proofErr w:type="spellStart"/>
      <w:r w:rsidRPr="00236537">
        <w:rPr>
          <w:rFonts w:ascii="Arial" w:hAnsi="Arial" w:cs="Arial"/>
          <w:sz w:val="20"/>
          <w:szCs w:val="20"/>
        </w:rPr>
        <w:t>quantif</w:t>
      </w:r>
      <w:proofErr w:type="spellEnd"/>
      <w:r w:rsidRPr="00236537">
        <w:rPr>
          <w:rFonts w:ascii="Arial" w:hAnsi="Arial" w:cs="Arial"/>
          <w:sz w:val="20"/>
          <w:szCs w:val="20"/>
        </w:rPr>
        <w:t xml:space="preserve">* or </w:t>
      </w:r>
      <w:proofErr w:type="spellStart"/>
      <w:r w:rsidRPr="00236537">
        <w:rPr>
          <w:rFonts w:ascii="Arial" w:hAnsi="Arial" w:cs="Arial"/>
          <w:sz w:val="20"/>
          <w:szCs w:val="20"/>
        </w:rPr>
        <w:t>quantit</w:t>
      </w:r>
      <w:proofErr w:type="spellEnd"/>
      <w:r w:rsidRPr="00236537">
        <w:rPr>
          <w:rFonts w:ascii="Arial" w:hAnsi="Arial" w:cs="Arial"/>
          <w:sz w:val="20"/>
          <w:szCs w:val="20"/>
        </w:rPr>
        <w:t xml:space="preserve">* or mass spectrometry or </w:t>
      </w:r>
      <w:proofErr w:type="spellStart"/>
      <w:r w:rsidRPr="00236537">
        <w:rPr>
          <w:rFonts w:ascii="Arial" w:hAnsi="Arial" w:cs="Arial"/>
          <w:sz w:val="20"/>
          <w:szCs w:val="20"/>
        </w:rPr>
        <w:t>iTRAQ</w:t>
      </w:r>
      <w:proofErr w:type="spellEnd"/>
      <w:r w:rsidRPr="00236537">
        <w:rPr>
          <w:rFonts w:ascii="Arial" w:hAnsi="Arial" w:cs="Arial"/>
          <w:sz w:val="20"/>
          <w:szCs w:val="20"/>
        </w:rPr>
        <w:t xml:space="preserve"> or MALDI or SELDI or assay))).</w:t>
      </w:r>
      <w:proofErr w:type="spellStart"/>
      <w:r w:rsidRPr="00236537">
        <w:rPr>
          <w:rFonts w:ascii="Arial" w:hAnsi="Arial" w:cs="Arial"/>
          <w:sz w:val="20"/>
          <w:szCs w:val="20"/>
        </w:rPr>
        <w:t>tw</w:t>
      </w:r>
      <w:proofErr w:type="spellEnd"/>
      <w:r w:rsidRPr="00236537">
        <w:rPr>
          <w:rFonts w:ascii="Arial" w:hAnsi="Arial" w:cs="Arial"/>
          <w:sz w:val="20"/>
          <w:szCs w:val="20"/>
        </w:rPr>
        <w:t>.</w:t>
      </w:r>
    </w:p>
    <w:p w14:paraId="5F252001"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 xml:space="preserve">exp Ophthalmology/cl, di, dg, </w:t>
      </w:r>
      <w:proofErr w:type="spellStart"/>
      <w:r w:rsidRPr="00236537">
        <w:rPr>
          <w:rFonts w:ascii="Arial" w:hAnsi="Arial" w:cs="Arial"/>
          <w:sz w:val="20"/>
          <w:szCs w:val="20"/>
        </w:rPr>
        <w:t>ec</w:t>
      </w:r>
      <w:proofErr w:type="spellEnd"/>
      <w:r w:rsidRPr="00236537">
        <w:rPr>
          <w:rFonts w:ascii="Arial" w:hAnsi="Arial" w:cs="Arial"/>
          <w:sz w:val="20"/>
          <w:szCs w:val="20"/>
        </w:rPr>
        <w:t xml:space="preserve">, pd, px, </w:t>
      </w:r>
      <w:proofErr w:type="spellStart"/>
      <w:r w:rsidRPr="00236537">
        <w:rPr>
          <w:rFonts w:ascii="Arial" w:hAnsi="Arial" w:cs="Arial"/>
          <w:sz w:val="20"/>
          <w:szCs w:val="20"/>
        </w:rPr>
        <w:t>sn</w:t>
      </w:r>
      <w:proofErr w:type="spellEnd"/>
      <w:r w:rsidRPr="00236537">
        <w:rPr>
          <w:rFonts w:ascii="Arial" w:hAnsi="Arial" w:cs="Arial"/>
          <w:sz w:val="20"/>
          <w:szCs w:val="20"/>
        </w:rPr>
        <w:t xml:space="preserve">, </w:t>
      </w:r>
      <w:proofErr w:type="spellStart"/>
      <w:r w:rsidRPr="00236537">
        <w:rPr>
          <w:rFonts w:ascii="Arial" w:hAnsi="Arial" w:cs="Arial"/>
          <w:sz w:val="20"/>
          <w:szCs w:val="20"/>
        </w:rPr>
        <w:t>sd</w:t>
      </w:r>
      <w:proofErr w:type="spellEnd"/>
      <w:r w:rsidRPr="00236537">
        <w:rPr>
          <w:rFonts w:ascii="Arial" w:hAnsi="Arial" w:cs="Arial"/>
          <w:sz w:val="20"/>
          <w:szCs w:val="20"/>
        </w:rPr>
        <w:t xml:space="preserve">, </w:t>
      </w:r>
      <w:proofErr w:type="spellStart"/>
      <w:r w:rsidRPr="00236537">
        <w:rPr>
          <w:rFonts w:ascii="Arial" w:hAnsi="Arial" w:cs="Arial"/>
          <w:sz w:val="20"/>
          <w:szCs w:val="20"/>
        </w:rPr>
        <w:t>su</w:t>
      </w:r>
      <w:proofErr w:type="spellEnd"/>
      <w:r w:rsidRPr="00236537">
        <w:rPr>
          <w:rFonts w:ascii="Arial" w:hAnsi="Arial" w:cs="Arial"/>
          <w:sz w:val="20"/>
          <w:szCs w:val="20"/>
        </w:rPr>
        <w:t xml:space="preserve">, </w:t>
      </w:r>
      <w:proofErr w:type="spellStart"/>
      <w:r w:rsidRPr="00236537">
        <w:rPr>
          <w:rFonts w:ascii="Arial" w:hAnsi="Arial" w:cs="Arial"/>
          <w:sz w:val="20"/>
          <w:szCs w:val="20"/>
        </w:rPr>
        <w:t>th</w:t>
      </w:r>
      <w:proofErr w:type="spellEnd"/>
      <w:r w:rsidRPr="00236537">
        <w:rPr>
          <w:rFonts w:ascii="Arial" w:hAnsi="Arial" w:cs="Arial"/>
          <w:sz w:val="20"/>
          <w:szCs w:val="20"/>
        </w:rPr>
        <w:t xml:space="preserve">, td, ed, es, hi, is, mt, </w:t>
      </w:r>
      <w:proofErr w:type="spellStart"/>
      <w:r w:rsidRPr="00236537">
        <w:rPr>
          <w:rFonts w:ascii="Arial" w:hAnsi="Arial" w:cs="Arial"/>
          <w:sz w:val="20"/>
          <w:szCs w:val="20"/>
        </w:rPr>
        <w:t>og</w:t>
      </w:r>
      <w:proofErr w:type="spellEnd"/>
      <w:r w:rsidRPr="00236537">
        <w:rPr>
          <w:rFonts w:ascii="Arial" w:hAnsi="Arial" w:cs="Arial"/>
          <w:sz w:val="20"/>
          <w:szCs w:val="20"/>
        </w:rPr>
        <w:t xml:space="preserve">, rt, </w:t>
      </w:r>
      <w:proofErr w:type="spellStart"/>
      <w:r w:rsidRPr="00236537">
        <w:rPr>
          <w:rFonts w:ascii="Arial" w:hAnsi="Arial" w:cs="Arial"/>
          <w:sz w:val="20"/>
          <w:szCs w:val="20"/>
        </w:rPr>
        <w:t>st</w:t>
      </w:r>
      <w:proofErr w:type="spellEnd"/>
      <w:r w:rsidRPr="00236537">
        <w:rPr>
          <w:rFonts w:ascii="Arial" w:hAnsi="Arial" w:cs="Arial"/>
          <w:sz w:val="20"/>
          <w:szCs w:val="20"/>
        </w:rPr>
        <w:t xml:space="preserve"> [Classification, Diagnosis, Diagnostic Imaging, Economics, Pharmacology, Psychology, Statistics &amp; Numerical Data, Supply &amp; Distribution, Surgery, Therapy, Trends, Education, Ethics, History, Instrumentation, Methods, Organization &amp; Administration, Radiotherapy, Standards]</w:t>
      </w:r>
    </w:p>
    <w:p w14:paraId="2E49C225"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eye/ or exp anterior eye segment/ or "anterior capsule of the lens"/ or conjunctiva/ or meibomian glands/ or exp "pigment epithelium of eye"/ or exp posterior eye segment/ or exp retina/ or sclera/ or tenon capsule/ or exp uvea/</w:t>
      </w:r>
    </w:p>
    <w:p w14:paraId="5EA9E1FA"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Tears/</w:t>
      </w:r>
    </w:p>
    <w:p w14:paraId="13ABE879" w14:textId="0D1C852A"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 xml:space="preserve">eye diseases/ or </w:t>
      </w:r>
      <w:proofErr w:type="spellStart"/>
      <w:r w:rsidRPr="00236537">
        <w:rPr>
          <w:rFonts w:ascii="Arial" w:hAnsi="Arial" w:cs="Arial"/>
          <w:sz w:val="20"/>
          <w:szCs w:val="20"/>
        </w:rPr>
        <w:t>cogan</w:t>
      </w:r>
      <w:proofErr w:type="spellEnd"/>
      <w:r w:rsidRPr="00236537">
        <w:rPr>
          <w:rFonts w:ascii="Arial" w:hAnsi="Arial" w:cs="Arial"/>
          <w:sz w:val="20"/>
          <w:szCs w:val="20"/>
        </w:rPr>
        <w:t xml:space="preserve"> syndrome/ or exp conjunctival diseases/ or exp corneal diseases/ or exp eye abnormalities/ or exp eye diseases, hereditary/ or exp eye hemorrhage/ or exp eye infections/ or exp eye injuries/ or exp eye manifestations/ or exp eye neoplasms/ or exp lens diseases/ or exp ocular hypertension/ or ocular hypotension/ or exp optic nerve diseases/ or exp pupil disorders/ or exp refractive errors/ or exp retinal diseases/ or exp scleral diseases/ or exp uveal diseases/ or exp vision disorders/ or vitreous detachment/</w:t>
      </w:r>
    </w:p>
    <w:p w14:paraId="45021F4E"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 xml:space="preserve">Vitrectomy/ae, </w:t>
      </w:r>
      <w:proofErr w:type="spellStart"/>
      <w:r w:rsidRPr="00236537">
        <w:rPr>
          <w:rFonts w:ascii="Arial" w:hAnsi="Arial" w:cs="Arial"/>
          <w:sz w:val="20"/>
          <w:szCs w:val="20"/>
        </w:rPr>
        <w:t>ec</w:t>
      </w:r>
      <w:proofErr w:type="spellEnd"/>
      <w:r w:rsidRPr="00236537">
        <w:rPr>
          <w:rFonts w:ascii="Arial" w:hAnsi="Arial" w:cs="Arial"/>
          <w:sz w:val="20"/>
          <w:szCs w:val="20"/>
        </w:rPr>
        <w:t xml:space="preserve">, ed, es, hi, is, mt, </w:t>
      </w:r>
      <w:proofErr w:type="spellStart"/>
      <w:r w:rsidRPr="00236537">
        <w:rPr>
          <w:rFonts w:ascii="Arial" w:hAnsi="Arial" w:cs="Arial"/>
          <w:sz w:val="20"/>
          <w:szCs w:val="20"/>
        </w:rPr>
        <w:t>mo</w:t>
      </w:r>
      <w:proofErr w:type="spellEnd"/>
      <w:r w:rsidRPr="00236537">
        <w:rPr>
          <w:rFonts w:ascii="Arial" w:hAnsi="Arial" w:cs="Arial"/>
          <w:sz w:val="20"/>
          <w:szCs w:val="20"/>
        </w:rPr>
        <w:t xml:space="preserve">, nu, px, rh, </w:t>
      </w:r>
      <w:proofErr w:type="spellStart"/>
      <w:r w:rsidRPr="00236537">
        <w:rPr>
          <w:rFonts w:ascii="Arial" w:hAnsi="Arial" w:cs="Arial"/>
          <w:sz w:val="20"/>
          <w:szCs w:val="20"/>
        </w:rPr>
        <w:t>st</w:t>
      </w:r>
      <w:proofErr w:type="spellEnd"/>
      <w:r w:rsidRPr="00236537">
        <w:rPr>
          <w:rFonts w:ascii="Arial" w:hAnsi="Arial" w:cs="Arial"/>
          <w:sz w:val="20"/>
          <w:szCs w:val="20"/>
        </w:rPr>
        <w:t xml:space="preserve">, </w:t>
      </w:r>
      <w:proofErr w:type="spellStart"/>
      <w:r w:rsidRPr="00236537">
        <w:rPr>
          <w:rFonts w:ascii="Arial" w:hAnsi="Arial" w:cs="Arial"/>
          <w:sz w:val="20"/>
          <w:szCs w:val="20"/>
        </w:rPr>
        <w:t>sn</w:t>
      </w:r>
      <w:proofErr w:type="spellEnd"/>
      <w:r w:rsidRPr="00236537">
        <w:rPr>
          <w:rFonts w:ascii="Arial" w:hAnsi="Arial" w:cs="Arial"/>
          <w:sz w:val="20"/>
          <w:szCs w:val="20"/>
        </w:rPr>
        <w:t>, td [Adverse Effects, Economics, Education, Ethics, History, Instrumentation, Methods, Mortality, Nursing, Psychology, Rehabilitation, Standards, Statistics &amp; Numerical Data, Trends]</w:t>
      </w:r>
    </w:p>
    <w:p w14:paraId="7D77D9C2"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 xml:space="preserve">Phacoemulsification/ae, cl, </w:t>
      </w:r>
      <w:proofErr w:type="spellStart"/>
      <w:r w:rsidRPr="00236537">
        <w:rPr>
          <w:rFonts w:ascii="Arial" w:hAnsi="Arial" w:cs="Arial"/>
          <w:sz w:val="20"/>
          <w:szCs w:val="20"/>
        </w:rPr>
        <w:t>ec</w:t>
      </w:r>
      <w:proofErr w:type="spellEnd"/>
      <w:r w:rsidRPr="00236537">
        <w:rPr>
          <w:rFonts w:ascii="Arial" w:hAnsi="Arial" w:cs="Arial"/>
          <w:sz w:val="20"/>
          <w:szCs w:val="20"/>
        </w:rPr>
        <w:t xml:space="preserve">, ed, hi, is, mt, </w:t>
      </w:r>
      <w:proofErr w:type="spellStart"/>
      <w:r w:rsidRPr="00236537">
        <w:rPr>
          <w:rFonts w:ascii="Arial" w:hAnsi="Arial" w:cs="Arial"/>
          <w:sz w:val="20"/>
          <w:szCs w:val="20"/>
        </w:rPr>
        <w:t>mo</w:t>
      </w:r>
      <w:proofErr w:type="spellEnd"/>
      <w:r w:rsidRPr="00236537">
        <w:rPr>
          <w:rFonts w:ascii="Arial" w:hAnsi="Arial" w:cs="Arial"/>
          <w:sz w:val="20"/>
          <w:szCs w:val="20"/>
        </w:rPr>
        <w:t xml:space="preserve">, nu, px, rh, </w:t>
      </w:r>
      <w:proofErr w:type="spellStart"/>
      <w:r w:rsidRPr="00236537">
        <w:rPr>
          <w:rFonts w:ascii="Arial" w:hAnsi="Arial" w:cs="Arial"/>
          <w:sz w:val="20"/>
          <w:szCs w:val="20"/>
        </w:rPr>
        <w:t>st</w:t>
      </w:r>
      <w:proofErr w:type="spellEnd"/>
      <w:r w:rsidRPr="00236537">
        <w:rPr>
          <w:rFonts w:ascii="Arial" w:hAnsi="Arial" w:cs="Arial"/>
          <w:sz w:val="20"/>
          <w:szCs w:val="20"/>
        </w:rPr>
        <w:t xml:space="preserve">, </w:t>
      </w:r>
      <w:proofErr w:type="spellStart"/>
      <w:r w:rsidRPr="00236537">
        <w:rPr>
          <w:rFonts w:ascii="Arial" w:hAnsi="Arial" w:cs="Arial"/>
          <w:sz w:val="20"/>
          <w:szCs w:val="20"/>
        </w:rPr>
        <w:t>sn</w:t>
      </w:r>
      <w:proofErr w:type="spellEnd"/>
      <w:r w:rsidRPr="00236537">
        <w:rPr>
          <w:rFonts w:ascii="Arial" w:hAnsi="Arial" w:cs="Arial"/>
          <w:sz w:val="20"/>
          <w:szCs w:val="20"/>
        </w:rPr>
        <w:t>, td [Adverse Effects, Classification, Economics, Education, History, Instrumentation, Methods, Mortality, Nursing, Psychology, Rehabilitation, Standards, Statistics &amp; Numerical Data, Trends]</w:t>
      </w:r>
    </w:p>
    <w:p w14:paraId="79E9F34A"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 xml:space="preserve">Trabeculectomy/nu, px, rh, </w:t>
      </w:r>
      <w:proofErr w:type="spellStart"/>
      <w:r w:rsidRPr="00236537">
        <w:rPr>
          <w:rFonts w:ascii="Arial" w:hAnsi="Arial" w:cs="Arial"/>
          <w:sz w:val="20"/>
          <w:szCs w:val="20"/>
        </w:rPr>
        <w:t>st</w:t>
      </w:r>
      <w:proofErr w:type="spellEnd"/>
      <w:r w:rsidRPr="00236537">
        <w:rPr>
          <w:rFonts w:ascii="Arial" w:hAnsi="Arial" w:cs="Arial"/>
          <w:sz w:val="20"/>
          <w:szCs w:val="20"/>
        </w:rPr>
        <w:t xml:space="preserve">, </w:t>
      </w:r>
      <w:proofErr w:type="spellStart"/>
      <w:r w:rsidRPr="00236537">
        <w:rPr>
          <w:rFonts w:ascii="Arial" w:hAnsi="Arial" w:cs="Arial"/>
          <w:sz w:val="20"/>
          <w:szCs w:val="20"/>
        </w:rPr>
        <w:t>sn</w:t>
      </w:r>
      <w:proofErr w:type="spellEnd"/>
      <w:r w:rsidRPr="00236537">
        <w:rPr>
          <w:rFonts w:ascii="Arial" w:hAnsi="Arial" w:cs="Arial"/>
          <w:sz w:val="20"/>
          <w:szCs w:val="20"/>
        </w:rPr>
        <w:t xml:space="preserve">, td, ae, cl, </w:t>
      </w:r>
      <w:proofErr w:type="spellStart"/>
      <w:r w:rsidRPr="00236537">
        <w:rPr>
          <w:rFonts w:ascii="Arial" w:hAnsi="Arial" w:cs="Arial"/>
          <w:sz w:val="20"/>
          <w:szCs w:val="20"/>
        </w:rPr>
        <w:t>ec</w:t>
      </w:r>
      <w:proofErr w:type="spellEnd"/>
      <w:r w:rsidRPr="00236537">
        <w:rPr>
          <w:rFonts w:ascii="Arial" w:hAnsi="Arial" w:cs="Arial"/>
          <w:sz w:val="20"/>
          <w:szCs w:val="20"/>
        </w:rPr>
        <w:t xml:space="preserve">, ed, hi, is, mt, </w:t>
      </w:r>
      <w:proofErr w:type="spellStart"/>
      <w:r w:rsidRPr="00236537">
        <w:rPr>
          <w:rFonts w:ascii="Arial" w:hAnsi="Arial" w:cs="Arial"/>
          <w:sz w:val="20"/>
          <w:szCs w:val="20"/>
        </w:rPr>
        <w:t>mo</w:t>
      </w:r>
      <w:proofErr w:type="spellEnd"/>
      <w:r w:rsidRPr="00236537">
        <w:rPr>
          <w:rFonts w:ascii="Arial" w:hAnsi="Arial" w:cs="Arial"/>
          <w:sz w:val="20"/>
          <w:szCs w:val="20"/>
        </w:rPr>
        <w:t xml:space="preserve"> [Nursing, Psychology, Rehabilitation, Standards, Statistics &amp; Numerical Data, Trends, Adverse Effects, Classification, Economics, Education, History, Instrumentation, Methods, Mortality]</w:t>
      </w:r>
    </w:p>
    <w:p w14:paraId="1F275BFD"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 xml:space="preserve">Precision Medicine/ae, cl, </w:t>
      </w:r>
      <w:proofErr w:type="spellStart"/>
      <w:r w:rsidRPr="00236537">
        <w:rPr>
          <w:rFonts w:ascii="Arial" w:hAnsi="Arial" w:cs="Arial"/>
          <w:sz w:val="20"/>
          <w:szCs w:val="20"/>
        </w:rPr>
        <w:t>ec</w:t>
      </w:r>
      <w:proofErr w:type="spellEnd"/>
      <w:r w:rsidRPr="00236537">
        <w:rPr>
          <w:rFonts w:ascii="Arial" w:hAnsi="Arial" w:cs="Arial"/>
          <w:sz w:val="20"/>
          <w:szCs w:val="20"/>
        </w:rPr>
        <w:t xml:space="preserve">, es, hi, is, mt, </w:t>
      </w:r>
      <w:proofErr w:type="spellStart"/>
      <w:r w:rsidRPr="00236537">
        <w:rPr>
          <w:rFonts w:ascii="Arial" w:hAnsi="Arial" w:cs="Arial"/>
          <w:sz w:val="20"/>
          <w:szCs w:val="20"/>
        </w:rPr>
        <w:t>mo</w:t>
      </w:r>
      <w:proofErr w:type="spellEnd"/>
      <w:r w:rsidRPr="00236537">
        <w:rPr>
          <w:rFonts w:ascii="Arial" w:hAnsi="Arial" w:cs="Arial"/>
          <w:sz w:val="20"/>
          <w:szCs w:val="20"/>
        </w:rPr>
        <w:t xml:space="preserve">, nu, px, </w:t>
      </w:r>
      <w:proofErr w:type="spellStart"/>
      <w:r w:rsidRPr="00236537">
        <w:rPr>
          <w:rFonts w:ascii="Arial" w:hAnsi="Arial" w:cs="Arial"/>
          <w:sz w:val="20"/>
          <w:szCs w:val="20"/>
        </w:rPr>
        <w:t>st</w:t>
      </w:r>
      <w:proofErr w:type="spellEnd"/>
      <w:r w:rsidRPr="00236537">
        <w:rPr>
          <w:rFonts w:ascii="Arial" w:hAnsi="Arial" w:cs="Arial"/>
          <w:sz w:val="20"/>
          <w:szCs w:val="20"/>
        </w:rPr>
        <w:t xml:space="preserve">, </w:t>
      </w:r>
      <w:proofErr w:type="spellStart"/>
      <w:r w:rsidRPr="00236537">
        <w:rPr>
          <w:rFonts w:ascii="Arial" w:hAnsi="Arial" w:cs="Arial"/>
          <w:sz w:val="20"/>
          <w:szCs w:val="20"/>
        </w:rPr>
        <w:t>sn</w:t>
      </w:r>
      <w:proofErr w:type="spellEnd"/>
      <w:r w:rsidRPr="00236537">
        <w:rPr>
          <w:rFonts w:ascii="Arial" w:hAnsi="Arial" w:cs="Arial"/>
          <w:sz w:val="20"/>
          <w:szCs w:val="20"/>
        </w:rPr>
        <w:t>, td [Adverse Effects, Classification, Economics, Ethics, History, Instrumentation, Methods, Mortality, Nursing, Psychology, Standards, Statistics &amp; Numerical Data, Trends]</w:t>
      </w:r>
    </w:p>
    <w:p w14:paraId="6CECF514" w14:textId="765DF2C3" w:rsidR="00F11200" w:rsidRPr="00236537" w:rsidRDefault="00F11200" w:rsidP="00E90AAF">
      <w:pPr>
        <w:pStyle w:val="ListParagraph"/>
        <w:numPr>
          <w:ilvl w:val="0"/>
          <w:numId w:val="2"/>
        </w:numPr>
        <w:ind w:left="426" w:hanging="426"/>
        <w:rPr>
          <w:rFonts w:ascii="Arial" w:hAnsi="Arial" w:cs="Arial"/>
          <w:sz w:val="20"/>
          <w:szCs w:val="20"/>
        </w:rPr>
      </w:pPr>
      <w:proofErr w:type="spellStart"/>
      <w:r w:rsidRPr="00236537">
        <w:rPr>
          <w:rFonts w:ascii="Arial" w:hAnsi="Arial" w:cs="Arial"/>
          <w:sz w:val="20"/>
          <w:szCs w:val="20"/>
        </w:rPr>
        <w:t>Theranostic</w:t>
      </w:r>
      <w:proofErr w:type="spellEnd"/>
      <w:r w:rsidRPr="00236537">
        <w:rPr>
          <w:rFonts w:ascii="Arial" w:hAnsi="Arial" w:cs="Arial"/>
          <w:sz w:val="20"/>
          <w:szCs w:val="20"/>
        </w:rPr>
        <w:t xml:space="preserve"> Nanomedicine/</w:t>
      </w:r>
    </w:p>
    <w:p w14:paraId="0DC7BA9C" w14:textId="3235FFF2"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exp algorithms/</w:t>
      </w:r>
    </w:p>
    <w:p w14:paraId="424E9D3B"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Neural Networks, Computer/</w:t>
      </w:r>
    </w:p>
    <w:p w14:paraId="5CF2C0DD"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Decision Trees/</w:t>
      </w:r>
    </w:p>
    <w:p w14:paraId="67DDD5B8"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exp Regression Analysis/</w:t>
      </w:r>
    </w:p>
    <w:p w14:paraId="445CE237"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Discriminant Analysis/</w:t>
      </w:r>
    </w:p>
    <w:p w14:paraId="3A5F20D0"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 xml:space="preserve">exp Proteomics/cl, </w:t>
      </w:r>
      <w:proofErr w:type="spellStart"/>
      <w:r w:rsidRPr="00236537">
        <w:rPr>
          <w:rFonts w:ascii="Arial" w:hAnsi="Arial" w:cs="Arial"/>
          <w:sz w:val="20"/>
          <w:szCs w:val="20"/>
        </w:rPr>
        <w:t>ec</w:t>
      </w:r>
      <w:proofErr w:type="spellEnd"/>
      <w:r w:rsidRPr="00236537">
        <w:rPr>
          <w:rFonts w:ascii="Arial" w:hAnsi="Arial" w:cs="Arial"/>
          <w:sz w:val="20"/>
          <w:szCs w:val="20"/>
        </w:rPr>
        <w:t xml:space="preserve">, ed, es, hi, is, mt, </w:t>
      </w:r>
      <w:proofErr w:type="spellStart"/>
      <w:r w:rsidRPr="00236537">
        <w:rPr>
          <w:rFonts w:ascii="Arial" w:hAnsi="Arial" w:cs="Arial"/>
          <w:sz w:val="20"/>
          <w:szCs w:val="20"/>
        </w:rPr>
        <w:t>og</w:t>
      </w:r>
      <w:proofErr w:type="spellEnd"/>
      <w:r w:rsidRPr="00236537">
        <w:rPr>
          <w:rFonts w:ascii="Arial" w:hAnsi="Arial" w:cs="Arial"/>
          <w:sz w:val="20"/>
          <w:szCs w:val="20"/>
        </w:rPr>
        <w:t xml:space="preserve">, </w:t>
      </w:r>
      <w:proofErr w:type="spellStart"/>
      <w:r w:rsidRPr="00236537">
        <w:rPr>
          <w:rFonts w:ascii="Arial" w:hAnsi="Arial" w:cs="Arial"/>
          <w:sz w:val="20"/>
          <w:szCs w:val="20"/>
        </w:rPr>
        <w:t>st</w:t>
      </w:r>
      <w:proofErr w:type="spellEnd"/>
      <w:r w:rsidRPr="00236537">
        <w:rPr>
          <w:rFonts w:ascii="Arial" w:hAnsi="Arial" w:cs="Arial"/>
          <w:sz w:val="20"/>
          <w:szCs w:val="20"/>
        </w:rPr>
        <w:t xml:space="preserve">, </w:t>
      </w:r>
      <w:proofErr w:type="spellStart"/>
      <w:r w:rsidRPr="00236537">
        <w:rPr>
          <w:rFonts w:ascii="Arial" w:hAnsi="Arial" w:cs="Arial"/>
          <w:sz w:val="20"/>
          <w:szCs w:val="20"/>
        </w:rPr>
        <w:t>sn</w:t>
      </w:r>
      <w:proofErr w:type="spellEnd"/>
      <w:r w:rsidRPr="00236537">
        <w:rPr>
          <w:rFonts w:ascii="Arial" w:hAnsi="Arial" w:cs="Arial"/>
          <w:sz w:val="20"/>
          <w:szCs w:val="20"/>
        </w:rPr>
        <w:t>, td [Classification, Economics, Education, Ethics, History, Instrumentation, Methods, Organization &amp; Administration, Standards, Statistics &amp; Numerical Data, Trends]</w:t>
      </w:r>
    </w:p>
    <w:p w14:paraId="6E7A9451"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Proteome/</w:t>
      </w:r>
    </w:p>
    <w:p w14:paraId="6F98CF93"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lastRenderedPageBreak/>
        <w:t xml:space="preserve">exp Metabolomics/cl, </w:t>
      </w:r>
      <w:proofErr w:type="spellStart"/>
      <w:r w:rsidRPr="00236537">
        <w:rPr>
          <w:rFonts w:ascii="Arial" w:hAnsi="Arial" w:cs="Arial"/>
          <w:sz w:val="20"/>
          <w:szCs w:val="20"/>
        </w:rPr>
        <w:t>ec</w:t>
      </w:r>
      <w:proofErr w:type="spellEnd"/>
      <w:r w:rsidRPr="00236537">
        <w:rPr>
          <w:rFonts w:ascii="Arial" w:hAnsi="Arial" w:cs="Arial"/>
          <w:sz w:val="20"/>
          <w:szCs w:val="20"/>
        </w:rPr>
        <w:t xml:space="preserve">, ed, es, hi, is, mt, </w:t>
      </w:r>
      <w:proofErr w:type="spellStart"/>
      <w:r w:rsidRPr="00236537">
        <w:rPr>
          <w:rFonts w:ascii="Arial" w:hAnsi="Arial" w:cs="Arial"/>
          <w:sz w:val="20"/>
          <w:szCs w:val="20"/>
        </w:rPr>
        <w:t>og</w:t>
      </w:r>
      <w:proofErr w:type="spellEnd"/>
      <w:r w:rsidRPr="00236537">
        <w:rPr>
          <w:rFonts w:ascii="Arial" w:hAnsi="Arial" w:cs="Arial"/>
          <w:sz w:val="20"/>
          <w:szCs w:val="20"/>
        </w:rPr>
        <w:t xml:space="preserve">, </w:t>
      </w:r>
      <w:proofErr w:type="spellStart"/>
      <w:r w:rsidRPr="00236537">
        <w:rPr>
          <w:rFonts w:ascii="Arial" w:hAnsi="Arial" w:cs="Arial"/>
          <w:sz w:val="20"/>
          <w:szCs w:val="20"/>
        </w:rPr>
        <w:t>st</w:t>
      </w:r>
      <w:proofErr w:type="spellEnd"/>
      <w:r w:rsidRPr="00236537">
        <w:rPr>
          <w:rFonts w:ascii="Arial" w:hAnsi="Arial" w:cs="Arial"/>
          <w:sz w:val="20"/>
          <w:szCs w:val="20"/>
        </w:rPr>
        <w:t xml:space="preserve">, </w:t>
      </w:r>
      <w:proofErr w:type="spellStart"/>
      <w:r w:rsidRPr="00236537">
        <w:rPr>
          <w:rFonts w:ascii="Arial" w:hAnsi="Arial" w:cs="Arial"/>
          <w:sz w:val="20"/>
          <w:szCs w:val="20"/>
        </w:rPr>
        <w:t>sn</w:t>
      </w:r>
      <w:proofErr w:type="spellEnd"/>
      <w:r w:rsidRPr="00236537">
        <w:rPr>
          <w:rFonts w:ascii="Arial" w:hAnsi="Arial" w:cs="Arial"/>
          <w:sz w:val="20"/>
          <w:szCs w:val="20"/>
        </w:rPr>
        <w:t>, td [Classification, Economics, Education, Ethics, History, Instrumentation, Methods, Organization &amp; Administration, Standards, Statistics &amp; Numerical Data, Trends]</w:t>
      </w:r>
    </w:p>
    <w:p w14:paraId="546026D3"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Metabolome/</w:t>
      </w:r>
    </w:p>
    <w:p w14:paraId="28B1AC4F" w14:textId="164A421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exp Cytokines/</w:t>
      </w:r>
    </w:p>
    <w:p w14:paraId="432C2CFD"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exp Cell Adhesion Molecules/</w:t>
      </w:r>
    </w:p>
    <w:p w14:paraId="10C6BB08"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Matrix Metalloproteinase 2/</w:t>
      </w:r>
    </w:p>
    <w:p w14:paraId="3301E292"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Peroxidase/</w:t>
      </w:r>
    </w:p>
    <w:p w14:paraId="6A5DCB83"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Tissue Inhibitor of Metalloproteinase-1"/</w:t>
      </w:r>
    </w:p>
    <w:p w14:paraId="00281A35" w14:textId="69B51809"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Tissue Inhibitor of Metalloproteinase-2"/Brain-Derived Neurotrophic Factor/</w:t>
      </w:r>
    </w:p>
    <w:p w14:paraId="1D8202A7"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exp Angiopoietins/</w:t>
      </w:r>
    </w:p>
    <w:p w14:paraId="1FAC7845"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Gene Ontology/</w:t>
      </w:r>
    </w:p>
    <w:p w14:paraId="368EA863"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exp Proteins/</w:t>
      </w:r>
    </w:p>
    <w:p w14:paraId="19DEB615"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exp Peptides/</w:t>
      </w:r>
    </w:p>
    <w:p w14:paraId="0FFC0E7C"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Biomarkers/</w:t>
      </w:r>
    </w:p>
    <w:p w14:paraId="53C47021"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w:t>
      </w:r>
      <w:proofErr w:type="gramStart"/>
      <w:r w:rsidRPr="00236537">
        <w:rPr>
          <w:rFonts w:ascii="Arial" w:hAnsi="Arial" w:cs="Arial"/>
          <w:sz w:val="20"/>
          <w:szCs w:val="20"/>
        </w:rPr>
        <w:t>concentration</w:t>
      </w:r>
      <w:proofErr w:type="gramEnd"/>
      <w:r w:rsidRPr="00236537">
        <w:rPr>
          <w:rFonts w:ascii="Arial" w:hAnsi="Arial" w:cs="Arial"/>
          <w:sz w:val="20"/>
          <w:szCs w:val="20"/>
        </w:rPr>
        <w:t xml:space="preserve">? or level? or </w:t>
      </w:r>
      <w:proofErr w:type="spellStart"/>
      <w:r w:rsidRPr="00236537">
        <w:rPr>
          <w:rFonts w:ascii="Arial" w:hAnsi="Arial" w:cs="Arial"/>
          <w:sz w:val="20"/>
          <w:szCs w:val="20"/>
        </w:rPr>
        <w:t>quantif</w:t>
      </w:r>
      <w:proofErr w:type="spellEnd"/>
      <w:r w:rsidRPr="00236537">
        <w:rPr>
          <w:rFonts w:ascii="Arial" w:hAnsi="Arial" w:cs="Arial"/>
          <w:sz w:val="20"/>
          <w:szCs w:val="20"/>
        </w:rPr>
        <w:t xml:space="preserve">* or </w:t>
      </w:r>
      <w:proofErr w:type="spellStart"/>
      <w:r w:rsidRPr="00236537">
        <w:rPr>
          <w:rFonts w:ascii="Arial" w:hAnsi="Arial" w:cs="Arial"/>
          <w:sz w:val="20"/>
          <w:szCs w:val="20"/>
        </w:rPr>
        <w:t>quantit</w:t>
      </w:r>
      <w:proofErr w:type="spellEnd"/>
      <w:r w:rsidRPr="00236537">
        <w:rPr>
          <w:rFonts w:ascii="Arial" w:hAnsi="Arial" w:cs="Arial"/>
          <w:sz w:val="20"/>
          <w:szCs w:val="20"/>
        </w:rPr>
        <w:t xml:space="preserve">* or mass spectrometry or </w:t>
      </w:r>
      <w:proofErr w:type="spellStart"/>
      <w:r w:rsidRPr="00236537">
        <w:rPr>
          <w:rFonts w:ascii="Arial" w:hAnsi="Arial" w:cs="Arial"/>
          <w:sz w:val="20"/>
          <w:szCs w:val="20"/>
        </w:rPr>
        <w:t>iTRAQ</w:t>
      </w:r>
      <w:proofErr w:type="spellEnd"/>
      <w:r w:rsidRPr="00236537">
        <w:rPr>
          <w:rFonts w:ascii="Arial" w:hAnsi="Arial" w:cs="Arial"/>
          <w:sz w:val="20"/>
          <w:szCs w:val="20"/>
        </w:rPr>
        <w:t xml:space="preserve"> or MALDI or SELDI or assay).</w:t>
      </w:r>
      <w:proofErr w:type="spellStart"/>
      <w:r w:rsidRPr="00236537">
        <w:rPr>
          <w:rFonts w:ascii="Arial" w:hAnsi="Arial" w:cs="Arial"/>
          <w:sz w:val="20"/>
          <w:szCs w:val="20"/>
        </w:rPr>
        <w:t>tw</w:t>
      </w:r>
      <w:proofErr w:type="spellEnd"/>
      <w:r w:rsidRPr="00236537">
        <w:rPr>
          <w:rFonts w:ascii="Arial" w:hAnsi="Arial" w:cs="Arial"/>
          <w:sz w:val="20"/>
          <w:szCs w:val="20"/>
        </w:rPr>
        <w:t>.</w:t>
      </w:r>
    </w:p>
    <w:p w14:paraId="320E8DF6"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31 or 32 or 33) and 3</w:t>
      </w:r>
    </w:p>
    <w:p w14:paraId="7368E663"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1 or 4 or 5 or 6 or 7 or 8 or 9 or 10</w:t>
      </w:r>
    </w:p>
    <w:p w14:paraId="1A5B63DF"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2 or 11 or 12 or 13 or 14 or 15 or 16 or 17 or 30</w:t>
      </w:r>
    </w:p>
    <w:p w14:paraId="3F1317E3"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3 or 18 or 19 or 20 or 21 or 22 or 23 or 24 or 25 or 26 or 27 or 28 or 29 or 35</w:t>
      </w:r>
    </w:p>
    <w:p w14:paraId="34BDF185" w14:textId="38A36CFC"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36 and 37 and 38</w:t>
      </w:r>
    </w:p>
    <w:p w14:paraId="75E75587"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limit 39 to animals</w:t>
      </w:r>
    </w:p>
    <w:p w14:paraId="2A8D02CF" w14:textId="15CF149B"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limit 40 to humans</w:t>
      </w:r>
    </w:p>
    <w:p w14:paraId="7EB19643"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40 not 41</w:t>
      </w:r>
    </w:p>
    <w:p w14:paraId="7DDE8B16" w14:textId="77777777" w:rsidR="00F11200" w:rsidRPr="00236537" w:rsidRDefault="00F11200" w:rsidP="00E90AAF">
      <w:pPr>
        <w:pStyle w:val="ListParagraph"/>
        <w:numPr>
          <w:ilvl w:val="0"/>
          <w:numId w:val="2"/>
        </w:numPr>
        <w:ind w:left="426" w:hanging="426"/>
        <w:rPr>
          <w:rFonts w:ascii="Arial" w:hAnsi="Arial" w:cs="Arial"/>
          <w:sz w:val="20"/>
          <w:szCs w:val="20"/>
        </w:rPr>
      </w:pPr>
      <w:r w:rsidRPr="00236537">
        <w:rPr>
          <w:rFonts w:ascii="Arial" w:hAnsi="Arial" w:cs="Arial"/>
          <w:sz w:val="20"/>
          <w:szCs w:val="20"/>
        </w:rPr>
        <w:t>limit 39 to "review articles"</w:t>
      </w:r>
    </w:p>
    <w:p w14:paraId="7D7188CB" w14:textId="0A277825" w:rsidR="00F11200" w:rsidRPr="00236537" w:rsidRDefault="00F11200" w:rsidP="0002662B">
      <w:pPr>
        <w:pStyle w:val="ListParagraph"/>
        <w:numPr>
          <w:ilvl w:val="0"/>
          <w:numId w:val="2"/>
        </w:numPr>
        <w:ind w:left="426" w:hanging="426"/>
        <w:rPr>
          <w:rFonts w:ascii="Arial" w:hAnsi="Arial" w:cs="Arial"/>
          <w:sz w:val="20"/>
          <w:szCs w:val="20"/>
        </w:rPr>
      </w:pPr>
      <w:r w:rsidRPr="00236537">
        <w:rPr>
          <w:rFonts w:ascii="Arial" w:hAnsi="Arial" w:cs="Arial"/>
          <w:sz w:val="20"/>
          <w:szCs w:val="20"/>
        </w:rPr>
        <w:t>39 not (42 or 43)</w:t>
      </w:r>
    </w:p>
    <w:p w14:paraId="3A11625B" w14:textId="4FF9D881" w:rsidR="00F11200" w:rsidRPr="00236537" w:rsidRDefault="00F11200" w:rsidP="00F11200">
      <w:pPr>
        <w:rPr>
          <w:rFonts w:ascii="Arial" w:hAnsi="Arial" w:cs="Arial"/>
          <w:sz w:val="20"/>
          <w:szCs w:val="20"/>
        </w:rPr>
      </w:pPr>
      <w:r w:rsidRPr="00236537">
        <w:rPr>
          <w:rFonts w:ascii="Arial" w:hAnsi="Arial" w:cs="Arial"/>
          <w:b/>
          <w:bCs/>
          <w:sz w:val="20"/>
          <w:szCs w:val="20"/>
        </w:rPr>
        <w:t>Web of Science</w:t>
      </w:r>
    </w:p>
    <w:p w14:paraId="0FD0046E" w14:textId="531A7BEF" w:rsidR="00F11200" w:rsidRPr="00236537" w:rsidRDefault="00F11200" w:rsidP="00E90AAF">
      <w:pPr>
        <w:pStyle w:val="ListParagraph"/>
        <w:numPr>
          <w:ilvl w:val="0"/>
          <w:numId w:val="4"/>
        </w:numPr>
        <w:ind w:left="426" w:hanging="426"/>
        <w:rPr>
          <w:rFonts w:ascii="Arial" w:hAnsi="Arial" w:cs="Arial"/>
          <w:sz w:val="20"/>
          <w:szCs w:val="20"/>
        </w:rPr>
      </w:pPr>
      <w:r w:rsidRPr="00236537">
        <w:rPr>
          <w:rFonts w:ascii="Arial" w:hAnsi="Arial" w:cs="Arial"/>
          <w:sz w:val="20"/>
          <w:szCs w:val="20"/>
        </w:rPr>
        <w:t>(TI=(</w:t>
      </w:r>
      <w:proofErr w:type="spellStart"/>
      <w:r w:rsidRPr="00236537">
        <w:rPr>
          <w:rFonts w:ascii="Arial" w:hAnsi="Arial" w:cs="Arial"/>
          <w:sz w:val="20"/>
          <w:szCs w:val="20"/>
        </w:rPr>
        <w:t>ophth</w:t>
      </w:r>
      <w:proofErr w:type="spellEnd"/>
      <w:r w:rsidRPr="00236537">
        <w:rPr>
          <w:rFonts w:ascii="Arial" w:hAnsi="Arial" w:cs="Arial"/>
          <w:sz w:val="20"/>
          <w:szCs w:val="20"/>
        </w:rPr>
        <w:t xml:space="preserve">* or ocular or intraocular or eye* or retina* or macula* or fovea* or uvea* or sclera* or cornea* or conjunctiva* or iris or "vitreous body" or "vitreous </w:t>
      </w:r>
      <w:proofErr w:type="spellStart"/>
      <w:r w:rsidRPr="00236537">
        <w:rPr>
          <w:rFonts w:ascii="Arial" w:hAnsi="Arial" w:cs="Arial"/>
          <w:sz w:val="20"/>
          <w:szCs w:val="20"/>
        </w:rPr>
        <w:t>humo$r</w:t>
      </w:r>
      <w:proofErr w:type="spellEnd"/>
      <w:r w:rsidRPr="00236537">
        <w:rPr>
          <w:rFonts w:ascii="Arial" w:hAnsi="Arial" w:cs="Arial"/>
          <w:sz w:val="20"/>
          <w:szCs w:val="20"/>
        </w:rPr>
        <w:t xml:space="preserve">" or "vitreous fluid" or </w:t>
      </w:r>
      <w:proofErr w:type="spellStart"/>
      <w:r w:rsidRPr="00236537">
        <w:rPr>
          <w:rFonts w:ascii="Arial" w:hAnsi="Arial" w:cs="Arial"/>
          <w:sz w:val="20"/>
          <w:szCs w:val="20"/>
        </w:rPr>
        <w:t>vitreo</w:t>
      </w:r>
      <w:proofErr w:type="spellEnd"/>
      <w:r w:rsidRPr="00236537">
        <w:rPr>
          <w:rFonts w:ascii="Arial" w:hAnsi="Arial" w:cs="Arial"/>
          <w:sz w:val="20"/>
          <w:szCs w:val="20"/>
        </w:rPr>
        <w:t xml:space="preserve">* or "aqueous </w:t>
      </w:r>
      <w:proofErr w:type="spellStart"/>
      <w:r w:rsidRPr="00236537">
        <w:rPr>
          <w:rFonts w:ascii="Arial" w:hAnsi="Arial" w:cs="Arial"/>
          <w:sz w:val="20"/>
          <w:szCs w:val="20"/>
        </w:rPr>
        <w:t>humo$r</w:t>
      </w:r>
      <w:proofErr w:type="spellEnd"/>
      <w:r w:rsidRPr="00236537">
        <w:rPr>
          <w:rFonts w:ascii="Arial" w:hAnsi="Arial" w:cs="Arial"/>
          <w:sz w:val="20"/>
          <w:szCs w:val="20"/>
        </w:rPr>
        <w:t xml:space="preserve">" or "aqueous fluid" or tears or ((tear or lacrimal) NEAR/1 fluid) or glaucoma or </w:t>
      </w:r>
      <w:proofErr w:type="spellStart"/>
      <w:r w:rsidRPr="00236537">
        <w:rPr>
          <w:rFonts w:ascii="Arial" w:hAnsi="Arial" w:cs="Arial"/>
          <w:sz w:val="20"/>
          <w:szCs w:val="20"/>
        </w:rPr>
        <w:t>retinop</w:t>
      </w:r>
      <w:proofErr w:type="spellEnd"/>
      <w:r w:rsidRPr="00236537">
        <w:rPr>
          <w:rFonts w:ascii="Arial" w:hAnsi="Arial" w:cs="Arial"/>
          <w:sz w:val="20"/>
          <w:szCs w:val="20"/>
        </w:rPr>
        <w:t>* or retinoblastoma or uveitis or iritis or choroiditis or retinitis or chorioretinitis or conjunctivitis or endophthalmitis or cataract* or *</w:t>
      </w:r>
      <w:proofErr w:type="spellStart"/>
      <w:r w:rsidRPr="00236537">
        <w:rPr>
          <w:rFonts w:ascii="Arial" w:hAnsi="Arial" w:cs="Arial"/>
          <w:sz w:val="20"/>
          <w:szCs w:val="20"/>
        </w:rPr>
        <w:t>opia</w:t>
      </w:r>
      <w:proofErr w:type="spellEnd"/>
      <w:r w:rsidRPr="00236537">
        <w:rPr>
          <w:rFonts w:ascii="Arial" w:hAnsi="Arial" w:cs="Arial"/>
          <w:sz w:val="20"/>
          <w:szCs w:val="20"/>
        </w:rPr>
        <w:t xml:space="preserve"> or "optic atrophy" or "optic neuropathy" or vitrectomy or phacoemulsification or trabeculotomy.tw. or (paracentesis NEAR/3 "anterior chamber")) or AB=(</w:t>
      </w:r>
      <w:proofErr w:type="spellStart"/>
      <w:r w:rsidRPr="00236537">
        <w:rPr>
          <w:rFonts w:ascii="Arial" w:hAnsi="Arial" w:cs="Arial"/>
          <w:sz w:val="20"/>
          <w:szCs w:val="20"/>
        </w:rPr>
        <w:t>ophth</w:t>
      </w:r>
      <w:proofErr w:type="spellEnd"/>
      <w:r w:rsidRPr="00236537">
        <w:rPr>
          <w:rFonts w:ascii="Arial" w:hAnsi="Arial" w:cs="Arial"/>
          <w:sz w:val="20"/>
          <w:szCs w:val="20"/>
        </w:rPr>
        <w:t xml:space="preserve">* or ocular or intraocular or eye* or retina* or macula* or fovea* or uvea* or sclera* or cornea* or conjunctiva* or iris.tw. or "vitreous body" or "vitreous </w:t>
      </w:r>
      <w:proofErr w:type="spellStart"/>
      <w:r w:rsidRPr="00236537">
        <w:rPr>
          <w:rFonts w:ascii="Arial" w:hAnsi="Arial" w:cs="Arial"/>
          <w:sz w:val="20"/>
          <w:szCs w:val="20"/>
        </w:rPr>
        <w:t>humo$r</w:t>
      </w:r>
      <w:proofErr w:type="spellEnd"/>
      <w:r w:rsidRPr="00236537">
        <w:rPr>
          <w:rFonts w:ascii="Arial" w:hAnsi="Arial" w:cs="Arial"/>
          <w:sz w:val="20"/>
          <w:szCs w:val="20"/>
        </w:rPr>
        <w:t xml:space="preserve">" or "vitreous fluid" or </w:t>
      </w:r>
      <w:proofErr w:type="spellStart"/>
      <w:r w:rsidRPr="00236537">
        <w:rPr>
          <w:rFonts w:ascii="Arial" w:hAnsi="Arial" w:cs="Arial"/>
          <w:sz w:val="20"/>
          <w:szCs w:val="20"/>
        </w:rPr>
        <w:t>vitreo</w:t>
      </w:r>
      <w:proofErr w:type="spellEnd"/>
      <w:r w:rsidRPr="00236537">
        <w:rPr>
          <w:rFonts w:ascii="Arial" w:hAnsi="Arial" w:cs="Arial"/>
          <w:sz w:val="20"/>
          <w:szCs w:val="20"/>
        </w:rPr>
        <w:t xml:space="preserve">* or "aqueous </w:t>
      </w:r>
      <w:proofErr w:type="spellStart"/>
      <w:r w:rsidRPr="00236537">
        <w:rPr>
          <w:rFonts w:ascii="Arial" w:hAnsi="Arial" w:cs="Arial"/>
          <w:sz w:val="20"/>
          <w:szCs w:val="20"/>
        </w:rPr>
        <w:t>humo$r</w:t>
      </w:r>
      <w:proofErr w:type="spellEnd"/>
      <w:r w:rsidRPr="00236537">
        <w:rPr>
          <w:rFonts w:ascii="Arial" w:hAnsi="Arial" w:cs="Arial"/>
          <w:sz w:val="20"/>
          <w:szCs w:val="20"/>
        </w:rPr>
        <w:t xml:space="preserve">" or "aqueous fluid" or tears or ((tear or lacrimal) NEAR/1 fluid) or glaucoma or </w:t>
      </w:r>
      <w:proofErr w:type="spellStart"/>
      <w:r w:rsidRPr="00236537">
        <w:rPr>
          <w:rFonts w:ascii="Arial" w:hAnsi="Arial" w:cs="Arial"/>
          <w:sz w:val="20"/>
          <w:szCs w:val="20"/>
        </w:rPr>
        <w:t>retinop</w:t>
      </w:r>
      <w:proofErr w:type="spellEnd"/>
      <w:r w:rsidRPr="00236537">
        <w:rPr>
          <w:rFonts w:ascii="Arial" w:hAnsi="Arial" w:cs="Arial"/>
          <w:sz w:val="20"/>
          <w:szCs w:val="20"/>
        </w:rPr>
        <w:t>* or retinoblastoma or uveitis or iritis or choroiditis or retinitis or chorioretinitis or conjunctivitis or endophthalmitis or cataract* or "optic atrophy" or "optic neuropathy" or vitrectomy or phacoemulsification or trabeculotomy or (paracentesis NEAR/3 "anterior chamber"))) AND</w:t>
      </w:r>
    </w:p>
    <w:p w14:paraId="3A46AB28" w14:textId="77777777" w:rsidR="00F11200" w:rsidRPr="00236537" w:rsidRDefault="00F11200" w:rsidP="00E90AAF">
      <w:pPr>
        <w:pStyle w:val="ListParagraph"/>
        <w:numPr>
          <w:ilvl w:val="0"/>
          <w:numId w:val="4"/>
        </w:numPr>
        <w:ind w:left="426" w:hanging="426"/>
        <w:rPr>
          <w:rFonts w:ascii="Arial" w:hAnsi="Arial" w:cs="Arial"/>
          <w:sz w:val="20"/>
          <w:szCs w:val="20"/>
        </w:rPr>
      </w:pPr>
      <w:r w:rsidRPr="00236537">
        <w:rPr>
          <w:rFonts w:ascii="Arial" w:hAnsi="Arial" w:cs="Arial"/>
          <w:sz w:val="20"/>
          <w:szCs w:val="20"/>
        </w:rPr>
        <w:t xml:space="preserve">(TI=("precision medicine" or "precision health" or "personalized medicine" or "personalized proteomics" or </w:t>
      </w:r>
      <w:proofErr w:type="spellStart"/>
      <w:r w:rsidRPr="00236537">
        <w:rPr>
          <w:rFonts w:ascii="Arial" w:hAnsi="Arial" w:cs="Arial"/>
          <w:sz w:val="20"/>
          <w:szCs w:val="20"/>
        </w:rPr>
        <w:t>thera$nostic</w:t>
      </w:r>
      <w:proofErr w:type="spellEnd"/>
      <w:r w:rsidRPr="00236537">
        <w:rPr>
          <w:rFonts w:ascii="Arial" w:hAnsi="Arial" w:cs="Arial"/>
          <w:sz w:val="20"/>
          <w:szCs w:val="20"/>
        </w:rPr>
        <w:t xml:space="preserve">* or "tailored medicine" or "artificial intelligence" or "machine learning" or "deep learning" or algorithm$ or ((supervised or unsupervised or biased or unbiased or </w:t>
      </w:r>
      <w:proofErr w:type="spellStart"/>
      <w:r w:rsidRPr="00236537">
        <w:rPr>
          <w:rFonts w:ascii="Arial" w:hAnsi="Arial" w:cs="Arial"/>
          <w:sz w:val="20"/>
          <w:szCs w:val="20"/>
        </w:rPr>
        <w:t>bayesian</w:t>
      </w:r>
      <w:proofErr w:type="spellEnd"/>
      <w:r w:rsidRPr="00236537">
        <w:rPr>
          <w:rFonts w:ascii="Arial" w:hAnsi="Arial" w:cs="Arial"/>
          <w:sz w:val="20"/>
          <w:szCs w:val="20"/>
        </w:rPr>
        <w:t xml:space="preserve"> or hierarchical or neural or neuronal) NEAR/1 (cluster* or learning or learner$ or </w:t>
      </w:r>
      <w:proofErr w:type="spellStart"/>
      <w:r w:rsidRPr="00236537">
        <w:rPr>
          <w:rFonts w:ascii="Arial" w:hAnsi="Arial" w:cs="Arial"/>
          <w:sz w:val="20"/>
          <w:szCs w:val="20"/>
        </w:rPr>
        <w:t>classifi</w:t>
      </w:r>
      <w:proofErr w:type="spellEnd"/>
      <w:r w:rsidRPr="00236537">
        <w:rPr>
          <w:rFonts w:ascii="Arial" w:hAnsi="Arial" w:cs="Arial"/>
          <w:sz w:val="20"/>
          <w:szCs w:val="20"/>
        </w:rPr>
        <w:t xml:space="preserve">* or network$)) or "k-nearest </w:t>
      </w:r>
      <w:proofErr w:type="spellStart"/>
      <w:r w:rsidRPr="00236537">
        <w:rPr>
          <w:rFonts w:ascii="Arial" w:hAnsi="Arial" w:cs="Arial"/>
          <w:sz w:val="20"/>
          <w:szCs w:val="20"/>
        </w:rPr>
        <w:t>neighbo$r</w:t>
      </w:r>
      <w:proofErr w:type="spellEnd"/>
      <w:r w:rsidRPr="00236537">
        <w:rPr>
          <w:rFonts w:ascii="Arial" w:hAnsi="Arial" w:cs="Arial"/>
          <w:sz w:val="20"/>
          <w:szCs w:val="20"/>
        </w:rPr>
        <w:t xml:space="preserve">*" or "naive bayes" or (decision NEAR/1 (tree$ or forest$ or jungle$)) or "random forest$" or "gradient-boost*" or "support vector machine" or "k-means" or "association rules" or "recursive partitioning" or "discriminant analysis" or "feature selection" or ((linear or nonlinear or "non-linear" or logistic or ordinal or </w:t>
      </w:r>
      <w:proofErr w:type="spellStart"/>
      <w:r w:rsidRPr="00236537">
        <w:rPr>
          <w:rFonts w:ascii="Arial" w:hAnsi="Arial" w:cs="Arial"/>
          <w:sz w:val="20"/>
          <w:szCs w:val="20"/>
        </w:rPr>
        <w:t>poisson</w:t>
      </w:r>
      <w:proofErr w:type="spellEnd"/>
      <w:r w:rsidRPr="00236537">
        <w:rPr>
          <w:rFonts w:ascii="Arial" w:hAnsi="Arial" w:cs="Arial"/>
          <w:sz w:val="20"/>
          <w:szCs w:val="20"/>
        </w:rPr>
        <w:t xml:space="preserve"> or quantile or analysis) NEAR/1 (regression$ or model$)) or bioinformatic$ or ((progress* or regress* or recover* or respond* or response*) and (predict* or </w:t>
      </w:r>
      <w:proofErr w:type="spellStart"/>
      <w:r w:rsidRPr="00236537">
        <w:rPr>
          <w:rFonts w:ascii="Arial" w:hAnsi="Arial" w:cs="Arial"/>
          <w:sz w:val="20"/>
          <w:szCs w:val="20"/>
        </w:rPr>
        <w:t>stratif</w:t>
      </w:r>
      <w:proofErr w:type="spellEnd"/>
      <w:r w:rsidRPr="00236537">
        <w:rPr>
          <w:rFonts w:ascii="Arial" w:hAnsi="Arial" w:cs="Arial"/>
          <w:sz w:val="20"/>
          <w:szCs w:val="20"/>
        </w:rPr>
        <w:t xml:space="preserve">*))) OR AB=("precision medicine" or "precision health" or "personalized medicine" or "personalized proteomics" or </w:t>
      </w:r>
      <w:proofErr w:type="spellStart"/>
      <w:r w:rsidRPr="00236537">
        <w:rPr>
          <w:rFonts w:ascii="Arial" w:hAnsi="Arial" w:cs="Arial"/>
          <w:sz w:val="20"/>
          <w:szCs w:val="20"/>
        </w:rPr>
        <w:t>thera$nostic</w:t>
      </w:r>
      <w:proofErr w:type="spellEnd"/>
      <w:r w:rsidRPr="00236537">
        <w:rPr>
          <w:rFonts w:ascii="Arial" w:hAnsi="Arial" w:cs="Arial"/>
          <w:sz w:val="20"/>
          <w:szCs w:val="20"/>
        </w:rPr>
        <w:t xml:space="preserve">* or "tailored medicine" or "artificial intelligence" or </w:t>
      </w:r>
      <w:r w:rsidRPr="00236537">
        <w:rPr>
          <w:rFonts w:ascii="Arial" w:hAnsi="Arial" w:cs="Arial"/>
          <w:sz w:val="20"/>
          <w:szCs w:val="20"/>
        </w:rPr>
        <w:lastRenderedPageBreak/>
        <w:t xml:space="preserve">"machine learning" or "deep learning" or algorithm$ or ((supervised or unsupervised or biased or unbiased or </w:t>
      </w:r>
      <w:proofErr w:type="spellStart"/>
      <w:r w:rsidRPr="00236537">
        <w:rPr>
          <w:rFonts w:ascii="Arial" w:hAnsi="Arial" w:cs="Arial"/>
          <w:sz w:val="20"/>
          <w:szCs w:val="20"/>
        </w:rPr>
        <w:t>bayesian</w:t>
      </w:r>
      <w:proofErr w:type="spellEnd"/>
      <w:r w:rsidRPr="00236537">
        <w:rPr>
          <w:rFonts w:ascii="Arial" w:hAnsi="Arial" w:cs="Arial"/>
          <w:sz w:val="20"/>
          <w:szCs w:val="20"/>
        </w:rPr>
        <w:t xml:space="preserve"> or hierarchical or neural or neuronal) NEAR/1 (cluster* or learning or learner$ or </w:t>
      </w:r>
      <w:proofErr w:type="spellStart"/>
      <w:r w:rsidRPr="00236537">
        <w:rPr>
          <w:rFonts w:ascii="Arial" w:hAnsi="Arial" w:cs="Arial"/>
          <w:sz w:val="20"/>
          <w:szCs w:val="20"/>
        </w:rPr>
        <w:t>classifi</w:t>
      </w:r>
      <w:proofErr w:type="spellEnd"/>
      <w:r w:rsidRPr="00236537">
        <w:rPr>
          <w:rFonts w:ascii="Arial" w:hAnsi="Arial" w:cs="Arial"/>
          <w:sz w:val="20"/>
          <w:szCs w:val="20"/>
        </w:rPr>
        <w:t xml:space="preserve">* or network$)) or "k-nearest </w:t>
      </w:r>
      <w:proofErr w:type="spellStart"/>
      <w:r w:rsidRPr="00236537">
        <w:rPr>
          <w:rFonts w:ascii="Arial" w:hAnsi="Arial" w:cs="Arial"/>
          <w:sz w:val="20"/>
          <w:szCs w:val="20"/>
        </w:rPr>
        <w:t>neighbo$r</w:t>
      </w:r>
      <w:proofErr w:type="spellEnd"/>
      <w:r w:rsidRPr="00236537">
        <w:rPr>
          <w:rFonts w:ascii="Arial" w:hAnsi="Arial" w:cs="Arial"/>
          <w:sz w:val="20"/>
          <w:szCs w:val="20"/>
        </w:rPr>
        <w:t xml:space="preserve">*" or "naive bayes" or (decision NEAR/1 (tree$ or forest$ or jungle$)) or "random forest$" or "gradient-boost*" or "support vector machine" or "k-means" or "association rules" or "recursive partitioning" or "discriminant analysis" or "feature selection" or ((linear or nonlinear or "non-linear" or logistic or ordinal or </w:t>
      </w:r>
      <w:proofErr w:type="spellStart"/>
      <w:r w:rsidRPr="00236537">
        <w:rPr>
          <w:rFonts w:ascii="Arial" w:hAnsi="Arial" w:cs="Arial"/>
          <w:sz w:val="20"/>
          <w:szCs w:val="20"/>
        </w:rPr>
        <w:t>poisson</w:t>
      </w:r>
      <w:proofErr w:type="spellEnd"/>
      <w:r w:rsidRPr="00236537">
        <w:rPr>
          <w:rFonts w:ascii="Arial" w:hAnsi="Arial" w:cs="Arial"/>
          <w:sz w:val="20"/>
          <w:szCs w:val="20"/>
        </w:rPr>
        <w:t xml:space="preserve"> or quantile or analysis) NEAR/1 (regression$ or model$)) or bioinformatic$ or ((progress* or regress* or recover* or respond* or response*) and (predict* or </w:t>
      </w:r>
      <w:proofErr w:type="spellStart"/>
      <w:r w:rsidRPr="00236537">
        <w:rPr>
          <w:rFonts w:ascii="Arial" w:hAnsi="Arial" w:cs="Arial"/>
          <w:sz w:val="20"/>
          <w:szCs w:val="20"/>
        </w:rPr>
        <w:t>stratif</w:t>
      </w:r>
      <w:proofErr w:type="spellEnd"/>
      <w:r w:rsidRPr="00236537">
        <w:rPr>
          <w:rFonts w:ascii="Arial" w:hAnsi="Arial" w:cs="Arial"/>
          <w:sz w:val="20"/>
          <w:szCs w:val="20"/>
        </w:rPr>
        <w:t>*)))) AND</w:t>
      </w:r>
    </w:p>
    <w:p w14:paraId="6EDD71B5" w14:textId="1747D6ED" w:rsidR="00F11200" w:rsidRPr="00236537" w:rsidRDefault="00F11200" w:rsidP="00E90AAF">
      <w:pPr>
        <w:pStyle w:val="ListParagraph"/>
        <w:numPr>
          <w:ilvl w:val="0"/>
          <w:numId w:val="4"/>
        </w:numPr>
        <w:ind w:left="426" w:hanging="426"/>
        <w:rPr>
          <w:rFonts w:ascii="Arial" w:hAnsi="Arial" w:cs="Arial"/>
          <w:sz w:val="20"/>
          <w:szCs w:val="20"/>
        </w:rPr>
      </w:pPr>
      <w:r w:rsidRPr="00236537">
        <w:rPr>
          <w:rFonts w:ascii="Arial" w:hAnsi="Arial" w:cs="Arial"/>
          <w:sz w:val="20"/>
          <w:szCs w:val="20"/>
        </w:rPr>
        <w:t xml:space="preserve">(TI=(Proteomic$ or proteome$ or metabolomic$ or metabolome$ or lipidomic$ or lipidome$ or "*inflammatory protein$" or "*inflammatory marker" or cytokine$ or interleukin$ or lymphokine$ or </w:t>
      </w:r>
      <w:proofErr w:type="spellStart"/>
      <w:r w:rsidRPr="00236537">
        <w:rPr>
          <w:rFonts w:ascii="Arial" w:hAnsi="Arial" w:cs="Arial"/>
          <w:sz w:val="20"/>
          <w:szCs w:val="20"/>
        </w:rPr>
        <w:t>monokine</w:t>
      </w:r>
      <w:proofErr w:type="spellEnd"/>
      <w:r w:rsidRPr="00236537">
        <w:rPr>
          <w:rFonts w:ascii="Arial" w:hAnsi="Arial" w:cs="Arial"/>
          <w:sz w:val="20"/>
          <w:szCs w:val="20"/>
        </w:rPr>
        <w:t xml:space="preserve">$ or interferon$ or "colony stimulating factor$" or chemokine$ or "growth factor$" or "necrosis factor$" or "chemotactic protein$" or "adhesion molecule$" or "adhesion protein$" or "matrix metalloproteinase-2" or myeloperoxidase$ or "tissue inhibitor of metalloproteinase-2" or "macrophage inflammatory protein-1" or "brain-derived neurotrophic factor" or angiopoietin$ or ((hemoglobin or haemoglobin) NEAR/1 (a1c or glycated or glycosylated)) or hba1c or "c reactive protein" or "c-reactive protein" or </w:t>
      </w:r>
      <w:proofErr w:type="spellStart"/>
      <w:r w:rsidRPr="00236537">
        <w:rPr>
          <w:rFonts w:ascii="Arial" w:hAnsi="Arial" w:cs="Arial"/>
          <w:sz w:val="20"/>
          <w:szCs w:val="20"/>
        </w:rPr>
        <w:t>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protein or biomarker) and (concentration$ or level$ or </w:t>
      </w:r>
      <w:proofErr w:type="spellStart"/>
      <w:r w:rsidRPr="00236537">
        <w:rPr>
          <w:rFonts w:ascii="Arial" w:hAnsi="Arial" w:cs="Arial"/>
          <w:sz w:val="20"/>
          <w:szCs w:val="20"/>
        </w:rPr>
        <w:t>quantif</w:t>
      </w:r>
      <w:proofErr w:type="spellEnd"/>
      <w:r w:rsidRPr="00236537">
        <w:rPr>
          <w:rFonts w:ascii="Arial" w:hAnsi="Arial" w:cs="Arial"/>
          <w:sz w:val="20"/>
          <w:szCs w:val="20"/>
        </w:rPr>
        <w:t xml:space="preserve">* or </w:t>
      </w:r>
      <w:proofErr w:type="spellStart"/>
      <w:r w:rsidRPr="00236537">
        <w:rPr>
          <w:rFonts w:ascii="Arial" w:hAnsi="Arial" w:cs="Arial"/>
          <w:sz w:val="20"/>
          <w:szCs w:val="20"/>
        </w:rPr>
        <w:t>quantit</w:t>
      </w:r>
      <w:proofErr w:type="spellEnd"/>
      <w:r w:rsidRPr="00236537">
        <w:rPr>
          <w:rFonts w:ascii="Arial" w:hAnsi="Arial" w:cs="Arial"/>
          <w:sz w:val="20"/>
          <w:szCs w:val="20"/>
        </w:rPr>
        <w:t xml:space="preserve">* or mass spectrometry or </w:t>
      </w:r>
      <w:proofErr w:type="spellStart"/>
      <w:r w:rsidRPr="00236537">
        <w:rPr>
          <w:rFonts w:ascii="Arial" w:hAnsi="Arial" w:cs="Arial"/>
          <w:sz w:val="20"/>
          <w:szCs w:val="20"/>
        </w:rPr>
        <w:t>iTRAQ</w:t>
      </w:r>
      <w:proofErr w:type="spellEnd"/>
      <w:r w:rsidRPr="00236537">
        <w:rPr>
          <w:rFonts w:ascii="Arial" w:hAnsi="Arial" w:cs="Arial"/>
          <w:sz w:val="20"/>
          <w:szCs w:val="20"/>
        </w:rPr>
        <w:t xml:space="preserve"> or MALDI or SELDI or assay))) OR AB=(Proteomic$ or proteome$ or metabolomic$ or metabolome$ or lipidomic$ or lipidome$ or "inflammatory protein$" or "inflammatory marker" or cytokine$ or interleukin$ or lymphokine$ or </w:t>
      </w:r>
      <w:proofErr w:type="spellStart"/>
      <w:r w:rsidRPr="00236537">
        <w:rPr>
          <w:rFonts w:ascii="Arial" w:hAnsi="Arial" w:cs="Arial"/>
          <w:sz w:val="20"/>
          <w:szCs w:val="20"/>
        </w:rPr>
        <w:t>monokine</w:t>
      </w:r>
      <w:proofErr w:type="spellEnd"/>
      <w:r w:rsidRPr="00236537">
        <w:rPr>
          <w:rFonts w:ascii="Arial" w:hAnsi="Arial" w:cs="Arial"/>
          <w:sz w:val="20"/>
          <w:szCs w:val="20"/>
        </w:rPr>
        <w:t xml:space="preserve">$ or interferon$ or "colony stimulating factor$" or chemokine$ or "growth factor$" or "necrosis factor$" or "chemotactic protein$" or "adhesion molecule$" or "adhesion protein$" or "matrix metalloproteinase-2" or myeloperoxidase$ or "tissue inhibitor of metalloproteinase-2" or "macrophage inflammatory protein-1" or "brain-derived neurotrophic factor" or angiopoietin$ or ((hemoglobin or haemoglobin) NEAR/1 (a1c or glycated or glycosylated)) or hba1c or "c reactive protein" or "c-reactive protein" or </w:t>
      </w:r>
      <w:proofErr w:type="spellStart"/>
      <w:r w:rsidRPr="00236537">
        <w:rPr>
          <w:rFonts w:ascii="Arial" w:hAnsi="Arial" w:cs="Arial"/>
          <w:sz w:val="20"/>
          <w:szCs w:val="20"/>
        </w:rPr>
        <w:t>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protein or biomarker) and (concentration$ or level$ or </w:t>
      </w:r>
      <w:proofErr w:type="spellStart"/>
      <w:r w:rsidRPr="00236537">
        <w:rPr>
          <w:rFonts w:ascii="Arial" w:hAnsi="Arial" w:cs="Arial"/>
          <w:sz w:val="20"/>
          <w:szCs w:val="20"/>
        </w:rPr>
        <w:t>quantif</w:t>
      </w:r>
      <w:proofErr w:type="spellEnd"/>
      <w:r w:rsidRPr="00236537">
        <w:rPr>
          <w:rFonts w:ascii="Arial" w:hAnsi="Arial" w:cs="Arial"/>
          <w:sz w:val="20"/>
          <w:szCs w:val="20"/>
        </w:rPr>
        <w:t xml:space="preserve">* or </w:t>
      </w:r>
      <w:proofErr w:type="spellStart"/>
      <w:r w:rsidRPr="00236537">
        <w:rPr>
          <w:rFonts w:ascii="Arial" w:hAnsi="Arial" w:cs="Arial"/>
          <w:sz w:val="20"/>
          <w:szCs w:val="20"/>
        </w:rPr>
        <w:t>quantit</w:t>
      </w:r>
      <w:proofErr w:type="spellEnd"/>
      <w:r w:rsidRPr="00236537">
        <w:rPr>
          <w:rFonts w:ascii="Arial" w:hAnsi="Arial" w:cs="Arial"/>
          <w:sz w:val="20"/>
          <w:szCs w:val="20"/>
        </w:rPr>
        <w:t xml:space="preserve">* or mass spectrometry or </w:t>
      </w:r>
      <w:proofErr w:type="spellStart"/>
      <w:r w:rsidRPr="00236537">
        <w:rPr>
          <w:rFonts w:ascii="Arial" w:hAnsi="Arial" w:cs="Arial"/>
          <w:sz w:val="20"/>
          <w:szCs w:val="20"/>
        </w:rPr>
        <w:t>iTRAQ</w:t>
      </w:r>
      <w:proofErr w:type="spellEnd"/>
      <w:r w:rsidRPr="00236537">
        <w:rPr>
          <w:rFonts w:ascii="Arial" w:hAnsi="Arial" w:cs="Arial"/>
          <w:sz w:val="20"/>
          <w:szCs w:val="20"/>
        </w:rPr>
        <w:t xml:space="preserve"> or MALDI or SELDI or assay))))</w:t>
      </w:r>
    </w:p>
    <w:p w14:paraId="3A0D11AC" w14:textId="3C030431" w:rsidR="00E90AAF" w:rsidRPr="00236537" w:rsidRDefault="00E90AAF" w:rsidP="00E90AAF">
      <w:pPr>
        <w:rPr>
          <w:rFonts w:ascii="Arial" w:hAnsi="Arial" w:cs="Arial"/>
          <w:b/>
          <w:bCs/>
          <w:sz w:val="20"/>
          <w:szCs w:val="20"/>
        </w:rPr>
      </w:pPr>
      <w:r w:rsidRPr="00236537">
        <w:rPr>
          <w:rFonts w:ascii="Arial" w:hAnsi="Arial" w:cs="Arial"/>
          <w:b/>
          <w:bCs/>
          <w:sz w:val="20"/>
          <w:szCs w:val="20"/>
        </w:rPr>
        <w:t>Cochrane Central Register of Controlled Trials (CONTROL), Cochrane Database of Systematic Reviews</w:t>
      </w:r>
    </w:p>
    <w:p w14:paraId="4D834DD9"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ophth</w:t>
      </w:r>
      <w:proofErr w:type="spellEnd"/>
      <w:r w:rsidRPr="00236537">
        <w:rPr>
          <w:rFonts w:ascii="Arial" w:hAnsi="Arial" w:cs="Arial"/>
          <w:sz w:val="20"/>
          <w:szCs w:val="20"/>
        </w:rPr>
        <w:t>* or ocular or intraocular or eye* or retina* or macula* or fovea* or uvea* or sclera</w:t>
      </w:r>
      <w:r w:rsidRPr="00236537">
        <w:rPr>
          <w:rFonts w:ascii="Arial" w:hAnsi="Arial" w:cs="Arial"/>
          <w:b/>
          <w:bCs/>
          <w:sz w:val="20"/>
          <w:szCs w:val="20"/>
        </w:rPr>
        <w:t xml:space="preserve">* </w:t>
      </w:r>
      <w:r w:rsidRPr="00236537">
        <w:rPr>
          <w:rFonts w:ascii="Arial" w:hAnsi="Arial" w:cs="Arial"/>
          <w:sz w:val="20"/>
          <w:szCs w:val="20"/>
        </w:rPr>
        <w:t xml:space="preserve">or cornea* or conjunctiva* or iris or "vitreous body" or "vitreous </w:t>
      </w:r>
      <w:proofErr w:type="spellStart"/>
      <w:r w:rsidRPr="00236537">
        <w:rPr>
          <w:rFonts w:ascii="Arial" w:hAnsi="Arial" w:cs="Arial"/>
          <w:sz w:val="20"/>
          <w:szCs w:val="20"/>
        </w:rPr>
        <w:t>humo</w:t>
      </w:r>
      <w:proofErr w:type="spellEnd"/>
      <w:r w:rsidRPr="00236537">
        <w:rPr>
          <w:rFonts w:ascii="Arial" w:hAnsi="Arial" w:cs="Arial"/>
          <w:sz w:val="20"/>
          <w:szCs w:val="20"/>
        </w:rPr>
        <w:t xml:space="preserve">*r" or "vitreous fluid" or </w:t>
      </w:r>
      <w:proofErr w:type="spellStart"/>
      <w:r w:rsidRPr="00236537">
        <w:rPr>
          <w:rFonts w:ascii="Arial" w:hAnsi="Arial" w:cs="Arial"/>
          <w:sz w:val="20"/>
          <w:szCs w:val="20"/>
        </w:rPr>
        <w:t>vitreo</w:t>
      </w:r>
      <w:proofErr w:type="spellEnd"/>
      <w:r w:rsidRPr="00236537">
        <w:rPr>
          <w:rFonts w:ascii="Arial" w:hAnsi="Arial" w:cs="Arial"/>
          <w:sz w:val="20"/>
          <w:szCs w:val="20"/>
        </w:rPr>
        <w:t xml:space="preserve">* or "aqueous </w:t>
      </w:r>
      <w:proofErr w:type="spellStart"/>
      <w:r w:rsidRPr="00236537">
        <w:rPr>
          <w:rFonts w:ascii="Arial" w:hAnsi="Arial" w:cs="Arial"/>
          <w:sz w:val="20"/>
          <w:szCs w:val="20"/>
        </w:rPr>
        <w:t>humo</w:t>
      </w:r>
      <w:proofErr w:type="spellEnd"/>
      <w:r w:rsidRPr="00236537">
        <w:rPr>
          <w:rFonts w:ascii="Arial" w:hAnsi="Arial" w:cs="Arial"/>
          <w:sz w:val="20"/>
          <w:szCs w:val="20"/>
        </w:rPr>
        <w:t xml:space="preserve">*r" or "aqueous fluid" or tears or ((tear or lacrimal) NEXT fluid) or glaucoma or </w:t>
      </w:r>
      <w:proofErr w:type="spellStart"/>
      <w:r w:rsidRPr="00236537">
        <w:rPr>
          <w:rFonts w:ascii="Arial" w:hAnsi="Arial" w:cs="Arial"/>
          <w:sz w:val="20"/>
          <w:szCs w:val="20"/>
        </w:rPr>
        <w:t>retinop</w:t>
      </w:r>
      <w:proofErr w:type="spellEnd"/>
      <w:r w:rsidRPr="00236537">
        <w:rPr>
          <w:rFonts w:ascii="Arial" w:hAnsi="Arial" w:cs="Arial"/>
          <w:sz w:val="20"/>
          <w:szCs w:val="20"/>
        </w:rPr>
        <w:t>* or retinoblastoma or uveitis or iritis or choroiditis or retinitis or chorioretinitis or conjunctivitis or endophthalmitis or cataract* or *</w:t>
      </w:r>
      <w:proofErr w:type="spellStart"/>
      <w:r w:rsidRPr="00236537">
        <w:rPr>
          <w:rFonts w:ascii="Arial" w:hAnsi="Arial" w:cs="Arial"/>
          <w:sz w:val="20"/>
          <w:szCs w:val="20"/>
        </w:rPr>
        <w:t>opia</w:t>
      </w:r>
      <w:proofErr w:type="spellEnd"/>
      <w:r w:rsidRPr="00236537">
        <w:rPr>
          <w:rFonts w:ascii="Arial" w:hAnsi="Arial" w:cs="Arial"/>
          <w:sz w:val="20"/>
          <w:szCs w:val="20"/>
        </w:rPr>
        <w:t xml:space="preserve"> or "optic atrophy" or "optic neuropathy" or vitrectomy or phacoemulsification or trabeculotomy or (paracentesis NEAR/3 "anterior chamber")</w:t>
      </w:r>
    </w:p>
    <w:p w14:paraId="414E4FBB" w14:textId="77777777" w:rsidR="00E90AAF" w:rsidRPr="00236537" w:rsidRDefault="00E90AAF" w:rsidP="00E90AAF">
      <w:pPr>
        <w:pStyle w:val="ListParagraph"/>
        <w:numPr>
          <w:ilvl w:val="0"/>
          <w:numId w:val="5"/>
        </w:numPr>
        <w:ind w:left="426" w:hanging="426"/>
        <w:rPr>
          <w:rFonts w:ascii="Arial" w:hAnsi="Arial" w:cs="Arial"/>
          <w:sz w:val="20"/>
          <w:szCs w:val="20"/>
        </w:rPr>
      </w:pPr>
      <w:r w:rsidRPr="00236537">
        <w:rPr>
          <w:rFonts w:ascii="Arial" w:hAnsi="Arial" w:cs="Arial"/>
          <w:sz w:val="20"/>
          <w:szCs w:val="20"/>
        </w:rPr>
        <w:t xml:space="preserve">"precision medicine" or "precision health" or "personalized medicine" or "personalized proteomics" or </w:t>
      </w:r>
      <w:proofErr w:type="spellStart"/>
      <w:r w:rsidRPr="00236537">
        <w:rPr>
          <w:rFonts w:ascii="Arial" w:hAnsi="Arial" w:cs="Arial"/>
          <w:sz w:val="20"/>
          <w:szCs w:val="20"/>
        </w:rPr>
        <w:t>thera</w:t>
      </w:r>
      <w:proofErr w:type="spellEnd"/>
      <w:r w:rsidRPr="00236537">
        <w:rPr>
          <w:rFonts w:ascii="Arial" w:hAnsi="Arial" w:cs="Arial"/>
          <w:sz w:val="20"/>
          <w:szCs w:val="20"/>
        </w:rPr>
        <w:t>*</w:t>
      </w:r>
      <w:proofErr w:type="spellStart"/>
      <w:r w:rsidRPr="00236537">
        <w:rPr>
          <w:rFonts w:ascii="Arial" w:hAnsi="Arial" w:cs="Arial"/>
          <w:sz w:val="20"/>
          <w:szCs w:val="20"/>
        </w:rPr>
        <w:t>nostic</w:t>
      </w:r>
      <w:proofErr w:type="spellEnd"/>
      <w:r w:rsidRPr="00236537">
        <w:rPr>
          <w:rFonts w:ascii="Arial" w:hAnsi="Arial" w:cs="Arial"/>
          <w:sz w:val="20"/>
          <w:szCs w:val="20"/>
        </w:rPr>
        <w:t xml:space="preserve">* or "tailored medicine" or "artificial intelligence" or "machine learning" or "deep learning" or algorithm* or ((supervised or unsupervised or biased or unbiased or </w:t>
      </w:r>
      <w:proofErr w:type="spellStart"/>
      <w:r w:rsidRPr="00236537">
        <w:rPr>
          <w:rFonts w:ascii="Arial" w:hAnsi="Arial" w:cs="Arial"/>
          <w:sz w:val="20"/>
          <w:szCs w:val="20"/>
        </w:rPr>
        <w:t>bayesian</w:t>
      </w:r>
      <w:proofErr w:type="spellEnd"/>
      <w:r w:rsidRPr="00236537">
        <w:rPr>
          <w:rFonts w:ascii="Arial" w:hAnsi="Arial" w:cs="Arial"/>
          <w:sz w:val="20"/>
          <w:szCs w:val="20"/>
        </w:rPr>
        <w:t xml:space="preserve"> or hierarchical or neural or neuronal) NEXT (cluster* or learning or learner* or </w:t>
      </w:r>
      <w:proofErr w:type="spellStart"/>
      <w:r w:rsidRPr="00236537">
        <w:rPr>
          <w:rFonts w:ascii="Arial" w:hAnsi="Arial" w:cs="Arial"/>
          <w:sz w:val="20"/>
          <w:szCs w:val="20"/>
        </w:rPr>
        <w:t>classifi</w:t>
      </w:r>
      <w:proofErr w:type="spellEnd"/>
      <w:r w:rsidRPr="00236537">
        <w:rPr>
          <w:rFonts w:ascii="Arial" w:hAnsi="Arial" w:cs="Arial"/>
          <w:sz w:val="20"/>
          <w:szCs w:val="20"/>
        </w:rPr>
        <w:t xml:space="preserve">* or network*)) or "k-nearest </w:t>
      </w:r>
      <w:proofErr w:type="spellStart"/>
      <w:r w:rsidRPr="00236537">
        <w:rPr>
          <w:rFonts w:ascii="Arial" w:hAnsi="Arial" w:cs="Arial"/>
          <w:sz w:val="20"/>
          <w:szCs w:val="20"/>
        </w:rPr>
        <w:t>neighbo</w:t>
      </w:r>
      <w:proofErr w:type="spellEnd"/>
      <w:r w:rsidRPr="00236537">
        <w:rPr>
          <w:rFonts w:ascii="Arial" w:hAnsi="Arial" w:cs="Arial"/>
          <w:sz w:val="20"/>
          <w:szCs w:val="20"/>
        </w:rPr>
        <w:t xml:space="preserve">*r*" or "naive bayes" or (decision NEXT (tree* or forest* or jungle*)) or "random forest*" or "gradient-boost*" or "support vector machine" or "k-means" or "association rules" or "recursive partitioning" or "discriminant analysis" or "feature selection" or ((linear or nonlinear or "non-linear" or logistic or ordinal or </w:t>
      </w:r>
      <w:proofErr w:type="spellStart"/>
      <w:r w:rsidRPr="00236537">
        <w:rPr>
          <w:rFonts w:ascii="Arial" w:hAnsi="Arial" w:cs="Arial"/>
          <w:sz w:val="20"/>
          <w:szCs w:val="20"/>
        </w:rPr>
        <w:t>poisson</w:t>
      </w:r>
      <w:proofErr w:type="spellEnd"/>
      <w:r w:rsidRPr="00236537">
        <w:rPr>
          <w:rFonts w:ascii="Arial" w:hAnsi="Arial" w:cs="Arial"/>
          <w:sz w:val="20"/>
          <w:szCs w:val="20"/>
        </w:rPr>
        <w:t xml:space="preserve"> or quantile or analysis) NEXT (regression* or model*)) or bioinformatic* or ((progress* or regress* or recover* or respond* or response*) and (predict* or </w:t>
      </w:r>
      <w:proofErr w:type="spellStart"/>
      <w:r w:rsidRPr="00236537">
        <w:rPr>
          <w:rFonts w:ascii="Arial" w:hAnsi="Arial" w:cs="Arial"/>
          <w:sz w:val="20"/>
          <w:szCs w:val="20"/>
        </w:rPr>
        <w:t>stratif</w:t>
      </w:r>
      <w:proofErr w:type="spellEnd"/>
      <w:r w:rsidRPr="00236537">
        <w:rPr>
          <w:rFonts w:ascii="Arial" w:hAnsi="Arial" w:cs="Arial"/>
          <w:sz w:val="20"/>
          <w:szCs w:val="20"/>
        </w:rPr>
        <w:t>*))</w:t>
      </w:r>
    </w:p>
    <w:p w14:paraId="745580DD" w14:textId="77777777" w:rsidR="00E90AAF" w:rsidRPr="00236537" w:rsidRDefault="00E90AAF" w:rsidP="00E90AAF">
      <w:pPr>
        <w:pStyle w:val="ListParagraph"/>
        <w:numPr>
          <w:ilvl w:val="0"/>
          <w:numId w:val="5"/>
        </w:numPr>
        <w:ind w:left="426" w:hanging="426"/>
        <w:rPr>
          <w:rFonts w:ascii="Arial" w:hAnsi="Arial" w:cs="Arial"/>
          <w:sz w:val="20"/>
          <w:szCs w:val="20"/>
        </w:rPr>
      </w:pPr>
      <w:r w:rsidRPr="00236537">
        <w:rPr>
          <w:rFonts w:ascii="Arial" w:hAnsi="Arial" w:cs="Arial"/>
          <w:sz w:val="20"/>
          <w:szCs w:val="20"/>
        </w:rPr>
        <w:t xml:space="preserve">Proteomic* or proteome* or metabolomic* or metabolome* or lipidomic* or lipidome* or "*inflammatory protein*" or "*inflammatory marker*" or cytokine* or interleukin* or lymphokine* or </w:t>
      </w:r>
      <w:proofErr w:type="spellStart"/>
      <w:r w:rsidRPr="00236537">
        <w:rPr>
          <w:rFonts w:ascii="Arial" w:hAnsi="Arial" w:cs="Arial"/>
          <w:sz w:val="20"/>
          <w:szCs w:val="20"/>
        </w:rPr>
        <w:t>monokine</w:t>
      </w:r>
      <w:proofErr w:type="spellEnd"/>
      <w:r w:rsidRPr="00236537">
        <w:rPr>
          <w:rFonts w:ascii="Arial" w:hAnsi="Arial" w:cs="Arial"/>
          <w:sz w:val="20"/>
          <w:szCs w:val="20"/>
        </w:rPr>
        <w:t xml:space="preserve">$ or interferon* or "colony stimulating factor*" or chemokine* or "growth factor*" or "necrosis factor*" or "chemotactic protein*" or "adhesion molecule*" or "adhesion protein*" or "matrix metalloproteinase-2" or myeloperoxidase* or "tissue inhibitor of metalloproteinase-2" or "macrophage inflammatory protein-1" or "brain-derived neurotrophic factor" or angiopoietin* or ((hemoglobin or haemoglobin) NEXT (a1c or glycated or glycosylated)) or hba1c or "c reactive protein" or "c-reactive </w:t>
      </w:r>
      <w:r w:rsidRPr="00236537">
        <w:rPr>
          <w:rFonts w:ascii="Arial" w:hAnsi="Arial" w:cs="Arial"/>
          <w:sz w:val="20"/>
          <w:szCs w:val="20"/>
        </w:rPr>
        <w:lastRenderedPageBreak/>
        <w:t xml:space="preserve">protein" or </w:t>
      </w:r>
      <w:proofErr w:type="spellStart"/>
      <w:r w:rsidRPr="00236537">
        <w:rPr>
          <w:rFonts w:ascii="Arial" w:hAnsi="Arial" w:cs="Arial"/>
          <w:sz w:val="20"/>
          <w:szCs w:val="20"/>
        </w:rPr>
        <w:t>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w:t>
      </w:r>
      <w:proofErr w:type="spellStart"/>
      <w:r w:rsidRPr="00236537">
        <w:rPr>
          <w:rFonts w:ascii="Arial" w:hAnsi="Arial" w:cs="Arial"/>
          <w:sz w:val="20"/>
          <w:szCs w:val="20"/>
        </w:rPr>
        <w:t>hs-crp</w:t>
      </w:r>
      <w:proofErr w:type="spellEnd"/>
      <w:r w:rsidRPr="00236537">
        <w:rPr>
          <w:rFonts w:ascii="Arial" w:hAnsi="Arial" w:cs="Arial"/>
          <w:sz w:val="20"/>
          <w:szCs w:val="20"/>
        </w:rPr>
        <w:t xml:space="preserve">" or ((protein or biomarker) and (concentration* or level* or </w:t>
      </w:r>
      <w:proofErr w:type="spellStart"/>
      <w:r w:rsidRPr="00236537">
        <w:rPr>
          <w:rFonts w:ascii="Arial" w:hAnsi="Arial" w:cs="Arial"/>
          <w:sz w:val="20"/>
          <w:szCs w:val="20"/>
        </w:rPr>
        <w:t>quantif</w:t>
      </w:r>
      <w:proofErr w:type="spellEnd"/>
      <w:r w:rsidRPr="00236537">
        <w:rPr>
          <w:rFonts w:ascii="Arial" w:hAnsi="Arial" w:cs="Arial"/>
          <w:sz w:val="20"/>
          <w:szCs w:val="20"/>
        </w:rPr>
        <w:t xml:space="preserve">* or </w:t>
      </w:r>
      <w:proofErr w:type="spellStart"/>
      <w:r w:rsidRPr="00236537">
        <w:rPr>
          <w:rFonts w:ascii="Arial" w:hAnsi="Arial" w:cs="Arial"/>
          <w:sz w:val="20"/>
          <w:szCs w:val="20"/>
        </w:rPr>
        <w:t>quantit</w:t>
      </w:r>
      <w:proofErr w:type="spellEnd"/>
      <w:r w:rsidRPr="00236537">
        <w:rPr>
          <w:rFonts w:ascii="Arial" w:hAnsi="Arial" w:cs="Arial"/>
          <w:sz w:val="20"/>
          <w:szCs w:val="20"/>
        </w:rPr>
        <w:t xml:space="preserve">* or mass spectrometry or </w:t>
      </w:r>
      <w:proofErr w:type="spellStart"/>
      <w:r w:rsidRPr="00236537">
        <w:rPr>
          <w:rFonts w:ascii="Arial" w:hAnsi="Arial" w:cs="Arial"/>
          <w:sz w:val="20"/>
          <w:szCs w:val="20"/>
        </w:rPr>
        <w:t>iTRAQ</w:t>
      </w:r>
      <w:proofErr w:type="spellEnd"/>
      <w:r w:rsidRPr="00236537">
        <w:rPr>
          <w:rFonts w:ascii="Arial" w:hAnsi="Arial" w:cs="Arial"/>
          <w:sz w:val="20"/>
          <w:szCs w:val="20"/>
        </w:rPr>
        <w:t xml:space="preserve"> or MALDI or SELDI or assay))</w:t>
      </w:r>
    </w:p>
    <w:p w14:paraId="0F3D8684"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Ophthalmology]</w:t>
      </w:r>
    </w:p>
    <w:p w14:paraId="465E1C8B"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Eye]</w:t>
      </w:r>
    </w:p>
    <w:p w14:paraId="2379C8E1"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Tears]</w:t>
      </w:r>
    </w:p>
    <w:p w14:paraId="121C250D"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Eye Diseases]</w:t>
      </w:r>
    </w:p>
    <w:p w14:paraId="5CC617DF"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Vitrectomy]</w:t>
      </w:r>
    </w:p>
    <w:p w14:paraId="368EB009"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Phacoemulsification]</w:t>
      </w:r>
    </w:p>
    <w:p w14:paraId="1B0423EF"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Trabeculectomy]</w:t>
      </w:r>
    </w:p>
    <w:p w14:paraId="08E3596D"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Precision Medicine]</w:t>
      </w:r>
    </w:p>
    <w:p w14:paraId="14EA56A9"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w:t>
      </w:r>
      <w:proofErr w:type="spellStart"/>
      <w:r w:rsidRPr="00236537">
        <w:rPr>
          <w:rFonts w:ascii="Arial" w:hAnsi="Arial" w:cs="Arial"/>
          <w:sz w:val="20"/>
          <w:szCs w:val="20"/>
        </w:rPr>
        <w:t>Theranostic</w:t>
      </w:r>
      <w:proofErr w:type="spellEnd"/>
      <w:r w:rsidRPr="00236537">
        <w:rPr>
          <w:rFonts w:ascii="Arial" w:hAnsi="Arial" w:cs="Arial"/>
          <w:sz w:val="20"/>
          <w:szCs w:val="20"/>
        </w:rPr>
        <w:t xml:space="preserve"> Nanomedicine]</w:t>
      </w:r>
    </w:p>
    <w:p w14:paraId="7D0B3D60"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Artificial Intelligence]</w:t>
      </w:r>
    </w:p>
    <w:p w14:paraId="333E7D9E"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Algorithms]</w:t>
      </w:r>
    </w:p>
    <w:p w14:paraId="7F65E60B"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Neural Networks, Computer]</w:t>
      </w:r>
    </w:p>
    <w:p w14:paraId="0337376D"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Decision Trees]</w:t>
      </w:r>
    </w:p>
    <w:p w14:paraId="7855F4C9"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Regression Analysis]</w:t>
      </w:r>
    </w:p>
    <w:p w14:paraId="149CB8F6"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Discriminant Analysis]</w:t>
      </w:r>
    </w:p>
    <w:p w14:paraId="5B707C2C"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Proteomics]</w:t>
      </w:r>
    </w:p>
    <w:p w14:paraId="055896C7"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Metabolomics]</w:t>
      </w:r>
    </w:p>
    <w:p w14:paraId="329D0E43"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Proteins] explode</w:t>
      </w:r>
    </w:p>
    <w:p w14:paraId="4E38DC22"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Peptides]</w:t>
      </w:r>
    </w:p>
    <w:p w14:paraId="7661DC3D"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Biomarkers]</w:t>
      </w:r>
    </w:p>
    <w:p w14:paraId="234B12D6" w14:textId="77777777" w:rsidR="00E90AAF" w:rsidRPr="00236537" w:rsidRDefault="00E90AAF" w:rsidP="00E90AAF">
      <w:pPr>
        <w:pStyle w:val="ListParagraph"/>
        <w:numPr>
          <w:ilvl w:val="0"/>
          <w:numId w:val="5"/>
        </w:numPr>
        <w:ind w:left="426" w:hanging="426"/>
        <w:rPr>
          <w:rFonts w:ascii="Arial" w:hAnsi="Arial" w:cs="Arial"/>
          <w:sz w:val="20"/>
          <w:szCs w:val="20"/>
        </w:rPr>
      </w:pPr>
      <w:r w:rsidRPr="00236537">
        <w:rPr>
          <w:rFonts w:ascii="Arial" w:hAnsi="Arial" w:cs="Arial"/>
          <w:sz w:val="20"/>
          <w:szCs w:val="20"/>
        </w:rPr>
        <w:t xml:space="preserve">concentration* or level* or </w:t>
      </w:r>
      <w:proofErr w:type="spellStart"/>
      <w:r w:rsidRPr="00236537">
        <w:rPr>
          <w:rFonts w:ascii="Arial" w:hAnsi="Arial" w:cs="Arial"/>
          <w:sz w:val="20"/>
          <w:szCs w:val="20"/>
        </w:rPr>
        <w:t>quantif</w:t>
      </w:r>
      <w:proofErr w:type="spellEnd"/>
      <w:r w:rsidRPr="00236537">
        <w:rPr>
          <w:rFonts w:ascii="Arial" w:hAnsi="Arial" w:cs="Arial"/>
          <w:sz w:val="20"/>
          <w:szCs w:val="20"/>
        </w:rPr>
        <w:t xml:space="preserve">* or </w:t>
      </w:r>
      <w:proofErr w:type="spellStart"/>
      <w:r w:rsidRPr="00236537">
        <w:rPr>
          <w:rFonts w:ascii="Arial" w:hAnsi="Arial" w:cs="Arial"/>
          <w:sz w:val="20"/>
          <w:szCs w:val="20"/>
        </w:rPr>
        <w:t>quantit</w:t>
      </w:r>
      <w:proofErr w:type="spellEnd"/>
      <w:r w:rsidRPr="00236537">
        <w:rPr>
          <w:rFonts w:ascii="Arial" w:hAnsi="Arial" w:cs="Arial"/>
          <w:sz w:val="20"/>
          <w:szCs w:val="20"/>
        </w:rPr>
        <w:t xml:space="preserve">* or mass spectrometry or </w:t>
      </w:r>
      <w:proofErr w:type="spellStart"/>
      <w:r w:rsidRPr="00236537">
        <w:rPr>
          <w:rFonts w:ascii="Arial" w:hAnsi="Arial" w:cs="Arial"/>
          <w:sz w:val="20"/>
          <w:szCs w:val="20"/>
        </w:rPr>
        <w:t>iTRAQ</w:t>
      </w:r>
      <w:proofErr w:type="spellEnd"/>
      <w:r w:rsidRPr="00236537">
        <w:rPr>
          <w:rFonts w:ascii="Arial" w:hAnsi="Arial" w:cs="Arial"/>
          <w:sz w:val="20"/>
          <w:szCs w:val="20"/>
        </w:rPr>
        <w:t xml:space="preserve"> or MALDI or SELDI or assay</w:t>
      </w:r>
    </w:p>
    <w:p w14:paraId="121E6D31" w14:textId="77777777" w:rsidR="00E90AAF" w:rsidRPr="00236537" w:rsidRDefault="00E90AAF" w:rsidP="00E90AAF">
      <w:pPr>
        <w:pStyle w:val="ListParagraph"/>
        <w:numPr>
          <w:ilvl w:val="0"/>
          <w:numId w:val="5"/>
        </w:numPr>
        <w:ind w:left="426" w:hanging="426"/>
        <w:rPr>
          <w:rFonts w:ascii="Arial" w:hAnsi="Arial" w:cs="Arial"/>
          <w:sz w:val="20"/>
          <w:szCs w:val="20"/>
        </w:rPr>
      </w:pPr>
      <w:r w:rsidRPr="00236537">
        <w:rPr>
          <w:rFonts w:ascii="Arial" w:hAnsi="Arial" w:cs="Arial"/>
          <w:sz w:val="20"/>
          <w:szCs w:val="20"/>
        </w:rPr>
        <w:t>(#21 or #22 or #23) and #24</w:t>
      </w:r>
    </w:p>
    <w:p w14:paraId="344FB549"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Cytokines]</w:t>
      </w:r>
    </w:p>
    <w:p w14:paraId="70EA8C1B"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Cytokines]</w:t>
      </w:r>
    </w:p>
    <w:p w14:paraId="710DD8CC"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Matrix Metalloproteinase 2]</w:t>
      </w:r>
    </w:p>
    <w:p w14:paraId="3B430704"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Peroxidase]</w:t>
      </w:r>
    </w:p>
    <w:p w14:paraId="1570F681"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Tissue Inhibitor of Metalloproteinase-1]</w:t>
      </w:r>
    </w:p>
    <w:p w14:paraId="29AD625F"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Tissue Inhibitor of Metalloproteinase-2]</w:t>
      </w:r>
    </w:p>
    <w:p w14:paraId="7BA39021"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Brain-Derived Neurotrophic Factor</w:t>
      </w:r>
    </w:p>
    <w:p w14:paraId="4CDD35FA"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Angiopoietins]</w:t>
      </w:r>
    </w:p>
    <w:p w14:paraId="5D6C988D"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Anterior Eye Segment]</w:t>
      </w:r>
    </w:p>
    <w:p w14:paraId="2A25462C"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Anterior Capsule of the Lens]</w:t>
      </w:r>
    </w:p>
    <w:p w14:paraId="7301BD81"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Axial Length, Eye]</w:t>
      </w:r>
    </w:p>
    <w:p w14:paraId="24CFEE8F"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Pigment Epithelium of Eye]</w:t>
      </w:r>
    </w:p>
    <w:p w14:paraId="57FF9E9E"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Posterior Eye Segment]</w:t>
      </w:r>
    </w:p>
    <w:p w14:paraId="0474F5DC"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Retina]</w:t>
      </w:r>
    </w:p>
    <w:p w14:paraId="16089FF6"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Sclera]</w:t>
      </w:r>
    </w:p>
    <w:p w14:paraId="63ED6C31"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Tenon Capsule]</w:t>
      </w:r>
    </w:p>
    <w:p w14:paraId="265C8D1D"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Uvea]</w:t>
      </w:r>
    </w:p>
    <w:p w14:paraId="479E47EF"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Asthenopia]</w:t>
      </w:r>
    </w:p>
    <w:p w14:paraId="1E3A70B8"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Cogan Syndrome]</w:t>
      </w:r>
    </w:p>
    <w:p w14:paraId="430314F7"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Conjunctival Diseases]</w:t>
      </w:r>
    </w:p>
    <w:p w14:paraId="68482491"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Corneal Diseases]</w:t>
      </w:r>
    </w:p>
    <w:p w14:paraId="32AFAA8A"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Eye Abnormalities]</w:t>
      </w:r>
    </w:p>
    <w:p w14:paraId="182E3E23"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Eye Diseases, Hereditary]</w:t>
      </w:r>
    </w:p>
    <w:p w14:paraId="41127B90"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Eye Hemorrhage]</w:t>
      </w:r>
    </w:p>
    <w:p w14:paraId="7D1B1BA6"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Eye Infections]</w:t>
      </w:r>
    </w:p>
    <w:p w14:paraId="1400B56E"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Eye Injuries]</w:t>
      </w:r>
    </w:p>
    <w:p w14:paraId="7A3CF5D4"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Eye Manifestations]</w:t>
      </w:r>
    </w:p>
    <w:p w14:paraId="0FAFC10D"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lastRenderedPageBreak/>
        <w:t>MeSH</w:t>
      </w:r>
      <w:proofErr w:type="spellEnd"/>
      <w:r w:rsidRPr="00236537">
        <w:rPr>
          <w:rFonts w:ascii="Arial" w:hAnsi="Arial" w:cs="Arial"/>
          <w:sz w:val="20"/>
          <w:szCs w:val="20"/>
        </w:rPr>
        <w:t xml:space="preserve"> descriptor: [Eye Neoplasms]</w:t>
      </w:r>
    </w:p>
    <w:p w14:paraId="648DCD16"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Lens Diseases]</w:t>
      </w:r>
    </w:p>
    <w:p w14:paraId="2F01BC21"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Ocular Hypertension]</w:t>
      </w:r>
    </w:p>
    <w:p w14:paraId="709B107B"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Ocular Hypotension]</w:t>
      </w:r>
    </w:p>
    <w:p w14:paraId="07D43E5D"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Optic Nerve Diseases]</w:t>
      </w:r>
    </w:p>
    <w:p w14:paraId="74693D0A"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Pupil Disorders]</w:t>
      </w:r>
    </w:p>
    <w:p w14:paraId="04579EE0"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Refractive Errors]</w:t>
      </w:r>
    </w:p>
    <w:p w14:paraId="30769CC4"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Retinal Diseases]</w:t>
      </w:r>
    </w:p>
    <w:p w14:paraId="5168D72E"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Scleral Diseases]</w:t>
      </w:r>
    </w:p>
    <w:p w14:paraId="3E13E098"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Uveal Diseases]</w:t>
      </w:r>
    </w:p>
    <w:p w14:paraId="1B9BFBBE"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Vision Disorders]</w:t>
      </w:r>
    </w:p>
    <w:p w14:paraId="4A15574E" w14:textId="77777777" w:rsidR="00E90AAF" w:rsidRPr="00236537" w:rsidRDefault="00E90AAF" w:rsidP="00E90AAF">
      <w:pPr>
        <w:pStyle w:val="ListParagraph"/>
        <w:numPr>
          <w:ilvl w:val="0"/>
          <w:numId w:val="5"/>
        </w:numPr>
        <w:ind w:left="426" w:hanging="426"/>
        <w:rPr>
          <w:rFonts w:ascii="Arial" w:hAnsi="Arial" w:cs="Arial"/>
          <w:sz w:val="20"/>
          <w:szCs w:val="20"/>
        </w:rPr>
      </w:pPr>
      <w:proofErr w:type="spellStart"/>
      <w:r w:rsidRPr="00236537">
        <w:rPr>
          <w:rFonts w:ascii="Arial" w:hAnsi="Arial" w:cs="Arial"/>
          <w:sz w:val="20"/>
          <w:szCs w:val="20"/>
        </w:rPr>
        <w:t>MeSH</w:t>
      </w:r>
      <w:proofErr w:type="spellEnd"/>
      <w:r w:rsidRPr="00236537">
        <w:rPr>
          <w:rFonts w:ascii="Arial" w:hAnsi="Arial" w:cs="Arial"/>
          <w:sz w:val="20"/>
          <w:szCs w:val="20"/>
        </w:rPr>
        <w:t xml:space="preserve"> descriptor: [Vitreous Detachment]</w:t>
      </w:r>
    </w:p>
    <w:p w14:paraId="2FC3166A" w14:textId="77777777" w:rsidR="00E90AAF" w:rsidRPr="00236537" w:rsidRDefault="00E90AAF" w:rsidP="00E90AAF">
      <w:pPr>
        <w:pStyle w:val="ListParagraph"/>
        <w:numPr>
          <w:ilvl w:val="0"/>
          <w:numId w:val="5"/>
        </w:numPr>
        <w:ind w:left="426" w:hanging="426"/>
        <w:rPr>
          <w:rFonts w:ascii="Arial" w:hAnsi="Arial" w:cs="Arial"/>
          <w:sz w:val="20"/>
          <w:szCs w:val="20"/>
        </w:rPr>
      </w:pPr>
      <w:r w:rsidRPr="00236537">
        <w:rPr>
          <w:rFonts w:ascii="Arial" w:hAnsi="Arial" w:cs="Arial"/>
          <w:sz w:val="20"/>
          <w:szCs w:val="20"/>
        </w:rPr>
        <w:t>#1 or #4 or #5 or #6 or #7 or #8 or #9 or #10 or #34 or #35 or #36 or #37 or #38 or #39 or #40 or #41 or #42 or #43 or #44 or #45 or #46 or #47 or #48 or #49 or #50 or #51 or #52 or #53 or #54 or #55 or #56 or #57 or #58 or #59 or #60 or #61 or #62 or #63 or #64</w:t>
      </w:r>
      <w:r w:rsidRPr="00236537">
        <w:rPr>
          <w:rFonts w:ascii="Arial" w:hAnsi="Arial" w:cs="Arial"/>
          <w:sz w:val="20"/>
          <w:szCs w:val="20"/>
        </w:rPr>
        <w:tab/>
      </w:r>
    </w:p>
    <w:p w14:paraId="6A3FBA7F" w14:textId="77777777" w:rsidR="00E90AAF" w:rsidRPr="00236537" w:rsidRDefault="00E90AAF" w:rsidP="00E90AAF">
      <w:pPr>
        <w:pStyle w:val="ListParagraph"/>
        <w:numPr>
          <w:ilvl w:val="0"/>
          <w:numId w:val="5"/>
        </w:numPr>
        <w:ind w:left="426" w:hanging="426"/>
        <w:rPr>
          <w:rFonts w:ascii="Arial" w:hAnsi="Arial" w:cs="Arial"/>
          <w:sz w:val="20"/>
          <w:szCs w:val="20"/>
        </w:rPr>
      </w:pPr>
      <w:r w:rsidRPr="00236537">
        <w:rPr>
          <w:rFonts w:ascii="Arial" w:hAnsi="Arial" w:cs="Arial"/>
          <w:sz w:val="20"/>
          <w:szCs w:val="20"/>
        </w:rPr>
        <w:t>#2 or #11 or #12 or #13 or #14 or #15 or #16 or #17 or #18</w:t>
      </w:r>
      <w:r w:rsidRPr="00236537">
        <w:rPr>
          <w:rFonts w:ascii="Arial" w:hAnsi="Arial" w:cs="Arial"/>
          <w:sz w:val="20"/>
          <w:szCs w:val="20"/>
        </w:rPr>
        <w:tab/>
      </w:r>
    </w:p>
    <w:p w14:paraId="29E279BF" w14:textId="77777777" w:rsidR="00E90AAF" w:rsidRPr="00236537" w:rsidRDefault="00E90AAF" w:rsidP="00E90AAF">
      <w:pPr>
        <w:pStyle w:val="ListParagraph"/>
        <w:numPr>
          <w:ilvl w:val="0"/>
          <w:numId w:val="5"/>
        </w:numPr>
        <w:ind w:left="426" w:hanging="426"/>
        <w:rPr>
          <w:rFonts w:ascii="Arial" w:hAnsi="Arial" w:cs="Arial"/>
          <w:sz w:val="20"/>
          <w:szCs w:val="20"/>
        </w:rPr>
      </w:pPr>
      <w:r w:rsidRPr="00236537">
        <w:rPr>
          <w:rFonts w:ascii="Arial" w:hAnsi="Arial" w:cs="Arial"/>
          <w:sz w:val="20"/>
          <w:szCs w:val="20"/>
        </w:rPr>
        <w:t>#3 or #19 or #20 or #25 or #26 or #27 or #28 or #29 or #30 or #31 or #32 or #33</w:t>
      </w:r>
    </w:p>
    <w:p w14:paraId="5AC4A809" w14:textId="2B3246A2" w:rsidR="00E90AAF" w:rsidRDefault="00E90AAF" w:rsidP="00E90AAF">
      <w:pPr>
        <w:pStyle w:val="ListParagraph"/>
        <w:numPr>
          <w:ilvl w:val="0"/>
          <w:numId w:val="5"/>
        </w:numPr>
        <w:ind w:left="426" w:hanging="426"/>
        <w:rPr>
          <w:rFonts w:ascii="Arial" w:hAnsi="Arial" w:cs="Arial"/>
          <w:sz w:val="20"/>
          <w:szCs w:val="20"/>
        </w:rPr>
      </w:pPr>
      <w:r w:rsidRPr="00236537">
        <w:rPr>
          <w:rFonts w:ascii="Arial" w:hAnsi="Arial" w:cs="Arial"/>
          <w:sz w:val="20"/>
          <w:szCs w:val="20"/>
        </w:rPr>
        <w:t>#65 and #66 and #67</w:t>
      </w:r>
    </w:p>
    <w:p w14:paraId="42CC7225" w14:textId="6774E2E8" w:rsidR="001720A7" w:rsidRDefault="001720A7" w:rsidP="001720A7">
      <w:pPr>
        <w:rPr>
          <w:rFonts w:ascii="Arial" w:hAnsi="Arial" w:cs="Arial"/>
          <w:sz w:val="20"/>
          <w:szCs w:val="20"/>
        </w:rPr>
      </w:pPr>
    </w:p>
    <w:p w14:paraId="55F1E3FD" w14:textId="77777777" w:rsidR="00017E5E" w:rsidRDefault="00017E5E" w:rsidP="001720A7">
      <w:pPr>
        <w:rPr>
          <w:rFonts w:ascii="Arial" w:hAnsi="Arial" w:cs="Arial"/>
          <w:sz w:val="20"/>
          <w:szCs w:val="20"/>
        </w:rPr>
        <w:sectPr w:rsidR="00017E5E" w:rsidSect="00B2628B">
          <w:headerReference w:type="default" r:id="rId8"/>
          <w:pgSz w:w="12240" w:h="15840"/>
          <w:pgMar w:top="1418" w:right="1418" w:bottom="1418" w:left="1418" w:header="709" w:footer="709" w:gutter="0"/>
          <w:cols w:space="708"/>
          <w:docGrid w:linePitch="360"/>
        </w:sectPr>
      </w:pPr>
    </w:p>
    <w:p w14:paraId="6AE9481C" w14:textId="77777777" w:rsidR="00BF0D9D" w:rsidRPr="00593738" w:rsidRDefault="00BF0D9D" w:rsidP="00BF0D9D">
      <w:pPr>
        <w:rPr>
          <w:rFonts w:ascii="Arial" w:hAnsi="Arial" w:cs="Arial"/>
          <w:sz w:val="20"/>
          <w:szCs w:val="20"/>
        </w:rPr>
      </w:pPr>
      <w:r w:rsidRPr="00593738">
        <w:rPr>
          <w:rFonts w:ascii="Arial" w:hAnsi="Arial" w:cs="Arial"/>
          <w:b/>
          <w:bCs/>
          <w:sz w:val="20"/>
          <w:szCs w:val="20"/>
        </w:rPr>
        <w:lastRenderedPageBreak/>
        <w:t>Supplemental Table 1.</w:t>
      </w:r>
      <w:r w:rsidRPr="00593738">
        <w:rPr>
          <w:rFonts w:ascii="Arial" w:hAnsi="Arial" w:cs="Arial"/>
          <w:sz w:val="20"/>
          <w:szCs w:val="20"/>
        </w:rPr>
        <w:t xml:space="preserve"> Objectives, rationale for selection of artificial intelligence methods, conclusions, and patient characteristics of included studies.</w:t>
      </w:r>
    </w:p>
    <w:tbl>
      <w:tblPr>
        <w:tblStyle w:val="TableGrid"/>
        <w:tblW w:w="0" w:type="auto"/>
        <w:tblLook w:val="04A0" w:firstRow="1" w:lastRow="0" w:firstColumn="1" w:lastColumn="0" w:noHBand="0" w:noVBand="1"/>
      </w:tblPr>
      <w:tblGrid>
        <w:gridCol w:w="1385"/>
        <w:gridCol w:w="1422"/>
        <w:gridCol w:w="1431"/>
        <w:gridCol w:w="1898"/>
        <w:gridCol w:w="1420"/>
        <w:gridCol w:w="1426"/>
        <w:gridCol w:w="1737"/>
        <w:gridCol w:w="1587"/>
        <w:gridCol w:w="2084"/>
      </w:tblGrid>
      <w:tr w:rsidR="00BF0D9D" w:rsidRPr="00593738" w14:paraId="6D921D0E" w14:textId="77777777" w:rsidTr="009755C0">
        <w:tc>
          <w:tcPr>
            <w:tcW w:w="1460" w:type="dxa"/>
            <w:shd w:val="clear" w:color="auto" w:fill="D0CECE" w:themeFill="background2" w:themeFillShade="E6"/>
            <w:vAlign w:val="center"/>
          </w:tcPr>
          <w:p w14:paraId="1280520F"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First Author, Publication Year</w:t>
            </w:r>
          </w:p>
        </w:tc>
        <w:tc>
          <w:tcPr>
            <w:tcW w:w="1525" w:type="dxa"/>
            <w:shd w:val="clear" w:color="auto" w:fill="D0CECE" w:themeFill="background2" w:themeFillShade="E6"/>
            <w:vAlign w:val="center"/>
          </w:tcPr>
          <w:p w14:paraId="5FD8D4E7"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Study Objectives</w:t>
            </w:r>
          </w:p>
        </w:tc>
        <w:tc>
          <w:tcPr>
            <w:tcW w:w="1535" w:type="dxa"/>
            <w:shd w:val="clear" w:color="auto" w:fill="D0CECE" w:themeFill="background2" w:themeFillShade="E6"/>
            <w:vAlign w:val="center"/>
          </w:tcPr>
          <w:p w14:paraId="1C6C7863"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Rational for Methodology Choice</w:t>
            </w:r>
          </w:p>
        </w:tc>
        <w:tc>
          <w:tcPr>
            <w:tcW w:w="1749" w:type="dxa"/>
            <w:shd w:val="clear" w:color="auto" w:fill="D0CECE" w:themeFill="background2" w:themeFillShade="E6"/>
            <w:vAlign w:val="center"/>
          </w:tcPr>
          <w:p w14:paraId="085338F9"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Conclusion</w:t>
            </w:r>
          </w:p>
        </w:tc>
        <w:tc>
          <w:tcPr>
            <w:tcW w:w="1521" w:type="dxa"/>
            <w:shd w:val="clear" w:color="auto" w:fill="D0CECE" w:themeFill="background2" w:themeFillShade="E6"/>
            <w:vAlign w:val="center"/>
          </w:tcPr>
          <w:p w14:paraId="7BBD551C"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Mean age ± SD</w:t>
            </w:r>
          </w:p>
        </w:tc>
        <w:tc>
          <w:tcPr>
            <w:tcW w:w="1531" w:type="dxa"/>
            <w:shd w:val="clear" w:color="auto" w:fill="D0CECE" w:themeFill="background2" w:themeFillShade="E6"/>
            <w:vAlign w:val="center"/>
          </w:tcPr>
          <w:p w14:paraId="29771D44"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Sex (male/female)</w:t>
            </w:r>
          </w:p>
        </w:tc>
        <w:tc>
          <w:tcPr>
            <w:tcW w:w="1594" w:type="dxa"/>
            <w:shd w:val="clear" w:color="auto" w:fill="D0CECE" w:themeFill="background2" w:themeFillShade="E6"/>
            <w:vAlign w:val="center"/>
          </w:tcPr>
          <w:p w14:paraId="59AA8A8D"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Ocular comorbidities</w:t>
            </w:r>
          </w:p>
        </w:tc>
        <w:tc>
          <w:tcPr>
            <w:tcW w:w="1588" w:type="dxa"/>
            <w:shd w:val="clear" w:color="auto" w:fill="D0CECE" w:themeFill="background2" w:themeFillShade="E6"/>
            <w:vAlign w:val="center"/>
          </w:tcPr>
          <w:p w14:paraId="7E921CAF"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Systemic comorbidities</w:t>
            </w:r>
          </w:p>
        </w:tc>
        <w:tc>
          <w:tcPr>
            <w:tcW w:w="1887" w:type="dxa"/>
            <w:shd w:val="clear" w:color="auto" w:fill="D0CECE" w:themeFill="background2" w:themeFillShade="E6"/>
            <w:vAlign w:val="center"/>
          </w:tcPr>
          <w:p w14:paraId="46636122"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Additional reported patient characteristics (</w:t>
            </w:r>
            <w:proofErr w:type="gramStart"/>
            <w:r w:rsidRPr="00593738">
              <w:rPr>
                <w:rFonts w:ascii="Arial" w:hAnsi="Arial" w:cs="Arial"/>
                <w:b/>
                <w:bCs/>
                <w:sz w:val="16"/>
                <w:szCs w:val="16"/>
              </w:rPr>
              <w:t>e.g.</w:t>
            </w:r>
            <w:proofErr w:type="gramEnd"/>
            <w:r w:rsidRPr="00593738">
              <w:rPr>
                <w:rFonts w:ascii="Arial" w:hAnsi="Arial" w:cs="Arial"/>
                <w:b/>
                <w:bCs/>
                <w:sz w:val="16"/>
                <w:szCs w:val="16"/>
              </w:rPr>
              <w:t xml:space="preserve"> ethnicity, medications)</w:t>
            </w:r>
          </w:p>
        </w:tc>
      </w:tr>
      <w:tr w:rsidR="00BF0D9D" w:rsidRPr="00593738" w14:paraId="4ED2AD3B" w14:textId="77777777" w:rsidTr="009755C0">
        <w:tc>
          <w:tcPr>
            <w:tcW w:w="1460" w:type="dxa"/>
            <w:shd w:val="clear" w:color="auto" w:fill="D0CECE" w:themeFill="background2" w:themeFillShade="E6"/>
            <w:vAlign w:val="center"/>
          </w:tcPr>
          <w:p w14:paraId="19719BC6"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Acar</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16/j.ophtha.2020.06.020","ISBN":"3124361040","ISSN":"15494713","PMID":"32553749","abstract":"Purpose: The current study aimed to identify metabolites associated with age-related macular degeneration (AMD) by performing the largest metabolome association analysis in AMD to date, as well as aiming to determine the effect of AMD-associated genetic variants on metabolite levels and investigate associations between the identified metabolites and activity of the complement system, one of the main AMD-associated disease pathways. Design: Case-control association analysis of metabolomics data. Participants: Five European cohorts consisting of 2267 AMD patients and 4266 control participants. Methods: Metabolomics was performed using a high-throughput proton nuclear magnetic resonance metabolomics platform, which allows quantification of 146 metabolite measurements and 79 derivative values. Metabolome–AMD associations were studied using univariate logistic regression analyses. The effect of 52 AMD-associated genetic variants on the identified metabolites was investigated using linear regression. In addition, associations between the identified metabolites and activity of the complement pathway (defined by the C3d-to-C3 ratio) were investigated using linear regression. Main Outcome Measures: Metabolites associated with AMD. Results: We identified 60 metabolites that were associated significantly with AMD, including increased levels of large and extra-large high-density lipoprotein (HDL) subclasses and decreased levels of very low-density lipoprotein (VLDL), amino acids, and citrate. Of 52 AMD-associated genetic variants, 7 variants were associated significantly with 34 of the identified metabolites. The strongest associations were identified for genetic variants located in or near genes involved in lipid metabolism (ABCA1, CETP, APOE, and LIPC) with metabolites belonging to the large and extra-large HDL subclasses. Also, 57 of 60 metabolites were associated significantly with complement activation levels, independent of AMD status. Increased large and extra-large HDL levels and decreased VLDL and amino acid levels were associated with increased complement activation. Conclusions: Lipoprotein levels were associated with AMD-associated genetic variants, whereas decreased essential amino acids may point to nutritional deficiencies in AMD. We observed strong associations between the vast majority of the AMD-associated metabolites and systemic complement activation levels, independent of AMD status. This may indicate biological interactions between the main AM…","author":[{"dropping-particle":"","family":"Acar","given":"İlhan E.","non-dropping-particle":"","parse-names":false,"suffix":""},{"dropping-particle":"","family":"Lores-Motta","given":"Laura","non-dropping-particle":"","parse-names":false,"suffix":""},{"dropping-particle":"","family":"Colijn","given":"Johanna M.","non-dropping-particle":"","parse-names":false,"suffix":""},{"dropping-particle":"","family":"Meester-Smoor","given":"Magda A.","non-dropping-particle":"","parse-names":false,"suffix":""},{"dropping-particle":"","family":"Verzijden","given":"Timo","non-dropping-particle":"","parse-names":false,"suffix":""},{"dropping-particle":"","family":"Cougnard-Gregoire","given":"Audrey","non-dropping-particle":"","parse-names":false,"suffix":""},{"dropping-particle":"","family":"Ajana","given":"Soufiane","non-dropping-particle":"","parse-names":false,"suffix":""},{"dropping-particle":"","family":"Merle","given":"Benedicte M.J.","non-dropping-particle":"","parse-names":false,"suffix":""},{"dropping-particle":"","family":"Breuk","given":"Anita","non-dropping-particle":"de","parse-names":false,"suffix":""},{"dropping-particle":"","family":"Heesterbeek","given":"Thomas J.","non-dropping-particle":"","parse-names":false,"suffix":""},{"dropping-particle":"","family":"Akker","given":"Erik","non-dropping-particle":"van den","parse-names":false,"suffix":""},{"dropping-particle":"","family":"Daha","given":"Mohamed R.","non-dropping-particle":"","parse-names":false,"suffix":""},{"dropping-particle":"","family":"Claes","given":"Birte","non-dropping-particle":"","parse-names":false,"suffix":""},{"dropping-particle":"","family":"Pauleikhoff","given":"Daniel","non-dropping-particle":"","parse-names":false,"suffix":""},{"dropping-particle":"","family":"Hense","given":"Hans Werner","non-dropping-particle":"","parse-names":false,"suffix":""},{"dropping-particle":"","family":"Duijn","given":"Cornelia M.","non-dropping-particle":"van","parse-names":false,"suffix":""},{"dropping-particle":"","family":"Fauser","given":"Sascha","non-dropping-particle":"","parse-names":false,"suffix":""},{"dropping-particle":"","family":"Hoyng","given":"Carel B.","non-dropping-particle":"","parse-names":false,"suffix":""},{"dropping-particle":"","family":"Delcourt","given":"Cécile","non-dropping-particle":"","parse-names":false,"suffix":""},{"dropping-particle":"","family":"Klaver","given":"Caroline C.W.","non-dropping-particle":"","parse-names":false,"suffix":""},{"dropping-particle":"","family":"Galesloot","given":"Tessel E.","non-dropping-particle":"","parse-names":false,"suffix":""},{"dropping-particle":"","family":"Hollander","given":"Anneke I.","non-dropping-particle":"den","parse-names":false,"suffix":""},{"dropping-particle":"","family":"Arango-Gonzalez","given":"Blanca","non-dropping-particle":"","parse-names":false,"suffix":""},{"dropping-particle":"","family":"Armento","given":"Angela","non-dropping-particle":"","parse-names":false,"suffix":""},{"dropping-particle":"","family":"Badura","given":"Franz","non-dropping-particle":"","parse-names":false,"suffix":""},{"dropping-particle":"","family":"Bhatia","given":"Vaibhav","non-dropping-particle":"","parse-names":false,"suffix":""},{"dropping-particle":"","family":"Bhattacharya","given":"Shomi S.","non-dropping-particle":"","parse-names":false,"suffix":""},{"dropping-particle":"","family":"Biarnés","given":"Marc","non-dropping-particle":"","parse-names":false,"suffix":""},{"dropping-particle":"","family":"Borrell","given":"Anna","non-dropping-particle":"","parse-names":false,"suffix":""},{"dropping-particle":"","family":"Calado","given":"Sofia M.","non-dropping-particle":"","parse-names":false,"suffix":""},{"dropping-particle":"","family":"Dammeier","given":"Sascha","non-dropping-particle":"","parse-names":false,"suffix":""},{"dropping-particle":"la","family":"Cerda","given":"Berta De","non-dropping-particle":"","parse-names":false,"suffix":""},{"dropping-particle":"","family":"Diaz-Corrales","given":"Francisco J.","non-dropping-particle":"","parse-names":false,"suffix":""},{"dropping-particle":"","family":"Diether","given":"Sigrid","non-dropping-particle":"","parse-names":false,"suffix":""},{"dropping-particle":"","family":"Emri","given":"Eszter","non-dropping-particle":"","parse-names":false,"suffix":""},{"dropping-particle":"","family":"Endermann","given":"Tanja","non-dropping-particle":"","parse-names":false,"suffix":""},{"dropping-particle":"","family":"Ferraro","given":"Lucia L.","non-dropping-particle":"","parse-names":false,"suffix":""},{"dropping-particle":"","family":"Garcia","given":"Míriam","non-dropping-particle":"","parse-names":false,"suffix":""},{"dropping-particle":"","family":"Honisch","given":"Sabina","non-dropping-particle":"","parse-names":false,"suffix":""},{"dropping-particle":"","family":"Kilger","given":"Ellen","non-dropping-particle":"","parse-names":false,"suffix":""},{"dropping-particle":"","family":"Kortvely","given":"Elod","non-dropping-particle":"","parse-names":false,"suffix":""},{"dropping-particle":"","family":"Lastrucci","given":"Claire","non-dropping-particle":"","parse-names":false,"suffix":""},{"dropping-particle":"","family":"Langen","given":"Hanno","non-dropping-particle":"","parse-names":false,"suffix":""},{"dropping-particle":"","family":"Lengyel","given":"Imre","non-dropping-particle":"","parse-names":false,"suffix":""},{"dropping-particle":"","family":"Luthert","given":"Phil","non-dropping-particle":"","parse-names":false,"suffix":""},{"dropping-particle":"","family":"Monés","given":"Jordi","non-dropping-particle":"","parse-names":false,"suffix":""},{"dropping-particle":"","family":"Nogoceke","given":"Everson","non-dropping-particle":"","parse-names":false,"suffix":""},{"dropping-particle":"","family":"Peto","given":"Tunde","non-dropping-particle":"","parse-names":false,"suffix":""},{"dropping-particle":"","family":"Pool","given":"Frances M.","non-dropping-particle":"","parse-names":false,"suffix":""},{"dropping-particle":"","family":"Rodriguez-Bocanegra","given":"Eduardo","non-dropping-particle":"","parse-names":false,"suffix":""},{"dropping-particle":"","family":"Serrano","given":"Luis","non-dropping-particle":"","parse-names":false,"suffix":""},{"dropping-particle":"","family":"Sousa","given":"Jose","non-dropping-particle":"","parse-names":false,"suffix":""},{"dropping-particle":"","family":"Thee","given":"Eric","non-dropping-particle":"","parse-names":false,"suffix":""},{"dropping-particle":"","family":"Ueffing","given":"Marius","non-dropping-particle":"","parse-names":false,"suffix":""},{"dropping-particle":"","family":"Ulrich Bartz-Schmidt","given":"Karl U.","non-dropping-particle":"","parse-names":false,"suffix":""},{"dropping-particle":"","family":"Zumbansen","given":"Markus","non-dropping-particle":"","parse-names":false,"suffix":""}],"container-title":"Ophthalmology","id":"ITEM-1","issue":"12","issued":{"date-parts":[["2020"]]},"number-of-pages":"1693-1709","title":"Integrating Metabolomics, Genomics, and Disease Pathways in Age-Related Macular Degeneration: The EYE-RISK Consortium","type":"book","volume":"127"},"uris":["http://www.mendeley.com/documents/?uuid=dab3d436-ba01-430c-8db0-d3c8dff89f66"]}],"mendeley":{"formattedCitation":"&lt;sup&gt;1&lt;/sup&gt;","plainTextFormattedCitation":"1","previouslyFormattedCitation":"&lt;sup&gt;1&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w:t>
            </w:r>
            <w:r w:rsidRPr="00593738">
              <w:rPr>
                <w:rFonts w:ascii="Arial" w:hAnsi="Arial" w:cs="Arial"/>
                <w:b/>
                <w:bCs/>
                <w:sz w:val="16"/>
                <w:szCs w:val="16"/>
              </w:rPr>
              <w:fldChar w:fldCharType="end"/>
            </w:r>
            <w:r w:rsidRPr="00593738">
              <w:rPr>
                <w:rFonts w:ascii="Arial" w:hAnsi="Arial" w:cs="Arial"/>
                <w:b/>
                <w:bCs/>
                <w:sz w:val="16"/>
                <w:szCs w:val="16"/>
              </w:rPr>
              <w:t>, 2020</w:t>
            </w:r>
          </w:p>
        </w:tc>
        <w:tc>
          <w:tcPr>
            <w:tcW w:w="1525" w:type="dxa"/>
            <w:vAlign w:val="center"/>
          </w:tcPr>
          <w:p w14:paraId="3671ADC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dentify metabolites associated with AMD.</w:t>
            </w:r>
          </w:p>
        </w:tc>
        <w:tc>
          <w:tcPr>
            <w:tcW w:w="1535" w:type="dxa"/>
            <w:vAlign w:val="center"/>
          </w:tcPr>
          <w:p w14:paraId="42259E7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CA explored systematic differentiating factors between the cohorts, regressions estimated effect sizes.</w:t>
            </w:r>
          </w:p>
        </w:tc>
        <w:tc>
          <w:tcPr>
            <w:tcW w:w="1749" w:type="dxa"/>
            <w:vAlign w:val="center"/>
          </w:tcPr>
          <w:p w14:paraId="383DF56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ipoprotein levels were associated with AMD-associated genetic variants and</w:t>
            </w:r>
          </w:p>
          <w:p w14:paraId="3BFC620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decreased amino </w:t>
            </w:r>
            <w:proofErr w:type="gramStart"/>
            <w:r w:rsidRPr="00593738">
              <w:rPr>
                <w:rFonts w:ascii="Arial" w:hAnsi="Arial" w:cs="Arial"/>
                <w:sz w:val="16"/>
                <w:szCs w:val="16"/>
              </w:rPr>
              <w:t>acids, and</w:t>
            </w:r>
            <w:proofErr w:type="gramEnd"/>
            <w:r w:rsidRPr="00593738">
              <w:rPr>
                <w:rFonts w:ascii="Arial" w:hAnsi="Arial" w:cs="Arial"/>
                <w:sz w:val="16"/>
                <w:szCs w:val="16"/>
              </w:rPr>
              <w:t xml:space="preserve"> may point to nutritional deficiencies in AMD. There is</w:t>
            </w:r>
          </w:p>
          <w:p w14:paraId="5C48CEA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ssociation between AMD-associated metabolites and</w:t>
            </w:r>
          </w:p>
          <w:p w14:paraId="702CB40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mplement activation levels.</w:t>
            </w:r>
          </w:p>
          <w:p w14:paraId="7E038F2A" w14:textId="77777777" w:rsidR="00BF0D9D" w:rsidRPr="00593738" w:rsidRDefault="00BF0D9D" w:rsidP="009755C0">
            <w:pPr>
              <w:jc w:val="center"/>
              <w:rPr>
                <w:rFonts w:ascii="Arial" w:hAnsi="Arial" w:cs="Arial"/>
                <w:sz w:val="16"/>
                <w:szCs w:val="16"/>
              </w:rPr>
            </w:pPr>
          </w:p>
        </w:tc>
        <w:tc>
          <w:tcPr>
            <w:tcW w:w="1521" w:type="dxa"/>
            <w:vAlign w:val="center"/>
          </w:tcPr>
          <w:p w14:paraId="69982CA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Overall: 74.22±7.9</w:t>
            </w:r>
          </w:p>
          <w:p w14:paraId="0DF4E566" w14:textId="77777777" w:rsidR="00BF0D9D" w:rsidRPr="00593738" w:rsidRDefault="00BF0D9D" w:rsidP="009755C0">
            <w:pPr>
              <w:jc w:val="center"/>
              <w:rPr>
                <w:rFonts w:ascii="Arial" w:hAnsi="Arial" w:cs="Arial"/>
                <w:sz w:val="16"/>
                <w:szCs w:val="16"/>
              </w:rPr>
            </w:pPr>
          </w:p>
          <w:p w14:paraId="0711236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LIENOR: 83.19±4.2</w:t>
            </w:r>
            <w:r w:rsidRPr="00593738">
              <w:rPr>
                <w:rFonts w:ascii="Arial" w:hAnsi="Arial" w:cs="Arial"/>
                <w:sz w:val="16"/>
                <w:szCs w:val="16"/>
              </w:rPr>
              <w:br/>
            </w:r>
          </w:p>
          <w:p w14:paraId="37887D8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UGENDA-</w:t>
            </w:r>
            <w:proofErr w:type="spellStart"/>
            <w:r w:rsidRPr="00593738">
              <w:rPr>
                <w:rFonts w:ascii="Arial" w:hAnsi="Arial" w:cs="Arial"/>
                <w:sz w:val="16"/>
                <w:szCs w:val="16"/>
              </w:rPr>
              <w:t>Nigmegen</w:t>
            </w:r>
            <w:proofErr w:type="spellEnd"/>
            <w:r w:rsidRPr="00593738">
              <w:rPr>
                <w:rFonts w:ascii="Arial" w:hAnsi="Arial" w:cs="Arial"/>
                <w:sz w:val="16"/>
                <w:szCs w:val="16"/>
              </w:rPr>
              <w:t>: 72.5±8.3</w:t>
            </w:r>
            <w:r w:rsidRPr="00593738">
              <w:rPr>
                <w:rFonts w:ascii="Arial" w:hAnsi="Arial" w:cs="Arial"/>
                <w:sz w:val="16"/>
                <w:szCs w:val="16"/>
              </w:rPr>
              <w:br/>
            </w:r>
          </w:p>
          <w:p w14:paraId="0A44DD6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UGENDA-Cologne: 75.18±9.1</w:t>
            </w:r>
            <w:r w:rsidRPr="00593738">
              <w:rPr>
                <w:rFonts w:ascii="Arial" w:hAnsi="Arial" w:cs="Arial"/>
                <w:sz w:val="16"/>
                <w:szCs w:val="16"/>
              </w:rPr>
              <w:br/>
            </w:r>
          </w:p>
          <w:p w14:paraId="0EEF13E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RRBI: 75.18±9.1</w:t>
            </w:r>
            <w:r w:rsidRPr="00593738">
              <w:rPr>
                <w:rFonts w:ascii="Arial" w:hAnsi="Arial" w:cs="Arial"/>
                <w:sz w:val="16"/>
                <w:szCs w:val="16"/>
              </w:rPr>
              <w:br/>
            </w:r>
          </w:p>
          <w:p w14:paraId="04DA9FE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otterdam: 74.98±5.9</w:t>
            </w:r>
          </w:p>
        </w:tc>
        <w:tc>
          <w:tcPr>
            <w:tcW w:w="1531" w:type="dxa"/>
            <w:vAlign w:val="center"/>
          </w:tcPr>
          <w:p w14:paraId="5235B38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Overall: 2783/3835</w:t>
            </w:r>
          </w:p>
          <w:p w14:paraId="7135A5AC" w14:textId="77777777" w:rsidR="00BF0D9D" w:rsidRPr="00593738" w:rsidRDefault="00BF0D9D" w:rsidP="009755C0">
            <w:pPr>
              <w:jc w:val="center"/>
              <w:rPr>
                <w:rFonts w:ascii="Arial" w:hAnsi="Arial" w:cs="Arial"/>
                <w:sz w:val="16"/>
                <w:szCs w:val="16"/>
              </w:rPr>
            </w:pPr>
          </w:p>
          <w:p w14:paraId="3221B0F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LIENOR: 200/335</w:t>
            </w:r>
            <w:r w:rsidRPr="00593738">
              <w:rPr>
                <w:rFonts w:ascii="Arial" w:hAnsi="Arial" w:cs="Arial"/>
                <w:sz w:val="16"/>
                <w:szCs w:val="16"/>
              </w:rPr>
              <w:br/>
            </w:r>
          </w:p>
          <w:p w14:paraId="518DF85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UGENDA-</w:t>
            </w:r>
            <w:proofErr w:type="spellStart"/>
            <w:r w:rsidRPr="00593738">
              <w:rPr>
                <w:rFonts w:ascii="Arial" w:hAnsi="Arial" w:cs="Arial"/>
                <w:sz w:val="16"/>
                <w:szCs w:val="16"/>
              </w:rPr>
              <w:t>Nigmegen</w:t>
            </w:r>
            <w:proofErr w:type="spellEnd"/>
            <w:r w:rsidRPr="00593738">
              <w:rPr>
                <w:rFonts w:ascii="Arial" w:hAnsi="Arial" w:cs="Arial"/>
                <w:sz w:val="16"/>
                <w:szCs w:val="16"/>
              </w:rPr>
              <w:t>: 731/1038</w:t>
            </w:r>
            <w:r w:rsidRPr="00593738">
              <w:rPr>
                <w:rFonts w:ascii="Arial" w:hAnsi="Arial" w:cs="Arial"/>
                <w:sz w:val="16"/>
                <w:szCs w:val="16"/>
              </w:rPr>
              <w:br/>
            </w:r>
          </w:p>
          <w:p w14:paraId="4E7C5BC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UGENDA-Cologne: 620/908</w:t>
            </w:r>
            <w:r w:rsidRPr="00593738">
              <w:rPr>
                <w:rFonts w:ascii="Arial" w:hAnsi="Arial" w:cs="Arial"/>
                <w:sz w:val="16"/>
                <w:szCs w:val="16"/>
              </w:rPr>
              <w:br/>
            </w:r>
          </w:p>
          <w:p w14:paraId="13D989A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RRBI: 37/39</w:t>
            </w:r>
            <w:r w:rsidRPr="00593738">
              <w:rPr>
                <w:rFonts w:ascii="Arial" w:hAnsi="Arial" w:cs="Arial"/>
                <w:sz w:val="16"/>
                <w:szCs w:val="16"/>
              </w:rPr>
              <w:br/>
            </w:r>
          </w:p>
          <w:p w14:paraId="1B83AE6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otterdam: 1110/1515</w:t>
            </w:r>
          </w:p>
        </w:tc>
        <w:tc>
          <w:tcPr>
            <w:tcW w:w="1594" w:type="dxa"/>
            <w:vAlign w:val="center"/>
          </w:tcPr>
          <w:p w14:paraId="25C594B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2311)</w:t>
            </w:r>
          </w:p>
        </w:tc>
        <w:tc>
          <w:tcPr>
            <w:tcW w:w="1588" w:type="dxa"/>
            <w:vAlign w:val="center"/>
          </w:tcPr>
          <w:p w14:paraId="27E7AD7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887" w:type="dxa"/>
            <w:vAlign w:val="center"/>
          </w:tcPr>
          <w:p w14:paraId="7DF583E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ipid lowering medications (not detailed)</w:t>
            </w:r>
          </w:p>
        </w:tc>
      </w:tr>
      <w:tr w:rsidR="00BF0D9D" w:rsidRPr="00593738" w14:paraId="44CFDEC4" w14:textId="77777777" w:rsidTr="009755C0">
        <w:tc>
          <w:tcPr>
            <w:tcW w:w="1460" w:type="dxa"/>
            <w:shd w:val="clear" w:color="auto" w:fill="D0CECE" w:themeFill="background2" w:themeFillShade="E6"/>
            <w:vAlign w:val="center"/>
          </w:tcPr>
          <w:p w14:paraId="034C88C7"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Arai</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371/journal.pone.0229342","ISBN":"1111111111","ISSN":"19326203","PMID":"32155173","abstract":"We aimed to construct a better model for predicting treatment outcomes of anti-vascular endothelial growth factor therapy for neovascular age-related macular degeneration (nAMD) using the concentrations of aqueous humour proteins at baseline and during treatment. From the data of 48 treatment-naïve nAMD eyes that received intravitreal ranibizumab pro re nata for up to 12 months, we used the aqueous humour concentrations of C-X-C motif chemokine ligand 1 (CXCL1), CXCL12, CXCL13, interferon-γ-induced protein 10, monocyte chemoattractant protein 1 (MCP-1), C-C motif chemokine ligand 11, interleukin 6 (IL-6), IL-10, and matrix metalloproteinase 9 (MMP-9). After stepwise regression, multivariate analysis was performed to identify which predictors were significantly associated with best-corrected visual acuity (BCVA) changes and the number of injections. The results demonstrated that besides male sex (β coefficient = −0.088, P = 0.040) and central retinal thickness (β coefficient = 0.00051 per μm, P = 0.027), MCP-1 (β coefficient = 0.44, P &lt; 0.001) and IL-10 (β coefficient = −0.16, P = 0.033) were significantly correlated with baseline BCVA. Additionally, high MCP-1 at baseline (β coefficient = −0.20, P = 0.015) and low CXCL13 at baseline (β coefficient = 0.10, P = 0.0054) were independently associated with better BCVA change at 12 months. High MMP-9 at the first injection (β coefficient = 0.56, P = 0.01), CXCL12 at the third injection (β coefficient = 0.10, P = 0.0002), and IL-10 at the third injection (β coefficient = 1.3, P = 0.001) were predictor variables associated with the increased number of injections. In conclusion, aqueous humour protein concentrations may have predictive abilities of BCVA change over 12 months and the number of injections in pro re nata treatment of exudative nAMD.","author":[{"dropping-particle":"","family":"Arai","given":"Yusuke","non-dropping-particle":"","parse-names":false,"suffix":""},{"dropping-particle":"","family":"Takahashi","given":"Hidenori","non-dropping-particle":"","parse-names":false,"suffix":""},{"dropping-particle":"","family":"Inoda","given":"Satoru","non-dropping-particle":"","parse-names":false,"suffix":""},{"dropping-particle":"","family":"Tan","given":"Xue","non-dropping-particle":"","parse-names":false,"suffix":""},{"dropping-particle":"","family":"Sakamoto","given":"Shinichi","non-dropping-particle":"","parse-names":false,"suffix":""},{"dropping-particle":"","family":"Inoue","given":"Yuji","non-dropping-particle":"","parse-names":false,"suffix":""},{"dropping-particle":"","family":"Fujino","given":"Yujiro","non-dropping-particle":"","parse-names":false,"suffix":""},{"dropping-particle":"","family":"Kawashima","given":"Hidetoshi","non-dropping-particle":"","parse-names":false,"suffix":""},{"dropping-particle":"","family":"Yanagi","given":"Yasuo","non-dropping-particle":"","parse-names":false,"suffix":""}],"container-title":"PLoS ONE","id":"ITEM-1","issue":"3","issued":{"date-parts":[["2020"]]},"page":"1-14","title":"Aqueous humour proteins and treatment outcomes of anti-VEGF therapy in neovascular age-related macular degeneration","type":"article-journal","volume":"15"},"uris":["http://www.mendeley.com/documents/?uuid=65fcd46d-6e14-46d1-bd31-db76d72f6f7d"]}],"mendeley":{"formattedCitation":"&lt;sup&gt;2&lt;/sup&gt;","plainTextFormattedCitation":"2","previouslyFormattedCitation":"&lt;sup&gt;2&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w:t>
            </w:r>
            <w:r w:rsidRPr="00593738">
              <w:rPr>
                <w:rFonts w:ascii="Arial" w:hAnsi="Arial" w:cs="Arial"/>
                <w:b/>
                <w:bCs/>
                <w:sz w:val="16"/>
                <w:szCs w:val="16"/>
              </w:rPr>
              <w:fldChar w:fldCharType="end"/>
            </w:r>
            <w:r w:rsidRPr="00593738">
              <w:rPr>
                <w:rFonts w:ascii="Arial" w:hAnsi="Arial" w:cs="Arial"/>
                <w:b/>
                <w:bCs/>
                <w:sz w:val="16"/>
                <w:szCs w:val="16"/>
              </w:rPr>
              <w:t>, 2020</w:t>
            </w:r>
          </w:p>
        </w:tc>
        <w:tc>
          <w:tcPr>
            <w:tcW w:w="1525" w:type="dxa"/>
            <w:vAlign w:val="center"/>
          </w:tcPr>
          <w:p w14:paraId="2A27F3B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struct a model for predicting treatment outcomes of anti-VEGF therapy for nAMD.</w:t>
            </w:r>
          </w:p>
        </w:tc>
        <w:tc>
          <w:tcPr>
            <w:tcW w:w="1535" w:type="dxa"/>
            <w:vAlign w:val="center"/>
          </w:tcPr>
          <w:p w14:paraId="59BC860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Used to identify which predictors were significantly associated with best-corrected visual acuity changes and the number of injections.</w:t>
            </w:r>
          </w:p>
        </w:tc>
        <w:tc>
          <w:tcPr>
            <w:tcW w:w="1749" w:type="dxa"/>
            <w:vAlign w:val="center"/>
          </w:tcPr>
          <w:p w14:paraId="306E71E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queous humour protein concentrations may have predictive abilities of best-corrected visual acuity change over 12 months and the number of injections in treatment of exudative nAMD.</w:t>
            </w:r>
          </w:p>
        </w:tc>
        <w:tc>
          <w:tcPr>
            <w:tcW w:w="1521" w:type="dxa"/>
            <w:vAlign w:val="center"/>
          </w:tcPr>
          <w:p w14:paraId="181500C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72.9</w:t>
            </w:r>
          </w:p>
        </w:tc>
        <w:tc>
          <w:tcPr>
            <w:tcW w:w="1531" w:type="dxa"/>
            <w:vAlign w:val="center"/>
          </w:tcPr>
          <w:p w14:paraId="78CB221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94" w:type="dxa"/>
            <w:vAlign w:val="center"/>
          </w:tcPr>
          <w:p w14:paraId="23E8943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2C8BE2F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887" w:type="dxa"/>
            <w:vAlign w:val="center"/>
          </w:tcPr>
          <w:p w14:paraId="0D8F12C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r>
      <w:tr w:rsidR="00BF0D9D" w:rsidRPr="00593738" w14:paraId="759B9E41" w14:textId="77777777" w:rsidTr="009755C0">
        <w:tc>
          <w:tcPr>
            <w:tcW w:w="1460" w:type="dxa"/>
            <w:shd w:val="clear" w:color="auto" w:fill="D0CECE" w:themeFill="background2" w:themeFillShade="E6"/>
            <w:vAlign w:val="center"/>
          </w:tcPr>
          <w:p w14:paraId="75A1DED0"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Boekhoor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01/archopht.125.10.1396","ISSN":"0003-9950","author":[{"dropping-particle":"","family":"Boekhoorn","given":"Sharmila S.","non-dropping-particle":"","parse-names":false,"suffix":""}],"container-title":"Archives of Ophthalmology","id":"ITEM-1","issue":"10","issued":{"date-parts":[["2007","10","1"]]},"page":"1396","title":"C-reactive Protein Level and Risk of Aging Macula Disorder","type":"article-journal","volume":"125"},"uris":["http://www.mendeley.com/documents/?uuid=ed4e2ddf-0db8-424f-9bad-d18985ba77d8"]}],"mendeley":{"formattedCitation":"&lt;sup&gt;3&lt;/sup&gt;","plainTextFormattedCitation":"3","previouslyFormattedCitation":"&lt;sup&gt;3&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3</w:t>
            </w:r>
            <w:r w:rsidRPr="00593738">
              <w:rPr>
                <w:rFonts w:ascii="Arial" w:hAnsi="Arial" w:cs="Arial"/>
                <w:b/>
                <w:bCs/>
                <w:sz w:val="16"/>
                <w:szCs w:val="16"/>
              </w:rPr>
              <w:fldChar w:fldCharType="end"/>
            </w:r>
            <w:r w:rsidRPr="00593738">
              <w:rPr>
                <w:rFonts w:ascii="Arial" w:hAnsi="Arial" w:cs="Arial"/>
                <w:b/>
                <w:bCs/>
                <w:sz w:val="16"/>
                <w:szCs w:val="16"/>
              </w:rPr>
              <w:t>, 2007</w:t>
            </w:r>
          </w:p>
        </w:tc>
        <w:tc>
          <w:tcPr>
            <w:tcW w:w="1525" w:type="dxa"/>
            <w:vAlign w:val="center"/>
          </w:tcPr>
          <w:p w14:paraId="5DEDDB0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 CRP as a risk factor for AMD.</w:t>
            </w:r>
          </w:p>
        </w:tc>
        <w:tc>
          <w:tcPr>
            <w:tcW w:w="1535" w:type="dxa"/>
            <w:vAlign w:val="center"/>
          </w:tcPr>
          <w:p w14:paraId="08F98DE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mpute hazard ratios and  confidence intervals.</w:t>
            </w:r>
          </w:p>
        </w:tc>
        <w:tc>
          <w:tcPr>
            <w:tcW w:w="1749" w:type="dxa"/>
            <w:vAlign w:val="center"/>
          </w:tcPr>
          <w:p w14:paraId="68C61E1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levated baseline CRP was associated with the development of early and late AMD.</w:t>
            </w:r>
          </w:p>
        </w:tc>
        <w:tc>
          <w:tcPr>
            <w:tcW w:w="1521" w:type="dxa"/>
            <w:vAlign w:val="center"/>
          </w:tcPr>
          <w:p w14:paraId="137CB77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AMD:  66.7±7.7</w:t>
            </w:r>
            <w:r w:rsidRPr="00593738">
              <w:rPr>
                <w:rFonts w:ascii="Arial" w:hAnsi="Arial" w:cs="Arial"/>
                <w:sz w:val="16"/>
                <w:szCs w:val="16"/>
              </w:rPr>
              <w:br/>
            </w:r>
          </w:p>
          <w:p w14:paraId="32970DA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incident AMD: 68.2±7.6</w:t>
            </w:r>
            <w:r w:rsidRPr="00593738">
              <w:rPr>
                <w:rFonts w:ascii="Arial" w:hAnsi="Arial" w:cs="Arial"/>
                <w:sz w:val="16"/>
                <w:szCs w:val="16"/>
              </w:rPr>
              <w:br/>
            </w:r>
          </w:p>
          <w:p w14:paraId="67F4573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incident AMD: 72.0±6.5</w:t>
            </w:r>
          </w:p>
        </w:tc>
        <w:tc>
          <w:tcPr>
            <w:tcW w:w="1531" w:type="dxa"/>
            <w:vAlign w:val="center"/>
          </w:tcPr>
          <w:p w14:paraId="23C31A7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AMD:  1631/2315</w:t>
            </w:r>
            <w:r w:rsidRPr="00593738">
              <w:rPr>
                <w:rFonts w:ascii="Arial" w:hAnsi="Arial" w:cs="Arial"/>
                <w:sz w:val="16"/>
                <w:szCs w:val="16"/>
              </w:rPr>
              <w:br/>
            </w:r>
          </w:p>
          <w:p w14:paraId="0EDA611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incident AMD: 246</w:t>
            </w:r>
            <w:r w:rsidRPr="00593738">
              <w:rPr>
                <w:rFonts w:ascii="Arial" w:hAnsi="Arial" w:cs="Arial"/>
                <w:sz w:val="16"/>
                <w:szCs w:val="16"/>
              </w:rPr>
              <w:br/>
            </w:r>
          </w:p>
          <w:p w14:paraId="6ACC0C8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incident AMD: 42/55</w:t>
            </w:r>
          </w:p>
        </w:tc>
        <w:tc>
          <w:tcPr>
            <w:tcW w:w="1594" w:type="dxa"/>
            <w:vAlign w:val="center"/>
          </w:tcPr>
          <w:p w14:paraId="310A122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6A66498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iabetes mellitus (412)</w:t>
            </w:r>
          </w:p>
        </w:tc>
        <w:tc>
          <w:tcPr>
            <w:tcW w:w="1887" w:type="dxa"/>
            <w:vAlign w:val="center"/>
          </w:tcPr>
          <w:p w14:paraId="71200CE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Smoker (1038), former smoker (1988)</w:t>
            </w:r>
          </w:p>
        </w:tc>
      </w:tr>
      <w:tr w:rsidR="00BF0D9D" w:rsidRPr="00593738" w14:paraId="184AB95B" w14:textId="77777777" w:rsidTr="009755C0">
        <w:tc>
          <w:tcPr>
            <w:tcW w:w="1460" w:type="dxa"/>
            <w:shd w:val="clear" w:color="auto" w:fill="D0CECE" w:themeFill="background2" w:themeFillShade="E6"/>
            <w:vAlign w:val="center"/>
          </w:tcPr>
          <w:p w14:paraId="6E13278F"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Buch</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11/j.1600-0420.2005.00492.x","ISSN":"13953907","PMID":"16029262","abstract":"Purpose: To examine the association between potential risk factors and the 14-year incidence of age-related maculopathy (ARM). Design: Population-based cohort study. Participants: At baseline, 946 volunteers participated in the study during 1986-88. These subjects were between 60 and 80 years of age and lived in the Øterbro district of Copenhagen. Excluding participants who had died since baseline, 359 subjects (97.3% of survivors) were re-examined 14 years later, during 2000-2002. A total of 31.8% (301/946) of the original material was included in the risk factor analyses. Methods: Participants underwent an ophthalmological examination at Rigshospitalet, the National University Hospital of Copenhagen. Similar standardized protocols for physical examination were used at the baseline and follow-up examinations. Age-related maculopathy lesions were determined by the same grader grading colour fundus photographs from both examinations using a modification of the Wisconsin Age-related Maculopathy Grading System protocol. Results: Of the 359 participants, 94 had incident early ARM and 52 had incident late ARM at follow-up in either eye. In logistic regression, the risk factors for early ARM or worse were as follows: cataract (odds ratio [OR] 2.8, 95% confidence interval [CI] 1.2-6.2); family history of ARM (OR 4.5, 95% CI 1.3-15.5), and alcohol consumption &gt; 250 g/week (OR 4.6, 95% CI 1.1-19.2). High levels of apolipoprotein B ( &gt; 100 mg/1) decreased the risk of development of early ARM or worse (OR 0.4, 95% CI 0.2-0.8), while high levels of apolipoprotein A1 (≥ 150 mg/1) increased the risk of late ARM (OR 2.5, 95% CI 1.2-5.3). Advanced age at baseline was also associated with the incidence of late ARM (OR 2.0, 95% CI 1.4-2.9). Conclusions: These findings indicate a direct correlation between age, cataract, family history, alcohol consumption, the apolipoproteins A1 and B and the 14-year incidence of ARM. Copyright © Acta Ophthalmol Scand 2005.","author":[{"dropping-particle":"","family":"Buch","given":"Helena","non-dropping-particle":"","parse-names":false,"suffix":""},{"dropping-particle":"","family":"Vinding","given":"Troels","non-dropping-particle":"","parse-names":false,"suffix":""},{"dropping-particle":"","family":"Cour","given":"Morten","non-dropping-particle":"la","parse-names":false,"suffix":""},{"dropping-particle":"","family":"Jensen","given":"Gorm B.","non-dropping-particle":"","parse-names":false,"suffix":""},{"dropping-particle":"","family":"Prause","given":"Jan U.","non-dropping-particle":"","parse-names":false,"suffix":""},{"dropping-particle":"V.","family":"Nielsen","given":"Niels","non-dropping-particle":"","parse-names":false,"suffix":""}],"container-title":"Acta Ophthalmologica Scandinavica","id":"ITEM-1","issue":"4","issued":{"date-parts":[["2005"]]},"page":"409-418","title":"Risk factors for age-related maculopathy in a 14-year follow-up study: The Copenhagen City Eye Study","type":"article-journal","volume":"83"},"uris":["http://www.mendeley.com/documents/?uuid=6f020aad-5f99-4d1d-a95c-af4c0dc89569"]}],"mendeley":{"formattedCitation":"&lt;sup&gt;4&lt;/sup&gt;","plainTextFormattedCitation":"4","previouslyFormattedCitation":"&lt;sup&gt;4&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4</w:t>
            </w:r>
            <w:r w:rsidRPr="00593738">
              <w:rPr>
                <w:rFonts w:ascii="Arial" w:hAnsi="Arial" w:cs="Arial"/>
                <w:b/>
                <w:bCs/>
                <w:sz w:val="16"/>
                <w:szCs w:val="16"/>
              </w:rPr>
              <w:fldChar w:fldCharType="end"/>
            </w:r>
            <w:r w:rsidRPr="00593738">
              <w:rPr>
                <w:rFonts w:ascii="Arial" w:hAnsi="Arial" w:cs="Arial"/>
                <w:b/>
                <w:bCs/>
                <w:sz w:val="16"/>
                <w:szCs w:val="16"/>
              </w:rPr>
              <w:t>, 2005</w:t>
            </w:r>
          </w:p>
        </w:tc>
        <w:tc>
          <w:tcPr>
            <w:tcW w:w="1525" w:type="dxa"/>
            <w:vAlign w:val="center"/>
          </w:tcPr>
          <w:p w14:paraId="6FE1943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 the association between risk factors and the 14-year incidence of AMD.</w:t>
            </w:r>
          </w:p>
        </w:tc>
        <w:tc>
          <w:tcPr>
            <w:tcW w:w="1535" w:type="dxa"/>
            <w:vAlign w:val="center"/>
          </w:tcPr>
          <w:p w14:paraId="3BFF877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Univariate regression calculated odds ratios.</w:t>
            </w:r>
          </w:p>
          <w:p w14:paraId="54FC2AA8" w14:textId="77777777" w:rsidR="00BF0D9D" w:rsidRPr="00593738" w:rsidRDefault="00BF0D9D" w:rsidP="009755C0">
            <w:pPr>
              <w:jc w:val="center"/>
              <w:rPr>
                <w:rFonts w:ascii="Arial" w:hAnsi="Arial" w:cs="Arial"/>
                <w:sz w:val="16"/>
                <w:szCs w:val="16"/>
              </w:rPr>
            </w:pPr>
          </w:p>
          <w:p w14:paraId="68FD4DB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Multivariate logistic regression ensured that the number of explanatory variables </w:t>
            </w:r>
            <w:r w:rsidRPr="00593738">
              <w:rPr>
                <w:rFonts w:ascii="Arial" w:hAnsi="Arial" w:cs="Arial"/>
                <w:sz w:val="16"/>
                <w:szCs w:val="16"/>
              </w:rPr>
              <w:lastRenderedPageBreak/>
              <w:t>included was adjusted to the number of events.</w:t>
            </w:r>
          </w:p>
        </w:tc>
        <w:tc>
          <w:tcPr>
            <w:tcW w:w="1749" w:type="dxa"/>
            <w:vAlign w:val="center"/>
          </w:tcPr>
          <w:p w14:paraId="589C3C4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There is a correlation between age, cataract, family history, alcohol consumption, apolipoproteins A1 and B and the incidence of AMD.</w:t>
            </w:r>
          </w:p>
        </w:tc>
        <w:tc>
          <w:tcPr>
            <w:tcW w:w="1521" w:type="dxa"/>
            <w:vAlign w:val="center"/>
          </w:tcPr>
          <w:p w14:paraId="7CC149D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82.4±4.63</w:t>
            </w:r>
          </w:p>
          <w:p w14:paraId="1E3B3D23" w14:textId="77777777" w:rsidR="00BF0D9D" w:rsidRPr="00593738" w:rsidRDefault="00BF0D9D" w:rsidP="009755C0">
            <w:pPr>
              <w:jc w:val="center"/>
              <w:rPr>
                <w:rFonts w:ascii="Arial" w:hAnsi="Arial" w:cs="Arial"/>
                <w:sz w:val="16"/>
                <w:szCs w:val="16"/>
              </w:rPr>
            </w:pPr>
          </w:p>
          <w:p w14:paraId="61A534D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AMD, early AMD, late AMD:</w:t>
            </w:r>
          </w:p>
          <w:p w14:paraId="19E80C3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60- 64 (57, 37, 8)</w:t>
            </w:r>
          </w:p>
          <w:p w14:paraId="762A89F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65-69 (46, 40, 12)</w:t>
            </w:r>
          </w:p>
          <w:p w14:paraId="58FB30E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60-74 (29, 21, 19)</w:t>
            </w:r>
          </w:p>
          <w:p w14:paraId="378FF10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75-80 (6,13, 13)</w:t>
            </w:r>
          </w:p>
        </w:tc>
        <w:tc>
          <w:tcPr>
            <w:tcW w:w="1531" w:type="dxa"/>
            <w:vAlign w:val="center"/>
          </w:tcPr>
          <w:p w14:paraId="281F3F1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AMD: 56/82</w:t>
            </w:r>
          </w:p>
          <w:p w14:paraId="51C508A3" w14:textId="77777777" w:rsidR="00BF0D9D" w:rsidRPr="00593738" w:rsidRDefault="00BF0D9D" w:rsidP="009755C0">
            <w:pPr>
              <w:jc w:val="center"/>
              <w:rPr>
                <w:rFonts w:ascii="Arial" w:hAnsi="Arial" w:cs="Arial"/>
                <w:sz w:val="16"/>
                <w:szCs w:val="16"/>
              </w:rPr>
            </w:pPr>
          </w:p>
          <w:p w14:paraId="0EE92B8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AMD: 37/74</w:t>
            </w:r>
          </w:p>
          <w:p w14:paraId="2237E3D7" w14:textId="77777777" w:rsidR="00BF0D9D" w:rsidRPr="00593738" w:rsidRDefault="00BF0D9D" w:rsidP="009755C0">
            <w:pPr>
              <w:jc w:val="center"/>
              <w:rPr>
                <w:rFonts w:ascii="Arial" w:hAnsi="Arial" w:cs="Arial"/>
                <w:sz w:val="16"/>
                <w:szCs w:val="16"/>
              </w:rPr>
            </w:pPr>
          </w:p>
          <w:p w14:paraId="552C640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AMD: 16/36</w:t>
            </w:r>
          </w:p>
        </w:tc>
        <w:tc>
          <w:tcPr>
            <w:tcW w:w="1594" w:type="dxa"/>
            <w:vAlign w:val="center"/>
          </w:tcPr>
          <w:p w14:paraId="23055D58" w14:textId="77777777" w:rsidR="00BF0D9D" w:rsidRPr="00593738" w:rsidRDefault="00BF0D9D" w:rsidP="009755C0">
            <w:pPr>
              <w:jc w:val="center"/>
              <w:rPr>
                <w:rFonts w:ascii="Arial" w:hAnsi="Arial" w:cs="Arial"/>
                <w:sz w:val="16"/>
                <w:szCs w:val="16"/>
              </w:rPr>
            </w:pPr>
            <w:proofErr w:type="spellStart"/>
            <w:r w:rsidRPr="00593738">
              <w:rPr>
                <w:rFonts w:ascii="Arial" w:hAnsi="Arial" w:cs="Arial"/>
                <w:sz w:val="16"/>
                <w:szCs w:val="16"/>
              </w:rPr>
              <w:t>Xanthelasmata</w:t>
            </w:r>
            <w:proofErr w:type="spellEnd"/>
            <w:r w:rsidRPr="00593738">
              <w:rPr>
                <w:rFonts w:ascii="Arial" w:hAnsi="Arial" w:cs="Arial"/>
                <w:sz w:val="16"/>
                <w:szCs w:val="16"/>
              </w:rPr>
              <w:t xml:space="preserve"> (18), corneal arcus (98), hyperopia (138), cataract (68), cataract extraction (69)</w:t>
            </w:r>
          </w:p>
        </w:tc>
        <w:tc>
          <w:tcPr>
            <w:tcW w:w="1588" w:type="dxa"/>
            <w:vAlign w:val="center"/>
          </w:tcPr>
          <w:p w14:paraId="1FDAD0C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HTN (199), angina pectoris (112), diabetes (3)</w:t>
            </w:r>
          </w:p>
        </w:tc>
        <w:tc>
          <w:tcPr>
            <w:tcW w:w="1887" w:type="dxa"/>
            <w:vAlign w:val="center"/>
          </w:tcPr>
          <w:p w14:paraId="2888845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ris colour, family history of AMD (30), smoker or former smoker (208), alcohol consumption, physical activity, education, income, Ca+ agonists (13), </w:t>
            </w:r>
            <w:proofErr w:type="spellStart"/>
            <w:r w:rsidRPr="00593738">
              <w:rPr>
                <w:rFonts w:ascii="Arial" w:hAnsi="Arial" w:cs="Arial"/>
                <w:sz w:val="16"/>
                <w:szCs w:val="16"/>
              </w:rPr>
              <w:t>benzodiazapenes</w:t>
            </w:r>
            <w:proofErr w:type="spellEnd"/>
            <w:r w:rsidRPr="00593738">
              <w:rPr>
                <w:rFonts w:ascii="Arial" w:hAnsi="Arial" w:cs="Arial"/>
                <w:sz w:val="16"/>
                <w:szCs w:val="16"/>
              </w:rPr>
              <w:t xml:space="preserve"> (47), </w:t>
            </w:r>
            <w:proofErr w:type="spellStart"/>
            <w:r w:rsidRPr="00593738">
              <w:rPr>
                <w:rFonts w:ascii="Arial" w:hAnsi="Arial" w:cs="Arial"/>
                <w:sz w:val="16"/>
                <w:szCs w:val="16"/>
              </w:rPr>
              <w:t>neurleptics</w:t>
            </w:r>
            <w:proofErr w:type="spellEnd"/>
            <w:r w:rsidRPr="00593738">
              <w:rPr>
                <w:rFonts w:ascii="Arial" w:hAnsi="Arial" w:cs="Arial"/>
                <w:sz w:val="16"/>
                <w:szCs w:val="16"/>
              </w:rPr>
              <w:t xml:space="preserve"> (9), </w:t>
            </w:r>
            <w:proofErr w:type="spellStart"/>
            <w:r w:rsidRPr="00593738">
              <w:rPr>
                <w:rFonts w:ascii="Arial" w:hAnsi="Arial" w:cs="Arial"/>
                <w:sz w:val="16"/>
                <w:szCs w:val="16"/>
              </w:rPr>
              <w:t>antocoagulants</w:t>
            </w:r>
            <w:proofErr w:type="spellEnd"/>
            <w:r w:rsidRPr="00593738">
              <w:rPr>
                <w:rFonts w:ascii="Arial" w:hAnsi="Arial" w:cs="Arial"/>
                <w:sz w:val="16"/>
                <w:szCs w:val="16"/>
              </w:rPr>
              <w:t>/salicylates (56), multivitamins (141), antioxidants (19)</w:t>
            </w:r>
          </w:p>
        </w:tc>
      </w:tr>
      <w:tr w:rsidR="00BF0D9D" w:rsidRPr="00593738" w14:paraId="17948C88" w14:textId="77777777" w:rsidTr="009755C0">
        <w:tc>
          <w:tcPr>
            <w:tcW w:w="1460" w:type="dxa"/>
            <w:shd w:val="clear" w:color="auto" w:fill="D0CECE" w:themeFill="background2" w:themeFillShade="E6"/>
            <w:vAlign w:val="center"/>
          </w:tcPr>
          <w:p w14:paraId="05B59C2C"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Chaker</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86/s12916-015-0329-0","ISBN":"1291601503","ISSN":"17417015","PMID":"25903050","abstract":"Background: In animal models, lack of thyroid hormone is associated with cone photoreceptor preservation, while administration of high doses of active thyroid hormone leads to deterioration. The association between thyroid function and age-related macular degeneration (AMD) has not been investigated in the general population. Methods: Participants of age ≥55 years from the Rotterdam Study with thyroid-stimulating hormone (TSH) and/or free thyroxine (FT4) measurements and AMD assessment were included. We conducted age- and sex-adjusted Cox proportional hazards models to explore the association of TSH or FT4 with AMD, in the full range and in those with TSH (0.4-4.0 mIU/L) and/or FT4 in normal range (11-25 pmol/L). Cox proportional hazards models were performed for the association of TSH or FT4 with retinal pigment alterations (RPA), as an early marker of retinal changes. Multivariable models additionally included cardiovascular risk factors and thyroid peroxidase antibodies positivity. We also performed stratification by age and sex. A bidirectional look-up in genome-wide association study (GWAS) data for thyroid parameters and AMD was performed. Single nucleotide polymorphisms (SNPs) that are significantly associated with both phenotypes were identified. Results: We included 5,573 participants with a median follow-up of 6.9 years (interquartile range 4.4-10.8 years). During follow-up 805 people developed AMD. TSH levels were not associated with increased risk of AMD. Within normal range of FT4, participants in the highest FT4 quintile had a 1.34-fold increased risk of developing AMD, compared to individuals in the middle group (95% confidence interval [CI] 1.07-1.66). Higher FT4 values in the full range were associated with a higher risk of AMD (hazard ratio 1.04, CI, 1.01-1.06 per 1 pmol/L increase). Higher FT4 levels were similarly associated with a higher risk of RPA. Restricting analyses to euthyroid individuals, additional multivariable models, and stratification did not change estimates. We found a SNP (rs943080) in the VEGF-A gene, associated with AMD, to be significant in the TSH GWAS (P = 1.2 x 10-4). Adding this SNP to multivariable models did not change estimates. Conclusions: Higher FT4 values are associated with increased risk of AMD - even in euthyroid individuals - and increased risk of RPA. Our data suggest an important role of thyroid hormone in pathways leading to AMD.","author":[{"dropping-particle":"","family":"Chaker","given":"Layal","non-dropping-particle":"","parse-names":false,"suffix":""},{"dropping-particle":"","family":"Buitendijk","given":"Gabriëlle H.S.","non-dropping-particle":"","parse-names":false,"suffix":""},{"dropping-particle":"","family":"Dehghan","given":"Abbas","non-dropping-particle":"","parse-names":false,"suffix":""},{"dropping-particle":"","family":"Medici","given":"Marco","non-dropping-particle":"","parse-names":false,"suffix":""},{"dropping-particle":"","family":"Hofman","given":"Albert","non-dropping-particle":"","parse-names":false,"suffix":""},{"dropping-particle":"","family":"Vingerling","given":"Johannes R.","non-dropping-particle":"","parse-names":false,"suffix":""},{"dropping-particle":"","family":"Franco","given":"Oscar H.","non-dropping-particle":"","parse-names":false,"suffix":""},{"dropping-particle":"","family":"Klaver","given":"Caroline C.W.","non-dropping-particle":"","parse-names":false,"suffix":""},{"dropping-particle":"","family":"Peeters","given":"Robin P.","non-dropping-particle":"","parse-names":false,"suffix":""}],"container-title":"BMC Medicine","id":"ITEM-1","issue":"1","issued":{"date-parts":[["2015"]]},"page":"1-8","title":"Thyroid function and age-related macular degeneration: A prospective population-based cohort study - the Rotterdam Study","type":"article-journal","volume":"13"},"uris":["http://www.mendeley.com/documents/?uuid=7e08c8cc-ff0b-4ba6-8119-61b7d29ae88e"]}],"mendeley":{"formattedCitation":"&lt;sup&gt;5&lt;/sup&gt;","plainTextFormattedCitation":"5","previouslyFormattedCitation":"&lt;sup&gt;5&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5</w:t>
            </w:r>
            <w:r w:rsidRPr="00593738">
              <w:rPr>
                <w:rFonts w:ascii="Arial" w:hAnsi="Arial" w:cs="Arial"/>
                <w:b/>
                <w:bCs/>
                <w:sz w:val="16"/>
                <w:szCs w:val="16"/>
              </w:rPr>
              <w:fldChar w:fldCharType="end"/>
            </w:r>
            <w:r w:rsidRPr="00593738">
              <w:rPr>
                <w:rFonts w:ascii="Arial" w:hAnsi="Arial" w:cs="Arial"/>
                <w:b/>
                <w:bCs/>
                <w:sz w:val="16"/>
                <w:szCs w:val="16"/>
              </w:rPr>
              <w:t>, 2015</w:t>
            </w:r>
          </w:p>
        </w:tc>
        <w:tc>
          <w:tcPr>
            <w:tcW w:w="1525" w:type="dxa"/>
            <w:vAlign w:val="center"/>
          </w:tcPr>
          <w:p w14:paraId="2334FBB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 relationship between thyroid function and AMD.</w:t>
            </w:r>
          </w:p>
        </w:tc>
        <w:tc>
          <w:tcPr>
            <w:tcW w:w="1535" w:type="dxa"/>
            <w:vAlign w:val="center"/>
          </w:tcPr>
          <w:p w14:paraId="42AA142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lculate association between thyroid markers and risk of incident AMD.</w:t>
            </w:r>
          </w:p>
        </w:tc>
        <w:tc>
          <w:tcPr>
            <w:tcW w:w="1749" w:type="dxa"/>
            <w:vAlign w:val="center"/>
          </w:tcPr>
          <w:p w14:paraId="11D48A4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Higher free thyroxine is associated with increased risk of AMD.</w:t>
            </w:r>
          </w:p>
        </w:tc>
        <w:tc>
          <w:tcPr>
            <w:tcW w:w="1521" w:type="dxa"/>
            <w:vAlign w:val="center"/>
          </w:tcPr>
          <w:p w14:paraId="21CA1C7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AMD: 67.6 ± 7.6</w:t>
            </w:r>
          </w:p>
          <w:p w14:paraId="61B2C41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AMD: 67.9 ± 7.1</w:t>
            </w:r>
          </w:p>
        </w:tc>
        <w:tc>
          <w:tcPr>
            <w:tcW w:w="1531" w:type="dxa"/>
            <w:vAlign w:val="center"/>
          </w:tcPr>
          <w:p w14:paraId="22189AE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AMD: 2022/2746</w:t>
            </w:r>
          </w:p>
          <w:p w14:paraId="24FBDB9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AMD: 340/465</w:t>
            </w:r>
          </w:p>
        </w:tc>
        <w:tc>
          <w:tcPr>
            <w:tcW w:w="1594" w:type="dxa"/>
            <w:vAlign w:val="center"/>
          </w:tcPr>
          <w:p w14:paraId="6D2364B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01DB201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AMD: diabetes (10.8%), hypertension (63%)</w:t>
            </w:r>
          </w:p>
          <w:p w14:paraId="4E6BC064" w14:textId="77777777" w:rsidR="00BF0D9D" w:rsidRPr="00593738" w:rsidRDefault="00BF0D9D" w:rsidP="009755C0">
            <w:pPr>
              <w:jc w:val="center"/>
              <w:rPr>
                <w:rFonts w:ascii="Arial" w:hAnsi="Arial" w:cs="Arial"/>
                <w:sz w:val="16"/>
                <w:szCs w:val="16"/>
              </w:rPr>
            </w:pPr>
          </w:p>
          <w:p w14:paraId="16C09D9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AMD: diabetes (10.8%), hypertension (63%)</w:t>
            </w:r>
          </w:p>
        </w:tc>
        <w:tc>
          <w:tcPr>
            <w:tcW w:w="1887" w:type="dxa"/>
            <w:vAlign w:val="center"/>
          </w:tcPr>
          <w:p w14:paraId="766A6B7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No AMD: BMI (26.9 ± 3.9), smoking (20.7%), TSH </w:t>
            </w:r>
            <w:proofErr w:type="spellStart"/>
            <w:r w:rsidRPr="00593738">
              <w:rPr>
                <w:rFonts w:ascii="Arial" w:hAnsi="Arial" w:cs="Arial"/>
                <w:sz w:val="16"/>
                <w:szCs w:val="16"/>
              </w:rPr>
              <w:t>mIU</w:t>
            </w:r>
            <w:proofErr w:type="spellEnd"/>
            <w:r w:rsidRPr="00593738">
              <w:rPr>
                <w:rFonts w:ascii="Arial" w:hAnsi="Arial" w:cs="Arial"/>
                <w:sz w:val="16"/>
                <w:szCs w:val="16"/>
              </w:rPr>
              <w:t>/L median, IQR (1.78, 1.15 - 2.69)</w:t>
            </w:r>
          </w:p>
          <w:p w14:paraId="6BAA9F1B" w14:textId="77777777" w:rsidR="00BF0D9D" w:rsidRPr="00593738" w:rsidRDefault="00BF0D9D" w:rsidP="009755C0">
            <w:pPr>
              <w:jc w:val="center"/>
              <w:rPr>
                <w:rFonts w:ascii="Arial" w:hAnsi="Arial" w:cs="Arial"/>
                <w:sz w:val="16"/>
                <w:szCs w:val="16"/>
              </w:rPr>
            </w:pPr>
          </w:p>
          <w:p w14:paraId="0BA6C30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ncident AMD: BMI (26.6 ± 3.7), smoking (21.0%), TSH </w:t>
            </w:r>
            <w:proofErr w:type="spellStart"/>
            <w:r w:rsidRPr="00593738">
              <w:rPr>
                <w:rFonts w:ascii="Arial" w:hAnsi="Arial" w:cs="Arial"/>
                <w:sz w:val="16"/>
                <w:szCs w:val="16"/>
              </w:rPr>
              <w:t>mIU</w:t>
            </w:r>
            <w:proofErr w:type="spellEnd"/>
            <w:r w:rsidRPr="00593738">
              <w:rPr>
                <w:rFonts w:ascii="Arial" w:hAnsi="Arial" w:cs="Arial"/>
                <w:sz w:val="16"/>
                <w:szCs w:val="16"/>
              </w:rPr>
              <w:t>/L median, IQR (1.73, 1.17 - 2.67)</w:t>
            </w:r>
          </w:p>
        </w:tc>
      </w:tr>
      <w:tr w:rsidR="00BF0D9D" w:rsidRPr="00593738" w14:paraId="61D24E2D" w14:textId="77777777" w:rsidTr="009755C0">
        <w:tc>
          <w:tcPr>
            <w:tcW w:w="1460" w:type="dxa"/>
            <w:shd w:val="clear" w:color="auto" w:fill="D0CECE" w:themeFill="background2" w:themeFillShade="E6"/>
            <w:vAlign w:val="center"/>
          </w:tcPr>
          <w:p w14:paraId="38DFFE98"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Cougnard-Gregoire</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371/journal.pone.0090973","ISSN":"19326203","PMID":"24608419","abstract":"Background: Lipid metabolism and particularly high-density lipoprotein (HDL) may be involved in the pathogenic mechanism of age-related macular degeneration (AMD). However, conflicting results have been reported in the associations of AMD with plasma HDL and other lipids, which may be confounded by the recently reported associations of AMD with HDL-related genes. We explored the association of AMD with plasma lipid levels and lipid-lowering medication use, taking into account most of HDL-related genes associated with AMD. Methods: The Alienor study is a population-based study on age-related eye diseases performed in 963 elderly residents of Bordeaux (France). AMD was graded from non mydriatic color retinal photographs in three exclusive stages: no AMD (n = 430 subjects, 938 eyes); large soft distinct drusen and/or large soft indistinct drusen and/or reticular drusen and/or pigmentary abnormalities (early AMD, n = 176, 247); late AMD (n = 40, 61). Associations of AMD with plasma lipids (HDL, total cholesterol (TC), Low-density lipoprotein (LDL), and triglycerides (TG)) were estimated using Generalized Estimating Equation logistic regressions. Statistical analyses included 646 subjects with complete data. Results: After multivariate adjustment for age, sex, educational level, smoking, BMI, lipid-lowering medication use, cardiovascular disease and diabetes, and for all relevant genetic polymorphisms (ApoE2, ApoE4, CFH Y402H, ARMS2 A69S, LIPC rs10468017, LIPC rs493258, LPL rs12678919, ABCA1 rs1883025 and CETP rs3764261), higher HDL was significantly associated with an increased risk of early (OR = 2.45, 95%CI: 1.54-3.90; P = 0.0002) and any AMD (OR = 2.29, 95%CI: 1.46-3.59; P = 0.0003). Association with late AMD was far from statistical significance (OR = 1.58, 95%CI: 0.48-5.17; p = 0.45). No associations were found for any stage of AMD with TC, LDL and TG levels, statin or fibrate drug use. Conclusions: This study suggests that elderly patients with high HDL concentration may be at increased risk for AMD and, further, that HDL dysfunction might be implicated in AMD pathogenesis. © 2014 Cougnard-Grégoire et al.","author":[{"dropping-particle":"","family":"Cougnard-Grégoire","given":"Audrey","non-dropping-particle":"","parse-names":false,"suffix":""},{"dropping-particle":"","family":"Delyfer","given":"Marie Noëlle","non-dropping-particle":"","parse-names":false,"suffix":""},{"dropping-particle":"","family":"Korobelnik","given":"Jean François","non-dropping-particle":"","parse-names":false,"suffix":""},{"dropping-particle":"","family":"Rougier","given":"Marie Bénédicte","non-dropping-particle":"","parse-names":false,"suffix":""},{"dropping-particle":"","family":"Goff","given":"Mélanie","non-dropping-particle":"Le","parse-names":false,"suffix":""},{"dropping-particle":"","family":"Dartigues","given":"Jean François","non-dropping-particle":"","parse-names":false,"suffix":""},{"dropping-particle":"","family":"Barberger-Gateau","given":"Pascale","non-dropping-particle":"","parse-names":false,"suffix":""},{"dropping-particle":"","family":"Delcourt","given":"Cécile","non-dropping-particle":"","parse-names":false,"suffix":""}],"container-title":"PLoS ONE","id":"ITEM-1","issue":"3","issued":{"date-parts":[["2014"]]},"title":"Elevated high-density lipoprotein cholesterol and age-related macular degeneration: The Alienor study","type":"article-journal","volume":"9"},"uris":["http://www.mendeley.com/documents/?uuid=5505117b-4c68-480c-96c9-d65c643a1d00"]}],"mendeley":{"formattedCitation":"&lt;sup&gt;6&lt;/sup&gt;","plainTextFormattedCitation":"6","previouslyFormattedCitation":"&lt;sup&gt;6&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6</w:t>
            </w:r>
            <w:r w:rsidRPr="00593738">
              <w:rPr>
                <w:rFonts w:ascii="Arial" w:hAnsi="Arial" w:cs="Arial"/>
                <w:b/>
                <w:bCs/>
                <w:sz w:val="16"/>
                <w:szCs w:val="16"/>
              </w:rPr>
              <w:fldChar w:fldCharType="end"/>
            </w:r>
            <w:r w:rsidRPr="00593738">
              <w:rPr>
                <w:rFonts w:ascii="Arial" w:hAnsi="Arial" w:cs="Arial"/>
                <w:b/>
                <w:bCs/>
                <w:sz w:val="16"/>
                <w:szCs w:val="16"/>
              </w:rPr>
              <w:t>, 2014</w:t>
            </w:r>
          </w:p>
        </w:tc>
        <w:tc>
          <w:tcPr>
            <w:tcW w:w="1525" w:type="dxa"/>
            <w:vAlign w:val="center"/>
          </w:tcPr>
          <w:p w14:paraId="0436E81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plore the association of AMD with plasma lipid levels and lipid-lowering medication use.</w:t>
            </w:r>
          </w:p>
        </w:tc>
        <w:tc>
          <w:tcPr>
            <w:tcW w:w="1535" w:type="dxa"/>
            <w:vAlign w:val="center"/>
          </w:tcPr>
          <w:p w14:paraId="49733A4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gression models determined associations of early and late AMD with plasma lipid variables, statin and fibrate drug use.</w:t>
            </w:r>
          </w:p>
        </w:tc>
        <w:tc>
          <w:tcPr>
            <w:tcW w:w="1749" w:type="dxa"/>
            <w:vAlign w:val="center"/>
          </w:tcPr>
          <w:p w14:paraId="6490D51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lderly patients with high HDL levels may be at increased risk for AMD, and HDL dysfunction might be implicated in AMD pathogenesis.</w:t>
            </w:r>
          </w:p>
        </w:tc>
        <w:tc>
          <w:tcPr>
            <w:tcW w:w="1521" w:type="dxa"/>
            <w:vAlign w:val="center"/>
          </w:tcPr>
          <w:p w14:paraId="234CD9B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80.2</w:t>
            </w:r>
          </w:p>
        </w:tc>
        <w:tc>
          <w:tcPr>
            <w:tcW w:w="1531" w:type="dxa"/>
            <w:vAlign w:val="center"/>
          </w:tcPr>
          <w:p w14:paraId="5649C21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367/596</w:t>
            </w:r>
          </w:p>
        </w:tc>
        <w:tc>
          <w:tcPr>
            <w:tcW w:w="1594" w:type="dxa"/>
            <w:vAlign w:val="center"/>
          </w:tcPr>
          <w:p w14:paraId="66A88A9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Glaucoma, cataract, dry eye syndrome (quantities not specified)</w:t>
            </w:r>
          </w:p>
        </w:tc>
        <w:tc>
          <w:tcPr>
            <w:tcW w:w="1588" w:type="dxa"/>
            <w:vAlign w:val="center"/>
          </w:tcPr>
          <w:p w14:paraId="6AD94AD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HTN, cardiovascular disease, diabetes (quantities not specified)</w:t>
            </w:r>
          </w:p>
        </w:tc>
        <w:tc>
          <w:tcPr>
            <w:tcW w:w="1887" w:type="dxa"/>
            <w:vAlign w:val="center"/>
          </w:tcPr>
          <w:p w14:paraId="2D1A379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Smoking, educational level, statin use, fibrate use (quantities not specified)</w:t>
            </w:r>
          </w:p>
        </w:tc>
      </w:tr>
      <w:tr w:rsidR="00BF0D9D" w:rsidRPr="00593738" w14:paraId="751C48A5" w14:textId="77777777" w:rsidTr="009755C0">
        <w:tc>
          <w:tcPr>
            <w:tcW w:w="1460" w:type="dxa"/>
            <w:shd w:val="clear" w:color="auto" w:fill="D0CECE" w:themeFill="background2" w:themeFillShade="E6"/>
            <w:vAlign w:val="center"/>
          </w:tcPr>
          <w:p w14:paraId="5C0DFD65"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Gao</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38/s41598-020-58346-3","ISSN":"20452322","PMID":"31992792","abstract":"Intravitreal injection of anti-vascular endothelial growth factor (anti-VEGF) is the current standard of treatment for choroidal neovascularization (CNV) secondary to neovascular age-related macular degeneration (nAMD), but there are no diagnostic tools to predict response of these therapies. We hypothesize that differences in baseline metabolic profiles of patients with nAMD may influence responsiveness to anti-VEGF therapy, and thus provide prognosticating information for these patients. A prospective study was performed on 100 patients with nAMD treated with anti-VEGF therapy. We classified patients into two groups: responders (n = 54) and non-responders (n = 46). The expression levels of glycerophosphocholine,LysoPC (18:2) and PS (18:0/20:4) were higher in non-responders and these findings were verified in the validation cohort, implicating that reductions in these three metabolites can be used as predictors for responsiveness to anti-VEGF therapy during the initial loading phase for patients with nAMD. Our study also provided new insights into the pathophysiological changes and molecular mechanism of anti- VEGF therapy for nAMD patients.","author":[{"dropping-particle":"","family":"Gao","given":"Yan","non-dropping-particle":"","parse-names":false,"suffix":""},{"dropping-particle":"","family":"Teo","given":"Yi Chong Kelvin","non-dropping-particle":"","parse-names":false,"suffix":""},{"dropping-particle":"","family":"Beuerman","given":"Roger W.","non-dropping-particle":"","parse-names":false,"suffix":""},{"dropping-particle":"","family":"Wong","given":"Tien Yin","non-dropping-particle":"","parse-names":false,"suffix":""},{"dropping-particle":"","family":"Zhou","given":"Lei","non-dropping-particle":"","parse-names":false,"suffix":""},{"dropping-particle":"","family":"Cheung","given":"Chui Ming Gemmy","non-dropping-particle":"","parse-names":false,"suffix":""}],"container-title":"Scientific Reports","id":"ITEM-1","issue":"1","issued":{"date-parts":[["2020"]]},"page":"1-10","publisher":"Springer US","title":"A serum metabolomics study of patients with nAMD in response to anti-VEGF therapy","type":"article-journal","volume":"10"},"uris":["http://www.mendeley.com/documents/?uuid=ddc2b25a-e725-4627-b9e0-277fd9255db7"]}],"mendeley":{"formattedCitation":"&lt;sup&gt;7&lt;/sup&gt;","plainTextFormattedCitation":"7","previouslyFormattedCitation":"&lt;sup&gt;7&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7</w:t>
            </w:r>
            <w:r w:rsidRPr="00593738">
              <w:rPr>
                <w:rFonts w:ascii="Arial" w:hAnsi="Arial" w:cs="Arial"/>
                <w:b/>
                <w:bCs/>
                <w:sz w:val="16"/>
                <w:szCs w:val="16"/>
              </w:rPr>
              <w:fldChar w:fldCharType="end"/>
            </w:r>
            <w:r w:rsidRPr="00593738">
              <w:rPr>
                <w:rFonts w:ascii="Arial" w:hAnsi="Arial" w:cs="Arial"/>
                <w:b/>
                <w:bCs/>
                <w:sz w:val="16"/>
                <w:szCs w:val="16"/>
              </w:rPr>
              <w:t>, 2020</w:t>
            </w:r>
          </w:p>
        </w:tc>
        <w:tc>
          <w:tcPr>
            <w:tcW w:w="1525" w:type="dxa"/>
            <w:vAlign w:val="center"/>
          </w:tcPr>
          <w:p w14:paraId="1FBEFED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 serum metabolic profile in patients with nAMD and analyze response to anti-VEGF therapy during the initial treatment phase.</w:t>
            </w:r>
          </w:p>
        </w:tc>
        <w:tc>
          <w:tcPr>
            <w:tcW w:w="1535" w:type="dxa"/>
            <w:vAlign w:val="center"/>
          </w:tcPr>
          <w:p w14:paraId="7D43F85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OPLS-DA was used to identify differentiating features between treatment responders and non-responders.</w:t>
            </w:r>
          </w:p>
          <w:p w14:paraId="339BFBB3" w14:textId="77777777" w:rsidR="00BF0D9D" w:rsidRPr="00593738" w:rsidRDefault="00BF0D9D" w:rsidP="009755C0">
            <w:pPr>
              <w:jc w:val="center"/>
              <w:rPr>
                <w:rFonts w:ascii="Arial" w:hAnsi="Arial" w:cs="Arial"/>
                <w:sz w:val="16"/>
                <w:szCs w:val="16"/>
              </w:rPr>
            </w:pPr>
          </w:p>
          <w:p w14:paraId="0213DBD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CA selected metabolites which are the most responsible for the differentiation between groups.</w:t>
            </w:r>
          </w:p>
        </w:tc>
        <w:tc>
          <w:tcPr>
            <w:tcW w:w="1749" w:type="dxa"/>
            <w:vAlign w:val="center"/>
          </w:tcPr>
          <w:p w14:paraId="4EE6A55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Expression of </w:t>
            </w:r>
            <w:proofErr w:type="spellStart"/>
            <w:r w:rsidRPr="00593738">
              <w:rPr>
                <w:rFonts w:ascii="Arial" w:hAnsi="Arial" w:cs="Arial"/>
                <w:sz w:val="16"/>
                <w:szCs w:val="16"/>
              </w:rPr>
              <w:t>glycerophosphocholine</w:t>
            </w:r>
            <w:proofErr w:type="spellEnd"/>
            <w:r w:rsidRPr="00593738">
              <w:rPr>
                <w:rFonts w:ascii="Arial" w:hAnsi="Arial" w:cs="Arial"/>
                <w:sz w:val="16"/>
                <w:szCs w:val="16"/>
              </w:rPr>
              <w:t xml:space="preserve">, </w:t>
            </w:r>
            <w:proofErr w:type="spellStart"/>
            <w:r w:rsidRPr="00593738">
              <w:rPr>
                <w:rFonts w:ascii="Arial" w:hAnsi="Arial" w:cs="Arial"/>
                <w:sz w:val="16"/>
                <w:szCs w:val="16"/>
              </w:rPr>
              <w:t>LysoPC</w:t>
            </w:r>
            <w:proofErr w:type="spellEnd"/>
            <w:r w:rsidRPr="00593738">
              <w:rPr>
                <w:rFonts w:ascii="Arial" w:hAnsi="Arial" w:cs="Arial"/>
                <w:sz w:val="16"/>
                <w:szCs w:val="16"/>
              </w:rPr>
              <w:t xml:space="preserve"> (18:2) and PS (18:0/20:4) were higher in non-responders, implicating </w:t>
            </w:r>
            <w:proofErr w:type="gramStart"/>
            <w:r w:rsidRPr="00593738">
              <w:rPr>
                <w:rFonts w:ascii="Arial" w:hAnsi="Arial" w:cs="Arial"/>
                <w:sz w:val="16"/>
                <w:szCs w:val="16"/>
              </w:rPr>
              <w:t>that reductions</w:t>
            </w:r>
            <w:proofErr w:type="gramEnd"/>
            <w:r w:rsidRPr="00593738">
              <w:rPr>
                <w:rFonts w:ascii="Arial" w:hAnsi="Arial" w:cs="Arial"/>
                <w:sz w:val="16"/>
                <w:szCs w:val="16"/>
              </w:rPr>
              <w:t xml:space="preserve"> in these metabolites can be used as predictors for responsiveness to anti-VEGF therapy.</w:t>
            </w:r>
          </w:p>
        </w:tc>
        <w:tc>
          <w:tcPr>
            <w:tcW w:w="1521" w:type="dxa"/>
            <w:vAlign w:val="center"/>
          </w:tcPr>
          <w:p w14:paraId="0161142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est set:</w:t>
            </w:r>
          </w:p>
          <w:p w14:paraId="04500DF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sponder: 73.3 (69.8–76.8)</w:t>
            </w:r>
          </w:p>
          <w:p w14:paraId="0E33993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responder: 73.7 (69.2–78.2)</w:t>
            </w:r>
          </w:p>
          <w:p w14:paraId="6C8A9175" w14:textId="77777777" w:rsidR="00BF0D9D" w:rsidRPr="00593738" w:rsidRDefault="00BF0D9D" w:rsidP="009755C0">
            <w:pPr>
              <w:jc w:val="center"/>
              <w:rPr>
                <w:rFonts w:ascii="Arial" w:hAnsi="Arial" w:cs="Arial"/>
                <w:sz w:val="16"/>
                <w:szCs w:val="16"/>
              </w:rPr>
            </w:pPr>
          </w:p>
          <w:p w14:paraId="1AFB1D5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alidation set:</w:t>
            </w:r>
          </w:p>
          <w:p w14:paraId="2EA1449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sponder: 72.2 (68.6–75.8)</w:t>
            </w:r>
          </w:p>
          <w:p w14:paraId="7BD0E7E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responder: 70.7 (67.3–74.1)</w:t>
            </w:r>
          </w:p>
        </w:tc>
        <w:tc>
          <w:tcPr>
            <w:tcW w:w="1531" w:type="dxa"/>
            <w:vAlign w:val="center"/>
          </w:tcPr>
          <w:p w14:paraId="185CCE8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est set:</w:t>
            </w:r>
          </w:p>
          <w:p w14:paraId="3B6CBE0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sponder: 15/14</w:t>
            </w:r>
          </w:p>
          <w:p w14:paraId="55C3055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responder: 13/8</w:t>
            </w:r>
          </w:p>
          <w:p w14:paraId="35B07235" w14:textId="77777777" w:rsidR="00BF0D9D" w:rsidRPr="00593738" w:rsidRDefault="00BF0D9D" w:rsidP="009755C0">
            <w:pPr>
              <w:jc w:val="center"/>
              <w:rPr>
                <w:rFonts w:ascii="Arial" w:hAnsi="Arial" w:cs="Arial"/>
                <w:sz w:val="16"/>
                <w:szCs w:val="16"/>
              </w:rPr>
            </w:pPr>
          </w:p>
          <w:p w14:paraId="4D1A3D6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alidation set:</w:t>
            </w:r>
          </w:p>
          <w:p w14:paraId="02B2BD0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sponder: 16/9</w:t>
            </w:r>
          </w:p>
          <w:p w14:paraId="1E0ADE9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responder: 13/12</w:t>
            </w:r>
          </w:p>
        </w:tc>
        <w:tc>
          <w:tcPr>
            <w:tcW w:w="1594" w:type="dxa"/>
            <w:vAlign w:val="center"/>
          </w:tcPr>
          <w:p w14:paraId="2209CB9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est set:</w:t>
            </w:r>
          </w:p>
          <w:p w14:paraId="6CD3C84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sponder: lesion type, PCV (16)</w:t>
            </w:r>
          </w:p>
          <w:p w14:paraId="13B6372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responder: : lesion type, PCV (10)</w:t>
            </w:r>
          </w:p>
          <w:p w14:paraId="506E052B" w14:textId="77777777" w:rsidR="00BF0D9D" w:rsidRPr="00593738" w:rsidRDefault="00BF0D9D" w:rsidP="009755C0">
            <w:pPr>
              <w:jc w:val="center"/>
              <w:rPr>
                <w:rFonts w:ascii="Arial" w:hAnsi="Arial" w:cs="Arial"/>
                <w:sz w:val="16"/>
                <w:szCs w:val="16"/>
              </w:rPr>
            </w:pPr>
          </w:p>
          <w:p w14:paraId="27C9191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alidation set:</w:t>
            </w:r>
          </w:p>
          <w:p w14:paraId="68D4525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sponder: Lesion type, PCV (25)</w:t>
            </w:r>
          </w:p>
          <w:p w14:paraId="3468667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responder: lesion type, PCV (25)</w:t>
            </w:r>
          </w:p>
        </w:tc>
        <w:tc>
          <w:tcPr>
            <w:tcW w:w="1588" w:type="dxa"/>
            <w:vAlign w:val="center"/>
          </w:tcPr>
          <w:p w14:paraId="242EE0C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est set:</w:t>
            </w:r>
          </w:p>
          <w:p w14:paraId="3572296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sponder: IHD (3), Stroke (4), diabetes (11), hyperlipidemia (18), HTN (20)</w:t>
            </w:r>
          </w:p>
          <w:p w14:paraId="77AC337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responder: IHD (0), Stroke (3), diabetes (3), hyperlipidemia (13), HTN (13)</w:t>
            </w:r>
          </w:p>
          <w:p w14:paraId="243EE8D2" w14:textId="77777777" w:rsidR="00BF0D9D" w:rsidRPr="00593738" w:rsidRDefault="00BF0D9D" w:rsidP="009755C0">
            <w:pPr>
              <w:jc w:val="center"/>
              <w:rPr>
                <w:rFonts w:ascii="Arial" w:hAnsi="Arial" w:cs="Arial"/>
                <w:sz w:val="16"/>
                <w:szCs w:val="16"/>
              </w:rPr>
            </w:pPr>
          </w:p>
          <w:p w14:paraId="1C76878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alidation set:</w:t>
            </w:r>
          </w:p>
          <w:p w14:paraId="0A3AD5B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sponder: IHD (2), Stroke (1), diabetes (9), hyperlipidemia (18), HTN (15)</w:t>
            </w:r>
          </w:p>
          <w:p w14:paraId="0E2658E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responder: IHD (3), Stroke (0), diabetes (6), hyperlipidemia (15), HTN (20)</w:t>
            </w:r>
          </w:p>
        </w:tc>
        <w:tc>
          <w:tcPr>
            <w:tcW w:w="1887" w:type="dxa"/>
            <w:vAlign w:val="center"/>
          </w:tcPr>
          <w:p w14:paraId="702D53F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est set:</w:t>
            </w:r>
          </w:p>
          <w:p w14:paraId="15FAC72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Responder: bevacizumab (21), ranibizumab (1), </w:t>
            </w:r>
            <w:proofErr w:type="spellStart"/>
            <w:r w:rsidRPr="00593738">
              <w:rPr>
                <w:rFonts w:ascii="Arial" w:hAnsi="Arial" w:cs="Arial"/>
                <w:sz w:val="16"/>
                <w:szCs w:val="16"/>
              </w:rPr>
              <w:t>afibercept</w:t>
            </w:r>
            <w:proofErr w:type="spellEnd"/>
            <w:r w:rsidRPr="00593738">
              <w:rPr>
                <w:rFonts w:ascii="Arial" w:hAnsi="Arial" w:cs="Arial"/>
                <w:sz w:val="16"/>
                <w:szCs w:val="16"/>
              </w:rPr>
              <w:t xml:space="preserve"> (7)</w:t>
            </w:r>
          </w:p>
          <w:p w14:paraId="50B610D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Non-responder: bevacizumab (20), ranibizumab (0), </w:t>
            </w:r>
            <w:proofErr w:type="spellStart"/>
            <w:r w:rsidRPr="00593738">
              <w:rPr>
                <w:rFonts w:ascii="Arial" w:hAnsi="Arial" w:cs="Arial"/>
                <w:sz w:val="16"/>
                <w:szCs w:val="16"/>
              </w:rPr>
              <w:t>afibercept</w:t>
            </w:r>
            <w:proofErr w:type="spellEnd"/>
            <w:r w:rsidRPr="00593738">
              <w:rPr>
                <w:rFonts w:ascii="Arial" w:hAnsi="Arial" w:cs="Arial"/>
                <w:sz w:val="16"/>
                <w:szCs w:val="16"/>
              </w:rPr>
              <w:t xml:space="preserve"> (1)</w:t>
            </w:r>
          </w:p>
          <w:p w14:paraId="73B09F08" w14:textId="77777777" w:rsidR="00BF0D9D" w:rsidRPr="00593738" w:rsidRDefault="00BF0D9D" w:rsidP="009755C0">
            <w:pPr>
              <w:jc w:val="center"/>
              <w:rPr>
                <w:rFonts w:ascii="Arial" w:hAnsi="Arial" w:cs="Arial"/>
                <w:sz w:val="16"/>
                <w:szCs w:val="16"/>
              </w:rPr>
            </w:pPr>
          </w:p>
          <w:p w14:paraId="59D1E61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alidation set:</w:t>
            </w:r>
          </w:p>
          <w:p w14:paraId="64743D9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Responder: bevacizumab (25), ranibizumab (0) </w:t>
            </w:r>
            <w:proofErr w:type="spellStart"/>
            <w:r w:rsidRPr="00593738">
              <w:rPr>
                <w:rFonts w:ascii="Arial" w:hAnsi="Arial" w:cs="Arial"/>
                <w:sz w:val="16"/>
                <w:szCs w:val="16"/>
              </w:rPr>
              <w:t>afibercept</w:t>
            </w:r>
            <w:proofErr w:type="spellEnd"/>
            <w:r w:rsidRPr="00593738">
              <w:rPr>
                <w:rFonts w:ascii="Arial" w:hAnsi="Arial" w:cs="Arial"/>
                <w:sz w:val="16"/>
                <w:szCs w:val="16"/>
              </w:rPr>
              <w:t xml:space="preserve"> (-)</w:t>
            </w:r>
          </w:p>
          <w:p w14:paraId="5A6BD02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Non-responder: bevacizumab (25), ranibizumab (0), </w:t>
            </w:r>
            <w:proofErr w:type="spellStart"/>
            <w:r w:rsidRPr="00593738">
              <w:rPr>
                <w:rFonts w:ascii="Arial" w:hAnsi="Arial" w:cs="Arial"/>
                <w:sz w:val="16"/>
                <w:szCs w:val="16"/>
              </w:rPr>
              <w:t>afibercept</w:t>
            </w:r>
            <w:proofErr w:type="spellEnd"/>
            <w:r w:rsidRPr="00593738">
              <w:rPr>
                <w:rFonts w:ascii="Arial" w:hAnsi="Arial" w:cs="Arial"/>
                <w:sz w:val="16"/>
                <w:szCs w:val="16"/>
              </w:rPr>
              <w:t xml:space="preserve"> (-)</w:t>
            </w:r>
          </w:p>
        </w:tc>
      </w:tr>
      <w:tr w:rsidR="00BF0D9D" w:rsidRPr="00593738" w14:paraId="199E5E45" w14:textId="77777777" w:rsidTr="009755C0">
        <w:tc>
          <w:tcPr>
            <w:tcW w:w="1460" w:type="dxa"/>
            <w:shd w:val="clear" w:color="auto" w:fill="D0CECE" w:themeFill="background2" w:themeFillShade="E6"/>
            <w:vAlign w:val="center"/>
          </w:tcPr>
          <w:p w14:paraId="591BC6CB"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Ha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21/acs.jproteome.0c00036","ISSN":"15353907","PMID":"32293180","abstract":"Assessing metabolomic alterations in age-related macular degeneration (AMD) can provide insights into its pathogenesis. We compared the metabolomic profiles of the aqueous humor between wet AMD patients (n = 26) and age- and sex-matched patients undergoing cataract surgery without AMD as controls (n = 20). A global untargeted metabolomics study was performed using ultra-high-performance liquid chromatography tandem mass spectrometry. Univariate analysis after the false discovery correction showed 18 significantly altered metabolites among the 291 metabolites measured. These differential metabolomic profiles pointed to three interconnected metabolic pathways: a compromised carnitine-associated mitochondrial oxidation pathway (carnitine, deoxycarnitine, N6-trimethyl-l-lysine), an altered carbohydrate metabolism pathway (cis-aconitic acid, itaconatic acid, and mesaconic acid), which plays a role in senescence and immunity, and an activated osmoprotection pathway (glycine betaine, creatine), which potentially contributes to the pathogenesis of the disease. These results suggested that metabolic dysfunction in AMD is mitochondrial-centered and may provide new insights into the pathophysiology of wet AMD and novel therapeutic strategies.","author":[{"dropping-particle":"","family":"Han","given":"Guoge","non-dropping-particle":"","parse-names":false,"suffix":""},{"dropping-particle":"","family":"Wei","given":"Pinghui","non-dropping-particle":"","parse-names":false,"suffix":""},{"dropping-particle":"","family":"He","given":"Meiqin","non-dropping-particle":"","parse-names":false,"suffix":""},{"dropping-particle":"","family":"Teng","given":"He","non-dropping-particle":"","parse-names":false,"suffix":""},{"dropping-particle":"","family":"Chu","given":"Yanhua","non-dropping-particle":"","parse-names":false,"suffix":""}],"container-title":"Journal of Proteome Research","id":"ITEM-1","issue":"6","issued":{"date-parts":[["2020"]]},"page":"2358-2366","title":"Metabolomic Profiling of the Aqueous Humor in Patients with Wet Age-Related Macular Degeneration Using UHPLC-MS/MS","type":"article-journal","volume":"19"},"uris":["http://www.mendeley.com/documents/?uuid=8338cf85-ec06-4f3a-921b-3120ba943f8f"]}],"mendeley":{"formattedCitation":"&lt;sup&gt;8&lt;/sup&gt;","plainTextFormattedCitation":"8","previouslyFormattedCitation":"&lt;sup&gt;8&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8</w:t>
            </w:r>
            <w:r w:rsidRPr="00593738">
              <w:rPr>
                <w:rFonts w:ascii="Arial" w:hAnsi="Arial" w:cs="Arial"/>
                <w:b/>
                <w:bCs/>
                <w:sz w:val="16"/>
                <w:szCs w:val="16"/>
              </w:rPr>
              <w:fldChar w:fldCharType="end"/>
            </w:r>
            <w:r w:rsidRPr="00593738">
              <w:rPr>
                <w:rFonts w:ascii="Arial" w:hAnsi="Arial" w:cs="Arial"/>
                <w:b/>
                <w:bCs/>
                <w:sz w:val="16"/>
                <w:szCs w:val="16"/>
              </w:rPr>
              <w:t>, 2020</w:t>
            </w:r>
          </w:p>
        </w:tc>
        <w:tc>
          <w:tcPr>
            <w:tcW w:w="1525" w:type="dxa"/>
            <w:vAlign w:val="center"/>
          </w:tcPr>
          <w:p w14:paraId="19A6467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ssess metabolomic alterations in AMD to provide insights into its pathogenesis</w:t>
            </w:r>
          </w:p>
        </w:tc>
        <w:tc>
          <w:tcPr>
            <w:tcW w:w="1535" w:type="dxa"/>
            <w:vAlign w:val="center"/>
          </w:tcPr>
          <w:p w14:paraId="1AEA329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CA grouped samples and outliers.</w:t>
            </w:r>
          </w:p>
          <w:p w14:paraId="25A30819" w14:textId="77777777" w:rsidR="00BF0D9D" w:rsidRPr="00593738" w:rsidRDefault="00BF0D9D" w:rsidP="009755C0">
            <w:pPr>
              <w:jc w:val="center"/>
              <w:rPr>
                <w:rFonts w:ascii="Arial" w:hAnsi="Arial" w:cs="Arial"/>
                <w:sz w:val="16"/>
                <w:szCs w:val="16"/>
              </w:rPr>
            </w:pPr>
          </w:p>
          <w:p w14:paraId="7A7A60A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OPLS-DA maximized the variation between the </w:t>
            </w:r>
            <w:proofErr w:type="spellStart"/>
            <w:r w:rsidRPr="00593738">
              <w:rPr>
                <w:rFonts w:ascii="Arial" w:hAnsi="Arial" w:cs="Arial"/>
                <w:sz w:val="16"/>
                <w:szCs w:val="16"/>
              </w:rPr>
              <w:lastRenderedPageBreak/>
              <w:t>wAMD</w:t>
            </w:r>
            <w:proofErr w:type="spellEnd"/>
            <w:r w:rsidRPr="00593738">
              <w:rPr>
                <w:rFonts w:ascii="Arial" w:hAnsi="Arial" w:cs="Arial"/>
                <w:sz w:val="16"/>
                <w:szCs w:val="16"/>
              </w:rPr>
              <w:t xml:space="preserve"> and control group.</w:t>
            </w:r>
          </w:p>
          <w:p w14:paraId="43D9C725" w14:textId="77777777" w:rsidR="00BF0D9D" w:rsidRPr="00593738" w:rsidRDefault="00BF0D9D" w:rsidP="009755C0">
            <w:pPr>
              <w:jc w:val="center"/>
              <w:rPr>
                <w:rFonts w:ascii="Arial" w:hAnsi="Arial" w:cs="Arial"/>
                <w:sz w:val="16"/>
                <w:szCs w:val="16"/>
              </w:rPr>
            </w:pPr>
          </w:p>
          <w:p w14:paraId="14B9BB5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KEGG identified the biological pathways affected by </w:t>
            </w:r>
            <w:proofErr w:type="spellStart"/>
            <w:r w:rsidRPr="00593738">
              <w:rPr>
                <w:rFonts w:ascii="Arial" w:hAnsi="Arial" w:cs="Arial"/>
                <w:sz w:val="16"/>
                <w:szCs w:val="16"/>
              </w:rPr>
              <w:t>wAMD</w:t>
            </w:r>
            <w:proofErr w:type="spellEnd"/>
            <w:r w:rsidRPr="00593738">
              <w:rPr>
                <w:rFonts w:ascii="Arial" w:hAnsi="Arial" w:cs="Arial"/>
                <w:sz w:val="16"/>
                <w:szCs w:val="16"/>
              </w:rPr>
              <w:t>.</w:t>
            </w:r>
          </w:p>
        </w:tc>
        <w:tc>
          <w:tcPr>
            <w:tcW w:w="1749" w:type="dxa"/>
            <w:vAlign w:val="center"/>
          </w:tcPr>
          <w:p w14:paraId="3455F8B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Metabolic dysfunction in AMD is mitochondrial-centered and may provide new insights into novel therapeutic strategies.</w:t>
            </w:r>
          </w:p>
        </w:tc>
        <w:tc>
          <w:tcPr>
            <w:tcW w:w="1521" w:type="dxa"/>
            <w:vAlign w:val="center"/>
          </w:tcPr>
          <w:p w14:paraId="6132553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69.6</w:t>
            </w:r>
          </w:p>
          <w:p w14:paraId="62FC4B04" w14:textId="77777777" w:rsidR="00BF0D9D" w:rsidRPr="00593738" w:rsidRDefault="00BF0D9D" w:rsidP="009755C0">
            <w:pPr>
              <w:jc w:val="center"/>
              <w:rPr>
                <w:rFonts w:ascii="Arial" w:hAnsi="Arial" w:cs="Arial"/>
                <w:sz w:val="16"/>
                <w:szCs w:val="16"/>
              </w:rPr>
            </w:pPr>
            <w:proofErr w:type="spellStart"/>
            <w:r w:rsidRPr="00593738">
              <w:rPr>
                <w:rFonts w:ascii="Arial" w:hAnsi="Arial" w:cs="Arial"/>
                <w:sz w:val="16"/>
                <w:szCs w:val="16"/>
              </w:rPr>
              <w:t>wAMD</w:t>
            </w:r>
            <w:proofErr w:type="spellEnd"/>
            <w:r w:rsidRPr="00593738">
              <w:rPr>
                <w:rFonts w:ascii="Arial" w:hAnsi="Arial" w:cs="Arial"/>
                <w:sz w:val="16"/>
                <w:szCs w:val="16"/>
              </w:rPr>
              <w:t>: 74.12</w:t>
            </w:r>
          </w:p>
        </w:tc>
        <w:tc>
          <w:tcPr>
            <w:tcW w:w="1531" w:type="dxa"/>
            <w:vAlign w:val="center"/>
          </w:tcPr>
          <w:p w14:paraId="03D6B41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14/6</w:t>
            </w:r>
          </w:p>
          <w:p w14:paraId="5EC7B5D0" w14:textId="77777777" w:rsidR="00BF0D9D" w:rsidRPr="00593738" w:rsidRDefault="00BF0D9D" w:rsidP="009755C0">
            <w:pPr>
              <w:jc w:val="center"/>
              <w:rPr>
                <w:rFonts w:ascii="Arial" w:hAnsi="Arial" w:cs="Arial"/>
                <w:sz w:val="16"/>
                <w:szCs w:val="16"/>
              </w:rPr>
            </w:pPr>
            <w:proofErr w:type="spellStart"/>
            <w:r w:rsidRPr="00593738">
              <w:rPr>
                <w:rFonts w:ascii="Arial" w:hAnsi="Arial" w:cs="Arial"/>
                <w:sz w:val="16"/>
                <w:szCs w:val="16"/>
              </w:rPr>
              <w:t>wAMD</w:t>
            </w:r>
            <w:proofErr w:type="spellEnd"/>
            <w:r w:rsidRPr="00593738">
              <w:rPr>
                <w:rFonts w:ascii="Arial" w:hAnsi="Arial" w:cs="Arial"/>
                <w:sz w:val="16"/>
                <w:szCs w:val="16"/>
              </w:rPr>
              <w:t>: 14/12</w:t>
            </w:r>
          </w:p>
        </w:tc>
        <w:tc>
          <w:tcPr>
            <w:tcW w:w="1594" w:type="dxa"/>
            <w:vAlign w:val="center"/>
          </w:tcPr>
          <w:p w14:paraId="2E96D62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20 controls)</w:t>
            </w:r>
          </w:p>
        </w:tc>
        <w:tc>
          <w:tcPr>
            <w:tcW w:w="1588" w:type="dxa"/>
            <w:vAlign w:val="center"/>
          </w:tcPr>
          <w:p w14:paraId="6BA1D3E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HTN (8 control, 13 </w:t>
            </w:r>
            <w:proofErr w:type="spellStart"/>
            <w:r w:rsidRPr="00593738">
              <w:rPr>
                <w:rFonts w:ascii="Arial" w:hAnsi="Arial" w:cs="Arial"/>
                <w:sz w:val="16"/>
                <w:szCs w:val="16"/>
              </w:rPr>
              <w:t>wAMD</w:t>
            </w:r>
            <w:proofErr w:type="spellEnd"/>
            <w:r w:rsidRPr="00593738">
              <w:rPr>
                <w:rFonts w:ascii="Arial" w:hAnsi="Arial" w:cs="Arial"/>
                <w:sz w:val="16"/>
                <w:szCs w:val="16"/>
              </w:rPr>
              <w:t xml:space="preserve">), hyperlipidemia (2 control, 2 </w:t>
            </w:r>
            <w:proofErr w:type="spellStart"/>
            <w:r w:rsidRPr="00593738">
              <w:rPr>
                <w:rFonts w:ascii="Arial" w:hAnsi="Arial" w:cs="Arial"/>
                <w:sz w:val="16"/>
                <w:szCs w:val="16"/>
              </w:rPr>
              <w:t>wAMD</w:t>
            </w:r>
            <w:proofErr w:type="spellEnd"/>
            <w:r w:rsidRPr="00593738">
              <w:rPr>
                <w:rFonts w:ascii="Arial" w:hAnsi="Arial" w:cs="Arial"/>
                <w:sz w:val="16"/>
                <w:szCs w:val="16"/>
              </w:rPr>
              <w:t xml:space="preserve">), cerebral infarction (1 control, 6 </w:t>
            </w:r>
            <w:proofErr w:type="spellStart"/>
            <w:r w:rsidRPr="00593738">
              <w:rPr>
                <w:rFonts w:ascii="Arial" w:hAnsi="Arial" w:cs="Arial"/>
                <w:sz w:val="16"/>
                <w:szCs w:val="16"/>
              </w:rPr>
              <w:t>wAMD</w:t>
            </w:r>
            <w:proofErr w:type="spellEnd"/>
            <w:r w:rsidRPr="00593738">
              <w:rPr>
                <w:rFonts w:ascii="Arial" w:hAnsi="Arial" w:cs="Arial"/>
                <w:sz w:val="16"/>
                <w:szCs w:val="16"/>
              </w:rPr>
              <w:t xml:space="preserve">), CAD (2 control, 6 </w:t>
            </w:r>
            <w:proofErr w:type="spellStart"/>
            <w:r w:rsidRPr="00593738">
              <w:rPr>
                <w:rFonts w:ascii="Arial" w:hAnsi="Arial" w:cs="Arial"/>
                <w:sz w:val="16"/>
                <w:szCs w:val="16"/>
              </w:rPr>
              <w:t>wAMD</w:t>
            </w:r>
            <w:proofErr w:type="spellEnd"/>
            <w:r w:rsidRPr="00593738">
              <w:rPr>
                <w:rFonts w:ascii="Arial" w:hAnsi="Arial" w:cs="Arial"/>
                <w:sz w:val="16"/>
                <w:szCs w:val="16"/>
              </w:rPr>
              <w:t>)</w:t>
            </w:r>
          </w:p>
        </w:tc>
        <w:tc>
          <w:tcPr>
            <w:tcW w:w="1887" w:type="dxa"/>
            <w:vAlign w:val="center"/>
          </w:tcPr>
          <w:p w14:paraId="3A4C3BC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Alcohol use (1 control, 3 </w:t>
            </w:r>
            <w:proofErr w:type="spellStart"/>
            <w:r w:rsidRPr="00593738">
              <w:rPr>
                <w:rFonts w:ascii="Arial" w:hAnsi="Arial" w:cs="Arial"/>
                <w:sz w:val="16"/>
                <w:szCs w:val="16"/>
              </w:rPr>
              <w:t>wAMD</w:t>
            </w:r>
            <w:proofErr w:type="spellEnd"/>
            <w:r w:rsidRPr="00593738">
              <w:rPr>
                <w:rFonts w:ascii="Arial" w:hAnsi="Arial" w:cs="Arial"/>
                <w:sz w:val="16"/>
                <w:szCs w:val="16"/>
              </w:rPr>
              <w:t xml:space="preserve">), smokers (2 control, 7 </w:t>
            </w:r>
            <w:proofErr w:type="spellStart"/>
            <w:r w:rsidRPr="00593738">
              <w:rPr>
                <w:rFonts w:ascii="Arial" w:hAnsi="Arial" w:cs="Arial"/>
                <w:sz w:val="16"/>
                <w:szCs w:val="16"/>
              </w:rPr>
              <w:t>wAMD</w:t>
            </w:r>
            <w:proofErr w:type="spellEnd"/>
            <w:r w:rsidRPr="00593738">
              <w:rPr>
                <w:rFonts w:ascii="Arial" w:hAnsi="Arial" w:cs="Arial"/>
                <w:sz w:val="16"/>
                <w:szCs w:val="16"/>
              </w:rPr>
              <w:t>)</w:t>
            </w:r>
          </w:p>
        </w:tc>
      </w:tr>
      <w:tr w:rsidR="00BF0D9D" w:rsidRPr="00593738" w14:paraId="31208D73" w14:textId="77777777" w:rsidTr="009755C0">
        <w:tc>
          <w:tcPr>
            <w:tcW w:w="1460" w:type="dxa"/>
            <w:shd w:val="clear" w:color="auto" w:fill="D0CECE" w:themeFill="background2" w:themeFillShade="E6"/>
            <w:vAlign w:val="center"/>
          </w:tcPr>
          <w:p w14:paraId="6B934525"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Joachim</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01/jamaophthalmol.2015.0498","ISSN":"21686173","PMID":"25838066","abstract":"IMPORTANCE: The natural course and prognosis of medium drusen and risk factors associated with the incidence and progression of this lesion type in age-related macular degeneration (AMD) are not well understood. OBJECTIVE: To assess the 15-year incidence and progression of medium drusen and associated risk factors. DESIGN, SETTING, AND PARTICIPANTS: Population-based cohort in the Blue Mountains region, west of Sydney, Australia. Included in the study were 3654 participants 49 years or older who attended baseline examinations of the Blue Mountains Eye Study (1992-1994), and 75.8%, 76.7%, and 56.1%of survivors who attended the 5-year, 10-year, and 15-year follow-up examinations, respectively. MAIN OUTCOMES AND MEASURES: Color retinal fundus photographswere obtained at each examination. The incidence and progression of medium drusen (maximum diameter, 63 to &lt;125 μm) were assessed using Kaplan-Meier product-limit survival methods, controlling for competing risk of death. Factors associated with a 15-year incidence of medium drusen were assessed using discrete logistic regression models after adjusting for age, sex, smoking status, serum lipid levels, systemic and dietary factors, and CFH rs1061170 and ARMS2 rs10490924 polymorphisms. Associations between lesion characteristics and the progression to late AMD were assessed using generalized estimating equation models and eye-specific data. RESULTS: Among 1317 participants at risk, the 15-year cumulative incidence of medium drusen was 13.9% (n = 281). Increasing age (per decade older) (odds ratio [OR], 1.4; 95%CI, 1.2-1.8) and the presence of at least 3 risk alleles of the CFH rs1061170 or ARMS2 rs10490924 genes (OR, 2.1; 95%CI, 1.1-4.1) were associated with a higher incidence. There was no association between past smoking (OR, 0.8; 95%CI, 0.6-1.1) or current smoking (OR, 0.6; 95%CI, 0.4-1.1) and the development of medium drusen. The progression rate to late AMD in eyes with both medium drusen and retinal pigmentary abnormalities was 4-fold higher than that in eyes with medium drusen alone. Larger total area and central location of medium drusen were associated with a greater likelihood of the progression to worse stages of AMD. CONCLUSIONS AND RELEVANCE: Older age and the presence of CFH and ARMS2 risk alleles are 2 main risk factors associated with the development of medium drusen. The copresence of medium drusen plus retinal pigment epithelium abnormalities signals a greater risk of the progression to late …","author":[{"dropping-particle":"","family":"Joachim","given":"Nichole D.L.","non-dropping-particle":"","parse-names":false,"suffix":""},{"dropping-particle":"","family":"Mitchell","given":"Paul","non-dropping-particle":"","parse-names":false,"suffix":""},{"dropping-particle":"","family":"Kifley","given":"Annette","non-dropping-particle":"","parse-names":false,"suffix":""},{"dropping-particle":"","family":"Jinwang","given":"Jie","non-dropping-particle":"","parse-names":false,"suffix":""}],"container-title":"JAMA Ophthalmology","id":"ITEM-1","issue":"6","issued":{"date-parts":[["2015"]]},"page":"698-705","title":"Incidence, progression, and associated risk factors of medium drusen in age-related macular degeneration findings from the 15-year follow-up of an Australian cohort","type":"article-journal","volume":"133"},"uris":["http://www.mendeley.com/documents/?uuid=706acd74-f561-4edb-916b-34db04a5d871"]}],"mendeley":{"formattedCitation":"&lt;sup&gt;9&lt;/sup&gt;","plainTextFormattedCitation":"9","previouslyFormattedCitation":"&lt;sup&gt;9&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9</w:t>
            </w:r>
            <w:r w:rsidRPr="00593738">
              <w:rPr>
                <w:rFonts w:ascii="Arial" w:hAnsi="Arial" w:cs="Arial"/>
                <w:b/>
                <w:bCs/>
                <w:sz w:val="16"/>
                <w:szCs w:val="16"/>
              </w:rPr>
              <w:fldChar w:fldCharType="end"/>
            </w:r>
            <w:r w:rsidRPr="00593738">
              <w:rPr>
                <w:rFonts w:ascii="Arial" w:hAnsi="Arial" w:cs="Arial"/>
                <w:b/>
                <w:bCs/>
                <w:sz w:val="16"/>
                <w:szCs w:val="16"/>
              </w:rPr>
              <w:t>, 2015</w:t>
            </w:r>
          </w:p>
        </w:tc>
        <w:tc>
          <w:tcPr>
            <w:tcW w:w="1525" w:type="dxa"/>
            <w:vAlign w:val="center"/>
          </w:tcPr>
          <w:p w14:paraId="0BD0929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ssess incidence and progression of drusen and associated risk factors.</w:t>
            </w:r>
          </w:p>
        </w:tc>
        <w:tc>
          <w:tcPr>
            <w:tcW w:w="1535" w:type="dxa"/>
            <w:vAlign w:val="center"/>
          </w:tcPr>
          <w:p w14:paraId="5B95090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gression determined independent risks of variables in drusen development.</w:t>
            </w:r>
          </w:p>
        </w:tc>
        <w:tc>
          <w:tcPr>
            <w:tcW w:w="1749" w:type="dxa"/>
            <w:vAlign w:val="center"/>
          </w:tcPr>
          <w:p w14:paraId="7F87CDF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Older age and genetic risk factors are associated with the development of medium drusen.</w:t>
            </w:r>
          </w:p>
        </w:tc>
        <w:tc>
          <w:tcPr>
            <w:tcW w:w="1521" w:type="dxa"/>
            <w:vAlign w:val="center"/>
          </w:tcPr>
          <w:p w14:paraId="17F4A18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Without incident drusen: 62.1±8.1</w:t>
            </w:r>
          </w:p>
          <w:p w14:paraId="1EE6293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With incident drusen: 62.3±7.5</w:t>
            </w:r>
          </w:p>
        </w:tc>
        <w:tc>
          <w:tcPr>
            <w:tcW w:w="1531" w:type="dxa"/>
            <w:vAlign w:val="center"/>
          </w:tcPr>
          <w:p w14:paraId="7EC8D78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Without incident drusen: 54.7% female</w:t>
            </w:r>
          </w:p>
          <w:p w14:paraId="7A017C7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With incident drusen: 59.4% female</w:t>
            </w:r>
          </w:p>
        </w:tc>
        <w:tc>
          <w:tcPr>
            <w:tcW w:w="1594" w:type="dxa"/>
            <w:vAlign w:val="center"/>
          </w:tcPr>
          <w:p w14:paraId="26107EA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61D89B8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887" w:type="dxa"/>
            <w:vAlign w:val="center"/>
          </w:tcPr>
          <w:p w14:paraId="4DD3340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w/o incident drusen, with incident drusen</w:t>
            </w:r>
            <w:proofErr w:type="gramStart"/>
            <w:r w:rsidRPr="00593738">
              <w:rPr>
                <w:rFonts w:ascii="Arial" w:hAnsi="Arial" w:cs="Arial"/>
                <w:sz w:val="16"/>
                <w:szCs w:val="16"/>
              </w:rPr>
              <w:t>);</w:t>
            </w:r>
            <w:proofErr w:type="gramEnd"/>
          </w:p>
          <w:p w14:paraId="3A7ED96A" w14:textId="77777777" w:rsidR="00BF0D9D" w:rsidRPr="00593738" w:rsidRDefault="00BF0D9D" w:rsidP="009755C0">
            <w:pPr>
              <w:jc w:val="center"/>
              <w:rPr>
                <w:rFonts w:ascii="Arial" w:hAnsi="Arial" w:cs="Arial"/>
                <w:sz w:val="16"/>
                <w:szCs w:val="16"/>
              </w:rPr>
            </w:pPr>
          </w:p>
          <w:p w14:paraId="2F67833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urrent smoker (14.8%, 9.5%), past smoker (37.3%, 28.7%), average blood pressure (143.4/83.2, 144.6/83.8), &gt;1 serving of fish per week (60.3, 60.2), no alcohol consumption (29.6, 31.6), antioxidant supplementation (36.1%, 35.2%), zinc supplementation (16.9%, 11.6%), mean dietary lutein and zeaxanthin intake in ug (0.8, 0.8)</w:t>
            </w:r>
          </w:p>
        </w:tc>
      </w:tr>
      <w:tr w:rsidR="00BF0D9D" w:rsidRPr="00593738" w14:paraId="06777733" w14:textId="77777777" w:rsidTr="009755C0">
        <w:tc>
          <w:tcPr>
            <w:tcW w:w="1460" w:type="dxa"/>
            <w:shd w:val="clear" w:color="auto" w:fill="D0CECE" w:themeFill="background2" w:themeFillShade="E6"/>
            <w:vAlign w:val="center"/>
          </w:tcPr>
          <w:p w14:paraId="48DF336B"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Jonasso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16/j.ophtha.2014.03.013","ISSN":"15494713","PMID":"24768241","abstract":"Objective To investigate the incidence and progression of age-related macular degeneration (AMD) and associated risk factors. Design Population-based, prospective, cohort study. Participants We included 2868 participants from the Age Gene/Environment Susceptibility-Reykjavik Study with retinal data at baseline and 5-year follow-up. Methods Digital macular photographs were graded for presence of AMD. Participants completed a questionnaire and extensive clinical battery. Biomarkers were assessed. Risk factors for AMD were analyzed using multivariate regression analysis with odds ratios (ORs) and 95% CIs. Main Outcome Measures We assessed AMD, defined as early or late. Results Among 2196 participants free of AMD at baseline, 14.9% developed incident AMD. In multivariate models, incident AMD was significantly associated with age (OR per year, 1.14; 95% CI, 1.11-1.17), current smoking (OR, 2.07; 95% CI, 1.38-3.11), former smoking (OR, 1.36; 95% CI, 1.04-1.79), plasma high-density lipoprotein (HDL) cholesterol level (OR, 1.62 per mmol/L; 95% CI, 1.19-2.22), and body mass index (BMI; OR, 1.04 per kg/m2; 95% CI, 1.01-1.07). Among 563 participants with early AMD at baseline, 22.7% progressed to late AMD (11.0% pure geographic atrophy [GA] and 11.7% exudative AMD). On multivariate analyses, age was significantly associated with progression to GA (OR 1.14; 95% CI, 1.07-1.21) and exudative AMD (OR, 1.08; 95% CI, 1.01-1.14). Adjusting for age, female sex was associated with exudative AMD (OR, 2.10; 95% CI, 1.10-3.98) and plasma HDL cholesterol with GA (OR, 2.03 per mmol/L; 95% CI, 1.02-4.05). Conclusions By age 85, 57.4% of participants had signs of AMD. Age, smoking, plasma HDL cholesterol, BMI, and female sex are associated with AMD. Elevated HDL cholesterol is associated with GA development. © 2014 by the American Academy of Ophthalmology.","author":[{"dropping-particle":"","family":"Jonasson","given":"Fridbert","non-dropping-particle":"","parse-names":false,"suffix":""},{"dropping-particle":"","family":"Fisher","given":"Diana E.","non-dropping-particle":"","parse-names":false,"suffix":""},{"dropping-particle":"","family":"Eiriksdottir","given":"Gudny","non-dropping-particle":"","parse-names":false,"suffix":""},{"dropping-particle":"","family":"Sigurdsson","given":"Sigurdur","non-dropping-particle":"","parse-names":false,"suffix":""},{"dropping-particle":"","family":"Klein","given":"Ronald","non-dropping-particle":"","parse-names":false,"suffix":""},{"dropping-particle":"","family":"Launer","given":"Lenore J.","non-dropping-particle":"","parse-names":false,"suffix":""},{"dropping-particle":"","family":"Harris","given":"Tamara","non-dropping-particle":"","parse-names":false,"suffix":""},{"dropping-particle":"","family":"Gudnason","given":"Vilmundur","non-dropping-particle":"","parse-names":false,"suffix":""},{"dropping-particle":"","family":"Cotch","given":"Mary Frances","non-dropping-particle":"","parse-names":false,"suffix":""}],"container-title":"Ophthalmology","id":"ITEM-1","issue":"9","issued":{"date-parts":[["2014"]]},"page":"1766-1772","publisher":"Elsevier Inc","title":"Five-year incidence, progression, and risk factors for age-related macular degeneration: The age, gene/environment susceptibility study","type":"article-journal","volume":"121"},"uris":["http://www.mendeley.com/documents/?uuid=599aa046-765a-41a3-8004-f3e07026b3b8"]}],"mendeley":{"formattedCitation":"&lt;sup&gt;10&lt;/sup&gt;","plainTextFormattedCitation":"10","previouslyFormattedCitation":"&lt;sup&gt;10&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0</w:t>
            </w:r>
            <w:r w:rsidRPr="00593738">
              <w:rPr>
                <w:rFonts w:ascii="Arial" w:hAnsi="Arial" w:cs="Arial"/>
                <w:b/>
                <w:bCs/>
                <w:sz w:val="16"/>
                <w:szCs w:val="16"/>
              </w:rPr>
              <w:fldChar w:fldCharType="end"/>
            </w:r>
            <w:r w:rsidRPr="00593738">
              <w:rPr>
                <w:rFonts w:ascii="Arial" w:hAnsi="Arial" w:cs="Arial"/>
                <w:b/>
                <w:bCs/>
                <w:sz w:val="16"/>
                <w:szCs w:val="16"/>
              </w:rPr>
              <w:t>, 2014</w:t>
            </w:r>
          </w:p>
        </w:tc>
        <w:tc>
          <w:tcPr>
            <w:tcW w:w="1525" w:type="dxa"/>
            <w:vAlign w:val="center"/>
          </w:tcPr>
          <w:p w14:paraId="35C4640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vestigate the incidence, progression, and risk factors of AMD.</w:t>
            </w:r>
          </w:p>
        </w:tc>
        <w:tc>
          <w:tcPr>
            <w:tcW w:w="1535" w:type="dxa"/>
            <w:vAlign w:val="center"/>
          </w:tcPr>
          <w:p w14:paraId="4A3DC69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 the association between measured characteristics and AMD.</w:t>
            </w:r>
          </w:p>
        </w:tc>
        <w:tc>
          <w:tcPr>
            <w:tcW w:w="1749" w:type="dxa"/>
            <w:vAlign w:val="center"/>
          </w:tcPr>
          <w:p w14:paraId="3EF97B1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ge, smoking, plasma HDL-cholesterol, BMI, and female sex are associated with AMD. Elevated HDL- cholesterol is associated with GA development.</w:t>
            </w:r>
          </w:p>
        </w:tc>
        <w:tc>
          <w:tcPr>
            <w:tcW w:w="1521" w:type="dxa"/>
            <w:vAlign w:val="center"/>
          </w:tcPr>
          <w:p w14:paraId="03F3ACC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74.7±4.8</w:t>
            </w:r>
          </w:p>
        </w:tc>
        <w:tc>
          <w:tcPr>
            <w:tcW w:w="1531" w:type="dxa"/>
            <w:vAlign w:val="center"/>
          </w:tcPr>
          <w:p w14:paraId="3636E63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1217/1651</w:t>
            </w:r>
          </w:p>
        </w:tc>
        <w:tc>
          <w:tcPr>
            <w:tcW w:w="1594" w:type="dxa"/>
            <w:vAlign w:val="center"/>
          </w:tcPr>
          <w:p w14:paraId="732B9D9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iabetes (284), HTN (2253)</w:t>
            </w:r>
          </w:p>
        </w:tc>
        <w:tc>
          <w:tcPr>
            <w:tcW w:w="1588" w:type="dxa"/>
            <w:vAlign w:val="center"/>
          </w:tcPr>
          <w:p w14:paraId="6B4A2F4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AMD (563), late AMD (109)</w:t>
            </w:r>
          </w:p>
        </w:tc>
        <w:tc>
          <w:tcPr>
            <w:tcW w:w="1887" w:type="dxa"/>
            <w:vAlign w:val="center"/>
          </w:tcPr>
          <w:p w14:paraId="1804AD4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d liver oil use (1688), former smoker (1306), current smoker (315)</w:t>
            </w:r>
          </w:p>
        </w:tc>
      </w:tr>
      <w:tr w:rsidR="00BF0D9D" w:rsidRPr="00593738" w14:paraId="1473B26B" w14:textId="77777777" w:rsidTr="009755C0">
        <w:tc>
          <w:tcPr>
            <w:tcW w:w="1460" w:type="dxa"/>
            <w:shd w:val="clear" w:color="auto" w:fill="D0CECE" w:themeFill="background2" w:themeFillShade="E6"/>
            <w:vAlign w:val="center"/>
          </w:tcPr>
          <w:p w14:paraId="3024982D"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Kerste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371/journal.pone.0218457","ISBN":"1111111111","ISSN":"19326203","PMID":"31220133","abstract":"Age-related macular degeneration (AMD) is a common, progressive multifactorial vision-threatening disease and many genetic and environmental risk factors have been identified. The risk of AMD is influenced by lifestyle and diet, which may be reflected by an altered metabolic profile. Therefore, measurements of metabolites could identify biomarkers for AMD, and could aid in identifying high-risk individuals. Hypothesis-free technologies such as metabolomics have a great potential to uncover biomarkers or pathways that contribute to disease pathophysiology. To date, only a limited number of metabolomic studies have been performed in AMD. Here, we aim to contribute to the discovery of novel biomarkers and metabolic pathways for AMD using a targeted metabolomics approach of 188 metabolites. This study focuses on non-advanced AMD, since there is a need for biomarkers for the early stages of disease before severe visual loss has occurred. Targeted metabolomics was performed in 72 patients with early or intermediate AMD and 72 control individuals, and metabolites predictive for AMD were identified by a sparse partial least squares discriminant analysis. In our cohort, we identified four metabolite variables that were most predictive for early and intermediate stages of AMD. Increased glutamine and phosphatidylcholine diacyl C28:1 levels were detected in non-advanced AMD cases compared to controls, while the rate of glutaminolysis and the glutamine to glutamate ratio were reduced in non-advanced AMD. The association of glutamine with non-advanced AMD corroborates a recent report demonstrating an elevated glutamine level in early AMD using a different metabolomics technique. In conclusion, this study indicates that metabolomics is a suitable method for the discovery of biomarker candidates for AMD. In the future, larger metabolomics studies could add to the discovery of novel biomarkers in yet unknown AMD pathways and expand our insights in AMD pathophysiology.","author":[{"dropping-particle":"","family":"Kersten","given":"Eveline","non-dropping-particle":"","parse-names":false,"suffix":""},{"dropping-particle":"","family":"Dammeier","given":"Sascha","non-dropping-particle":"","parse-names":false,"suffix":""},{"dropping-particle":"","family":"Ajana","given":"Soufiane","non-dropping-particle":"","parse-names":false,"suffix":""},{"dropping-particle":"","family":"Groenewoud","given":"Joannes M.M.","non-dropping-particle":"","parse-names":false,"suffix":""},{"dropping-particle":"","family":"Codrea","given":"Marius","non-dropping-particle":"","parse-names":false,"suffix":""},{"dropping-particle":"","family":"Klose","given":"Franziska","non-dropping-particle":"","parse-names":false,"suffix":""},{"dropping-particle":"","family":"Lechanteur","given":"Yara T.","non-dropping-particle":"","parse-names":false,"suffix":""},{"dropping-particle":"","family":"Fauser","given":"Sascha","non-dropping-particle":"","parse-names":false,"suffix":""},{"dropping-particle":"","family":"Ueffing","given":"Marius","non-dropping-particle":"","parse-names":false,"suffix":""},{"dropping-particle":"","family":"Delcourt","given":"Cécile","non-dropping-particle":"","parse-names":false,"suffix":""},{"dropping-particle":"","family":"Hoyng","given":"Carel B.","non-dropping-particle":"","parse-names":false,"suffix":""},{"dropping-particle":"","family":"Jong","given":"Eiko K.","non-dropping-particle":"de","parse-names":false,"suffix":""},{"dropping-particle":"","family":"Hollander","given":"Anneke I.","non-dropping-particle":"Den","parse-names":false,"suffix":""},{"dropping-particle":"","family":"Arango-Gonzalez","given":"Blanca","non-dropping-particle":"","parse-names":false,"suffix":""},{"dropping-particle":"","family":"Arndt","given":"Verena","non-dropping-particle":"","parse-names":false,"suffix":""},{"dropping-particle":"","family":"Bhatia","given":"Vaibhav","non-dropping-particle":"","parse-names":false,"suffix":""},{"dropping-particle":"","family":"Bhatta-Charya","given":"Shomi S.","non-dropping-particle":"","parse-names":false,"suffix":""},{"dropping-particle":"","family":"Biarnés","given":"Marc","non-dropping-particle":"","parse-names":false,"suffix":""},{"dropping-particle":"","family":"Borrell","given":"Anna","non-dropping-particle":"","parse-names":false,"suffix":""},{"dropping-particle":"","family":"Bühren","given":"Sebastian","non-dropping-particle":"","parse-names":false,"suffix":""},{"dropping-particle":"","family":"Calado","given":"Sofia M.","non-dropping-particle":"","parse-names":false,"suffix":""},{"dropping-particle":"","family":"Colijn","given":"Johanna M.","non-dropping-particle":"","parse-names":false,"suffix":""},{"dropping-particle":"","family":"Cougnard-Grégoire","given":"Audrey","non-dropping-particle":"","parse-names":false,"suffix":""},{"dropping-particle":"","family":"Jong","given":"Eiko","non-dropping-particle":"de","parse-names":false,"suffix":""},{"dropping-particle":"","family":"la Cerda","given":"Berta","non-dropping-particle":"De","parse-names":false,"suffix":""},{"dropping-particle":"","family":"Del-Court","given":"Cécile","non-dropping-particle":"","parse-names":false,"suffix":""},{"dropping-particle":"","family":"Diaz-Corrales","given":"F. J.","non-dropping-particle":"","parse-names":false,"suffix":""},{"dropping-particle":"","family":"Diether","given":"Sigrid","non-dropping-particle":"","parse-names":false,"suffix":""},{"dropping-particle":"","family":"Emri","given":"Eszter","non-dropping-particle":"","parse-names":false,"suffix":""},{"dropping-particle":"","family":"Ender-Mann","given":"Tanja","non-dropping-particle":"","parse-names":false,"suffix":""},{"dropping-particle":"","family":"Ferraro","given":"Lucia","non-dropping-particle":"","parse-names":false,"suffix":""},{"dropping-particle":"","family":"Garcia","given":"Míriam","non-dropping-particle":"","parse-names":false,"suffix":""},{"dropping-particle":"","family":"Heesterbeek","given":"Thomas J.","non-dropping-particle":"","parse-names":false,"suffix":""},{"dropping-particle":"","family":"Honisch","given":"Sabina","non-dropping-particle":"","parse-names":false,"suffix":""},{"dropping-particle":"","family":"Iacone","given":"Roberto","non-dropping-particle":"","parse-names":false,"suffix":""},{"dropping-particle":"","family":"Kilger","given":"Ellen","non-dropping-particle":"","parse-names":false,"suffix":""},{"dropping-particle":"","family":"Klaver","given":"Caroline C.W.","non-dropping-particle":"","parse-names":false,"suffix":""},{"dropping-particle":"","family":"Langen","given":"Hanno","non-dropping-particle":"","parse-names":false,"suffix":""},{"dropping-particle":"","family":"Lengyel","given":"Imre","non-dropping-particle":"","parse-names":false,"suffix":""},{"dropping-particle":"","family":"Luthert","given":"Phil","non-dropping-particle":"","parse-names":false,"suffix":""},{"dropping-particle":"","family":"Maugeais","given":"Cyrille","non-dropping-particle":"","parse-names":false,"suffix":""},{"dropping-particle":"","family":"Meester-Smoor","given":"Magda","non-dropping-particle":"","parse-names":false,"suffix":""},{"dropping-particle":"","family":"Merle","given":"Benedicte","non-dropping-particle":"","parse-names":false,"suffix":""},{"dropping-particle":"","family":"Monés","given":"Jordi","non-dropping-particle":"","parse-names":false,"suffix":""},{"dropping-particle":"","family":"Nogoceke","given":"Everson","non-dropping-particle":"","parse-names":false,"suffix":""},{"dropping-particle":"","family":"Peto","given":"Tunde","non-dropping-particle":"","parse-names":false,"suffix":""},{"dropping-particle":"","family":"Pool","given":"Fran","non-dropping-particle":"","parse-names":false,"suffix":""},{"dropping-particle":"","family":"Rodríguez","given":"Eduardo","non-dropping-particle":"","parse-names":false,"suffix":""},{"dropping-particle":"","family":"Bartz-Schmidt","given":"Karl Ulrich","non-dropping-particle":"","parse-names":false,"suffix":""},{"dropping-particle":"","family":"Leeuwen","given":"Elisabeth M.","non-dropping-particle":"van","parse-names":false,"suffix":""},{"dropping-particle":"","family":"Verzijden","given":"Timo","non-dropping-particle":"","parse-names":false,"suffix":""},{"dropping-particle":"","family":"Zumbansen","given":"Markus","non-dropping-particle":"","parse-names":false,"suffix":""}],"container-title":"PLoS ONE","id":"ITEM-1","issue":"6","issued":{"date-parts":[["2019"]]},"page":"1-12","title":"Metabolomics in serum of patients with non-advanced age-related macular degeneration reveals aberrations in the glutamine pathway","type":"article-journal","volume":"14"},"uris":["http://www.mendeley.com/documents/?uuid=5533fb7e-f753-4e62-9272-f8a734ad8320"]}],"mendeley":{"formattedCitation":"&lt;sup&gt;11&lt;/sup&gt;","plainTextFormattedCitation":"11","previouslyFormattedCitation":"&lt;sup&gt;11&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1</w:t>
            </w:r>
            <w:r w:rsidRPr="00593738">
              <w:rPr>
                <w:rFonts w:ascii="Arial" w:hAnsi="Arial" w:cs="Arial"/>
                <w:b/>
                <w:bCs/>
                <w:sz w:val="16"/>
                <w:szCs w:val="16"/>
              </w:rPr>
              <w:fldChar w:fldCharType="end"/>
            </w:r>
            <w:r w:rsidRPr="00593738">
              <w:rPr>
                <w:rFonts w:ascii="Arial" w:hAnsi="Arial" w:cs="Arial"/>
                <w:b/>
                <w:bCs/>
                <w:sz w:val="16"/>
                <w:szCs w:val="16"/>
              </w:rPr>
              <w:t>, 2019</w:t>
            </w:r>
          </w:p>
        </w:tc>
        <w:tc>
          <w:tcPr>
            <w:tcW w:w="1525" w:type="dxa"/>
            <w:vAlign w:val="center"/>
          </w:tcPr>
          <w:p w14:paraId="06EEB61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plore novel biomarkers for AMD using a targeted metabolomics.</w:t>
            </w:r>
          </w:p>
        </w:tc>
        <w:tc>
          <w:tcPr>
            <w:tcW w:w="1535" w:type="dxa"/>
            <w:vAlign w:val="center"/>
          </w:tcPr>
          <w:p w14:paraId="0ECD401E" w14:textId="77777777" w:rsidR="00BF0D9D" w:rsidRPr="00593738" w:rsidRDefault="00BF0D9D" w:rsidP="009755C0">
            <w:pPr>
              <w:jc w:val="center"/>
              <w:rPr>
                <w:rFonts w:ascii="Arial" w:hAnsi="Arial" w:cs="Arial"/>
                <w:sz w:val="16"/>
                <w:szCs w:val="16"/>
              </w:rPr>
            </w:pPr>
            <w:proofErr w:type="spellStart"/>
            <w:r w:rsidRPr="00593738">
              <w:rPr>
                <w:rFonts w:ascii="Arial" w:hAnsi="Arial" w:cs="Arial"/>
                <w:sz w:val="16"/>
                <w:szCs w:val="16"/>
              </w:rPr>
              <w:t>sPLS</w:t>
            </w:r>
            <w:proofErr w:type="spellEnd"/>
            <w:r w:rsidRPr="00593738">
              <w:rPr>
                <w:rFonts w:ascii="Arial" w:hAnsi="Arial" w:cs="Arial"/>
                <w:sz w:val="16"/>
                <w:szCs w:val="16"/>
              </w:rPr>
              <w:t>-DA used for variable selection and</w:t>
            </w:r>
          </w:p>
          <w:p w14:paraId="7321809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imension reduction</w:t>
            </w:r>
          </w:p>
          <w:p w14:paraId="674FC5F9" w14:textId="77777777" w:rsidR="00BF0D9D" w:rsidRPr="00593738" w:rsidRDefault="00BF0D9D" w:rsidP="009755C0">
            <w:pPr>
              <w:jc w:val="center"/>
              <w:rPr>
                <w:rFonts w:ascii="Arial" w:hAnsi="Arial" w:cs="Arial"/>
                <w:sz w:val="16"/>
                <w:szCs w:val="16"/>
              </w:rPr>
            </w:pPr>
          </w:p>
          <w:p w14:paraId="7A6AD17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Regression used to reduce shrinkage bias in selected predictors from the </w:t>
            </w:r>
            <w:proofErr w:type="spellStart"/>
            <w:r w:rsidRPr="00593738">
              <w:rPr>
                <w:rFonts w:ascii="Arial" w:hAnsi="Arial" w:cs="Arial"/>
                <w:sz w:val="16"/>
                <w:szCs w:val="16"/>
              </w:rPr>
              <w:t>sPLS</w:t>
            </w:r>
            <w:proofErr w:type="spellEnd"/>
            <w:r w:rsidRPr="00593738">
              <w:rPr>
                <w:rFonts w:ascii="Arial" w:hAnsi="Arial" w:cs="Arial"/>
                <w:sz w:val="16"/>
                <w:szCs w:val="16"/>
              </w:rPr>
              <w:t>-DA</w:t>
            </w:r>
          </w:p>
        </w:tc>
        <w:tc>
          <w:tcPr>
            <w:tcW w:w="1749" w:type="dxa"/>
            <w:vAlign w:val="center"/>
          </w:tcPr>
          <w:p w14:paraId="6EF2FE0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Metabolomics can identify biomarker candidates for AMD, and glutamine level is elevated in early AMD.</w:t>
            </w:r>
          </w:p>
        </w:tc>
        <w:tc>
          <w:tcPr>
            <w:tcW w:w="1521" w:type="dxa"/>
            <w:vAlign w:val="center"/>
          </w:tcPr>
          <w:p w14:paraId="7B07275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ses: 72.65±7.30</w:t>
            </w:r>
          </w:p>
          <w:p w14:paraId="5C7CBFE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70.64±5.2</w:t>
            </w:r>
          </w:p>
        </w:tc>
        <w:tc>
          <w:tcPr>
            <w:tcW w:w="1531" w:type="dxa"/>
            <w:vAlign w:val="center"/>
          </w:tcPr>
          <w:p w14:paraId="38DB84B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26/46</w:t>
            </w:r>
          </w:p>
          <w:p w14:paraId="587E70D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28/44</w:t>
            </w:r>
          </w:p>
        </w:tc>
        <w:tc>
          <w:tcPr>
            <w:tcW w:w="1594" w:type="dxa"/>
            <w:vAlign w:val="center"/>
          </w:tcPr>
          <w:p w14:paraId="05BBA93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iabetes  (self reported by &lt;10% of participants)</w:t>
            </w:r>
          </w:p>
        </w:tc>
        <w:tc>
          <w:tcPr>
            <w:tcW w:w="1588" w:type="dxa"/>
            <w:vAlign w:val="center"/>
          </w:tcPr>
          <w:p w14:paraId="0B579D4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advanced AMD</w:t>
            </w:r>
          </w:p>
        </w:tc>
        <w:tc>
          <w:tcPr>
            <w:tcW w:w="1887" w:type="dxa"/>
            <w:vAlign w:val="center"/>
          </w:tcPr>
          <w:p w14:paraId="3B38FDF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r>
      <w:tr w:rsidR="00BF0D9D" w:rsidRPr="00593738" w14:paraId="5DEADCD3" w14:textId="77777777" w:rsidTr="009755C0">
        <w:tc>
          <w:tcPr>
            <w:tcW w:w="1460" w:type="dxa"/>
            <w:shd w:val="clear" w:color="auto" w:fill="D0CECE" w:themeFill="background2" w:themeFillShade="E6"/>
            <w:vAlign w:val="center"/>
          </w:tcPr>
          <w:p w14:paraId="35906380"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Klei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16/j.ophtha.2018.12.026","ISSN":"15494713","PMID":"30572074","abstract":"Purpose: To examine the relationship between serum oxidized low-density lipoprotein (ox-LDL) cholesterol and the incidence of age-related macular degeneration (AMD) over a 25-year period in a sample of persons from the population-based Beaver Dam Eye Study (BDES). Design: Observational prospective cohort study. Participants: A total of 4972 people from the BDES (aged 43–84 years and living in Beaver Dam, Wisconsin in 1988) seen during at least 1 of 6 examination phases at approximately 5-year intervals between 1988 and 2016. Methods: A 50% random sample of participants (N = 2468) was selected for ox-LDL measurements. Stored frozen specimens from every examination phase were processed using an enzyme-linked immunosorbent assay from a single batch. All available intervals were included for a person, resulting in 6586 person-visits. Main Outcome Measures: Age-related macular degeneration was assessed using the Wisconsin Age-related Maculopathy Grading System, and severity was defined using a 5-step severity scale. The severity of the worse eye at each examination was used for analyses. A multi-state Markov (MSM) model was fit to simultaneously assess the ox-LDL relationship to all AMD transitions, including incidence of any AMD, incidence of late AMD, and worsening and improvement of AMD over the 25 years of the study. Results: The mean (standard deviation) level of ox-LDL was 75.3 (23.1) U/L at the baseline examination. When adjusting for age, sex, ARMS2 and CFH risk alleles, and examination phase, the ox-LDL at the beginning of a period was not statistically significantly associated with the incidence of any AMD (hazard ratio per 10 U/L ox-LDL was 1.03, 95% confidence interval 0.98,1.09). Furthermore, ox-LDL was not associated with worsening anywhere along the AMD severity scale, nor with incidence of late AMD. The lack of relationships of ox-LDL to the incidence of any AMD or worsening of AMD remained after adjustment for history of statin use, smoking status, body mass index, and history of cardiovascular disease (data not shown). Conclusions: Our findings do not provide evidence for statistically significant relationships between ox-LDL and AMD disease development or worsening of AMD.","author":[{"dropping-particle":"","family":"Klein","given":"Ronald","non-dropping-particle":"","parse-names":false,"suffix":""},{"dropping-particle":"","family":"Lee","given":"Kristine E.","non-dropping-particle":"","parse-names":false,"suffix":""},{"dropping-particle":"","family":"Tsai","given":"Michael Y.","non-dropping-particle":"","parse-names":false,"suffix":""},{"dropping-particle":"","family":"Cruickshanks","given":"Karen J.","non-dropping-particle":"","parse-names":false,"suffix":""},{"dropping-particle":"","family":"Gangnon","given":"Ronald E.","non-dropping-particle":"","parse-names":false,"suffix":""},{"dropping-particle":"","family":"Klein","given":"Barbara E.K.","non-dropping-particle":"","parse-names":false,"suffix":""}],"container-title":"Ophthalmology","id":"ITEM-1","issue":"5","issued":{"date-parts":[["2019"]]},"page":"752-758","publisher":"Elsevier","title":"Oxidized Low-density Lipoprotein and the Incidence of Age-related Macular Degeneration","type":"article-journal","volume":"126"},"uris":["http://www.mendeley.com/documents/?uuid=00bc18e5-7192-4b7c-ae74-793a42ca8dc3"]}],"mendeley":{"formattedCitation":"&lt;sup&gt;12&lt;/sup&gt;","plainTextFormattedCitation":"12","previouslyFormattedCitation":"&lt;sup&gt;12&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2</w:t>
            </w:r>
            <w:r w:rsidRPr="00593738">
              <w:rPr>
                <w:rFonts w:ascii="Arial" w:hAnsi="Arial" w:cs="Arial"/>
                <w:b/>
                <w:bCs/>
                <w:sz w:val="16"/>
                <w:szCs w:val="16"/>
              </w:rPr>
              <w:fldChar w:fldCharType="end"/>
            </w:r>
            <w:r w:rsidRPr="00593738">
              <w:rPr>
                <w:rFonts w:ascii="Arial" w:hAnsi="Arial" w:cs="Arial"/>
                <w:b/>
                <w:bCs/>
                <w:sz w:val="16"/>
                <w:szCs w:val="16"/>
              </w:rPr>
              <w:t>, 2019</w:t>
            </w:r>
          </w:p>
        </w:tc>
        <w:tc>
          <w:tcPr>
            <w:tcW w:w="1525" w:type="dxa"/>
            <w:vAlign w:val="center"/>
          </w:tcPr>
          <w:p w14:paraId="7F45FAE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o examine the relationship between serum oxidized low-density lipoprotein cholesterol and the incidence of AMD.</w:t>
            </w:r>
          </w:p>
        </w:tc>
        <w:tc>
          <w:tcPr>
            <w:tcW w:w="1535" w:type="dxa"/>
            <w:vAlign w:val="center"/>
          </w:tcPr>
          <w:p w14:paraId="3AB7E5E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gression compared baseline characteristics.</w:t>
            </w:r>
          </w:p>
          <w:p w14:paraId="3BFBDBB5" w14:textId="77777777" w:rsidR="00BF0D9D" w:rsidRPr="00593738" w:rsidRDefault="00BF0D9D" w:rsidP="009755C0">
            <w:pPr>
              <w:jc w:val="center"/>
              <w:rPr>
                <w:rFonts w:ascii="Arial" w:hAnsi="Arial" w:cs="Arial"/>
                <w:sz w:val="16"/>
                <w:szCs w:val="16"/>
              </w:rPr>
            </w:pPr>
          </w:p>
          <w:p w14:paraId="4828943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Multi-state Markov used to evaluate the associations of </w:t>
            </w:r>
            <w:r w:rsidRPr="00593738">
              <w:rPr>
                <w:rFonts w:ascii="Arial" w:hAnsi="Arial" w:cs="Arial"/>
                <w:sz w:val="16"/>
                <w:szCs w:val="16"/>
              </w:rPr>
              <w:lastRenderedPageBreak/>
              <w:t>known and potential risk factors with the incidence, worsening, and improvement of AMD.</w:t>
            </w:r>
          </w:p>
        </w:tc>
        <w:tc>
          <w:tcPr>
            <w:tcW w:w="1749" w:type="dxa"/>
            <w:vAlign w:val="center"/>
          </w:tcPr>
          <w:p w14:paraId="57CA8CD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There is no relationship between ox-LDL and AMD development or progression.</w:t>
            </w:r>
          </w:p>
        </w:tc>
        <w:tc>
          <w:tcPr>
            <w:tcW w:w="1521" w:type="dxa"/>
            <w:vAlign w:val="center"/>
          </w:tcPr>
          <w:p w14:paraId="108A214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62.0±11.2</w:t>
            </w:r>
          </w:p>
        </w:tc>
        <w:tc>
          <w:tcPr>
            <w:tcW w:w="1531" w:type="dxa"/>
            <w:vAlign w:val="center"/>
          </w:tcPr>
          <w:p w14:paraId="1E2B360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2163/2763</w:t>
            </w:r>
          </w:p>
        </w:tc>
        <w:tc>
          <w:tcPr>
            <w:tcW w:w="1594" w:type="dxa"/>
            <w:vAlign w:val="center"/>
          </w:tcPr>
          <w:p w14:paraId="7AC360F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HTN (2488), CVD (733), diabetes (529)</w:t>
            </w:r>
          </w:p>
        </w:tc>
        <w:tc>
          <w:tcPr>
            <w:tcW w:w="1588" w:type="dxa"/>
            <w:vAlign w:val="center"/>
          </w:tcPr>
          <w:p w14:paraId="346C8C3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1354), AMD (1017)</w:t>
            </w:r>
          </w:p>
        </w:tc>
        <w:tc>
          <w:tcPr>
            <w:tcW w:w="1887" w:type="dxa"/>
            <w:vAlign w:val="center"/>
          </w:tcPr>
          <w:p w14:paraId="434C371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Smoker (969), lipid lowering medications (221), statins (25)</w:t>
            </w:r>
          </w:p>
        </w:tc>
      </w:tr>
      <w:tr w:rsidR="00BF0D9D" w:rsidRPr="00593738" w14:paraId="5503E5EC" w14:textId="77777777" w:rsidTr="009755C0">
        <w:tc>
          <w:tcPr>
            <w:tcW w:w="1460" w:type="dxa"/>
            <w:shd w:val="clear" w:color="auto" w:fill="D0CECE" w:themeFill="background2" w:themeFillShade="E6"/>
            <w:vAlign w:val="center"/>
          </w:tcPr>
          <w:p w14:paraId="16267893"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Kuiper</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38/srep41595","ISSN":"20452322","PMID":"28128370","abstract":"Retinal diseases generally are vision-threatening conditions that warrant appropriate clinical decision-making which currently solely dependents upon extensive clinical screening by specialized ophthalmologists. In the era where molecular assessment has improved dramatically, we aimed at the identification of biomarkers in 175 ocular fluids to classify four archetypical ocular conditions affecting the retina (age-related macular degeneration, idiopathic non-infectious uveitis, primary vitreoretinal lymphoma, and rhegmatogenous retinal detachment) with one single test. Unsupervised clustering of ocular proteins revealed a classification strikingly similar to the clinical phenotypes of each disease group studied. We developed and independently validated a parsimonious model based merely on three proteins; interleukin (IL)-10, IL-21, and angiotensin converting enzyme (ACE) that could correctly classify patients with an overall accuracy, sensitivity and specificity of respectively, 86.7%, 79.4% and 92.5%. Here, we provide proof-of-concept for molecular profiling as a diagnostic aid for ophthalmologists in the care for patients with retinal conditions.","author":[{"dropping-particle":"","family":"Kuiper","given":"J. J.W.","non-dropping-particle":"","parse-names":false,"suffix":""},{"dropping-particle":"","family":"Beretta","given":"L.","non-dropping-particle":"","parse-names":false,"suffix":""},{"dropping-particle":"","family":"Nierkens","given":"S.","non-dropping-particle":"","parse-names":false,"suffix":""},{"dropping-particle":"","family":"Leeuwen","given":"R.","non-dropping-particle":"Van","parse-names":false,"suffix":""},{"dropping-particle":"","family":"Dam-Van Loon","given":"N. H.","non-dropping-particle":"Ten","parse-names":false,"suffix":""},{"dropping-particle":"","family":"Ossewaarde-Van Norel","given":"J.","non-dropping-particle":"","parse-names":false,"suffix":""},{"dropping-particle":"","family":"Bartels","given":"M. C.","non-dropping-particle":"","parse-names":false,"suffix":""},{"dropping-particle":"","family":"Groot-Mijnes","given":"J. D.F.","non-dropping-particle":"De","parse-names":false,"suffix":""},{"dropping-particle":"","family":"Schellekens","given":"P.","non-dropping-particle":"","parse-names":false,"suffix":""},{"dropping-particle":"","family":"Boer","given":"J. H.","non-dropping-particle":"De","parse-names":false,"suffix":""},{"dropping-particle":"","family":"Radstake","given":"T. R.D.J.","non-dropping-particle":"","parse-names":false,"suffix":""}],"container-title":"Scientific Reports","id":"ITEM-1","issued":{"date-parts":[["2017"]]},"page":"1-9","publisher":"Nature Publishing Group","title":"An Ocular Protein Triad Can Classify Four Complex Retinal Diseases","type":"article-journal","volume":"7"},"uris":["http://www.mendeley.com/documents/?uuid=a0e8db12-82b2-404c-b10b-5073f9e074f4"]}],"mendeley":{"formattedCitation":"&lt;sup&gt;13&lt;/sup&gt;","plainTextFormattedCitation":"13","previouslyFormattedCitation":"&lt;sup&gt;13&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3</w:t>
            </w:r>
            <w:r w:rsidRPr="00593738">
              <w:rPr>
                <w:rFonts w:ascii="Arial" w:hAnsi="Arial" w:cs="Arial"/>
                <w:b/>
                <w:bCs/>
                <w:sz w:val="16"/>
                <w:szCs w:val="16"/>
              </w:rPr>
              <w:fldChar w:fldCharType="end"/>
            </w:r>
            <w:r w:rsidRPr="00593738">
              <w:rPr>
                <w:rFonts w:ascii="Arial" w:hAnsi="Arial" w:cs="Arial"/>
                <w:b/>
                <w:bCs/>
                <w:sz w:val="16"/>
                <w:szCs w:val="16"/>
              </w:rPr>
              <w:t>, 2017</w:t>
            </w:r>
          </w:p>
        </w:tc>
        <w:tc>
          <w:tcPr>
            <w:tcW w:w="1525" w:type="dxa"/>
            <w:vAlign w:val="center"/>
          </w:tcPr>
          <w:p w14:paraId="5CEC64C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dentify high risk of AMD using metabolic biomarkers.</w:t>
            </w:r>
          </w:p>
        </w:tc>
        <w:tc>
          <w:tcPr>
            <w:tcW w:w="1535" w:type="dxa"/>
            <w:vAlign w:val="center"/>
          </w:tcPr>
          <w:p w14:paraId="73E3548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lustering used to group significant biomarkers.</w:t>
            </w:r>
          </w:p>
          <w:p w14:paraId="732D9866" w14:textId="77777777" w:rsidR="00BF0D9D" w:rsidRPr="00593738" w:rsidRDefault="00BF0D9D" w:rsidP="009755C0">
            <w:pPr>
              <w:jc w:val="center"/>
              <w:rPr>
                <w:rFonts w:ascii="Arial" w:hAnsi="Arial" w:cs="Arial"/>
                <w:sz w:val="16"/>
                <w:szCs w:val="16"/>
              </w:rPr>
            </w:pPr>
          </w:p>
          <w:p w14:paraId="373C827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k-nearest neighbors evaluated the validity of the projection</w:t>
            </w:r>
          </w:p>
          <w:p w14:paraId="276590A8" w14:textId="77777777" w:rsidR="00BF0D9D" w:rsidRPr="00593738" w:rsidRDefault="00BF0D9D" w:rsidP="009755C0">
            <w:pPr>
              <w:jc w:val="center"/>
              <w:rPr>
                <w:rFonts w:ascii="Arial" w:hAnsi="Arial" w:cs="Arial"/>
                <w:sz w:val="16"/>
                <w:szCs w:val="16"/>
              </w:rPr>
            </w:pPr>
          </w:p>
          <w:p w14:paraId="7E6B41D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cision tree created a predictive clinical model.</w:t>
            </w:r>
          </w:p>
        </w:tc>
        <w:tc>
          <w:tcPr>
            <w:tcW w:w="1749" w:type="dxa"/>
            <w:vAlign w:val="center"/>
          </w:tcPr>
          <w:p w14:paraId="73C8BF0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Molecular profiling can be a diagnostic aid in ophthalmology.</w:t>
            </w:r>
          </w:p>
        </w:tc>
        <w:tc>
          <w:tcPr>
            <w:tcW w:w="1521" w:type="dxa"/>
            <w:vAlign w:val="center"/>
          </w:tcPr>
          <w:p w14:paraId="775529C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iscovery cohort: 66 (25-95)</w:t>
            </w:r>
          </w:p>
          <w:p w14:paraId="192FFCED" w14:textId="77777777" w:rsidR="00BF0D9D" w:rsidRPr="00593738" w:rsidRDefault="00BF0D9D" w:rsidP="009755C0">
            <w:pPr>
              <w:jc w:val="center"/>
              <w:rPr>
                <w:rFonts w:ascii="Arial" w:hAnsi="Arial" w:cs="Arial"/>
                <w:sz w:val="16"/>
                <w:szCs w:val="16"/>
              </w:rPr>
            </w:pPr>
          </w:p>
          <w:p w14:paraId="6106D6E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plication cohort: 66 (11-86)</w:t>
            </w:r>
          </w:p>
        </w:tc>
        <w:tc>
          <w:tcPr>
            <w:tcW w:w="1531" w:type="dxa"/>
            <w:vAlign w:val="center"/>
          </w:tcPr>
          <w:p w14:paraId="5E6F4EB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iscovery cohort: 65/63</w:t>
            </w:r>
          </w:p>
          <w:p w14:paraId="6F2B5A15" w14:textId="77777777" w:rsidR="00BF0D9D" w:rsidRPr="00593738" w:rsidRDefault="00BF0D9D" w:rsidP="009755C0">
            <w:pPr>
              <w:jc w:val="center"/>
              <w:rPr>
                <w:rFonts w:ascii="Arial" w:hAnsi="Arial" w:cs="Arial"/>
                <w:sz w:val="16"/>
                <w:szCs w:val="16"/>
              </w:rPr>
            </w:pPr>
          </w:p>
          <w:p w14:paraId="6D2BB9C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plication cohort: 25/22</w:t>
            </w:r>
          </w:p>
        </w:tc>
        <w:tc>
          <w:tcPr>
            <w:tcW w:w="1594" w:type="dxa"/>
            <w:vAlign w:val="center"/>
          </w:tcPr>
          <w:p w14:paraId="41832C0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603E25C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Discovery 32, Replication 7), PVRL (Discovery 18, Replication 7), INIU (Discovery 26, Replication 9), RRD (Discovery 52, Replication 13)</w:t>
            </w:r>
          </w:p>
        </w:tc>
        <w:tc>
          <w:tcPr>
            <w:tcW w:w="1887" w:type="dxa"/>
            <w:vAlign w:val="center"/>
          </w:tcPr>
          <w:p w14:paraId="4B3BED1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r>
      <w:tr w:rsidR="00BF0D9D" w:rsidRPr="00593738" w14:paraId="756B011E" w14:textId="77777777" w:rsidTr="009755C0">
        <w:tc>
          <w:tcPr>
            <w:tcW w:w="1460" w:type="dxa"/>
            <w:shd w:val="clear" w:color="auto" w:fill="D0CECE" w:themeFill="background2" w:themeFillShade="E6"/>
            <w:vAlign w:val="center"/>
          </w:tcPr>
          <w:p w14:paraId="119862A8"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Lai</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97/IAE.0b013e3181b32c45","ISSN":"0275004X","PMID":"19934816","abstract":"PURPOSE: To evaluate the visual and growth factor changes of two different intravitreal bevacizumab dosages for neovascular age-related macular degeneration. METHODS: Fifty eyes of 50 patients with neovascular age-related macular degeneration were randomized to receive 3 monthly intravitreal injections of 1.25 mg (24 eyes) or 2.5 mg (26 eyes) bevacizumab. Patients were observed for 6 months, and the logarithm of minimal angle of resolution best-corrected visual acuity, central foveal thickness, aqueous vascular endothelial growth factor, and pigment epithelial derived factor levels were assessed. RESULTS: Both groups had significant central foveal thickness reductions at 6 months (P &lt; 0.001). Six (23.1%) eyes in the 2.5-mg group lost 3 or more lines compared with none in the 1.25-mg group (P = 0.023). No significant difference in logarithm of minimal angle of resolution best-corrected visual acuity, central foveal thickness, or growth factors levels was found between the two groups at all visits. Eyes with persistent angiographic leakage at 3 months had significantly higher baseline aqueous vascular endothelial growth factor levels compared with eyes without leakage (P = 0.013). Logistic regression analysis showed that high baseline aqueous vascular endothelial growth factor level was the only significant factor associated with persistent leakage at 3 months (P = 0.040). CONCLUSION: Three monthly intravitreal 1.25-mg bevacizumab injections seemed to result in better visual outcome than 2.5 mg bevacizumab. Baseline aqueous vascular endothelial growth factor level might have a role in predicting angiographic response after bevacizumab injections. Copyright © by the Southern Society for Clinical Investigation.","author":[{"dropping-particle":"","family":"Lai","given":"Timothy Y.Y.","non-dropping-particle":"","parse-names":false,"suffix":""},{"dropping-particle":"","family":"Liu","given":"David T.L.","non-dropping-particle":"","parse-names":false,"suffix":""},{"dropping-particle":"","family":"Chan","given":"Kwok Ping","non-dropping-particle":"","parse-names":false,"suffix":""},{"dropping-particle":"","family":"Luk","given":"Fiona O.J.","non-dropping-particle":"","parse-names":false,"suffix":""},{"dropping-particle":"","family":"Pang","given":"Chi Pui","non-dropping-particle":"","parse-names":false,"suffix":""},{"dropping-particle":"","family":"Lam","given":"Dennis S.C.","non-dropping-particle":"","parse-names":false,"suffix":""}],"container-title":"Retina","id":"ITEM-1","issue":"9","issued":{"date-parts":[["2009"]]},"page":"1218-1226","title":"Visual outcomes and growth factor changes of two dosages of intravitreal bevacizumab for neovascular age-related macular degeneration: A randomized, controlled trial","type":"article-journal","volume":"29"},"uris":["http://www.mendeley.com/documents/?uuid=b97394e8-9d69-4580-a3ec-b7d209013dae"]}],"mendeley":{"formattedCitation":"&lt;sup&gt;14&lt;/sup&gt;","plainTextFormattedCitation":"14","previouslyFormattedCitation":"&lt;sup&gt;14&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4</w:t>
            </w:r>
            <w:r w:rsidRPr="00593738">
              <w:rPr>
                <w:rFonts w:ascii="Arial" w:hAnsi="Arial" w:cs="Arial"/>
                <w:b/>
                <w:bCs/>
                <w:sz w:val="16"/>
                <w:szCs w:val="16"/>
              </w:rPr>
              <w:fldChar w:fldCharType="end"/>
            </w:r>
            <w:r w:rsidRPr="00593738">
              <w:rPr>
                <w:rFonts w:ascii="Arial" w:hAnsi="Arial" w:cs="Arial"/>
                <w:b/>
                <w:bCs/>
                <w:sz w:val="16"/>
                <w:szCs w:val="16"/>
              </w:rPr>
              <w:t>, 2009</w:t>
            </w:r>
          </w:p>
        </w:tc>
        <w:tc>
          <w:tcPr>
            <w:tcW w:w="1525" w:type="dxa"/>
            <w:vAlign w:val="center"/>
          </w:tcPr>
          <w:p w14:paraId="1E0D8B4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o evaluate the visual and growth factor changes given intravitreal bevacizumab dosages in nAMD.</w:t>
            </w:r>
          </w:p>
        </w:tc>
        <w:tc>
          <w:tcPr>
            <w:tcW w:w="1535" w:type="dxa"/>
            <w:vAlign w:val="center"/>
          </w:tcPr>
          <w:p w14:paraId="08A581E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gression used to determine the relative contribution of each variable.</w:t>
            </w:r>
          </w:p>
        </w:tc>
        <w:tc>
          <w:tcPr>
            <w:tcW w:w="1749" w:type="dxa"/>
            <w:vAlign w:val="center"/>
          </w:tcPr>
          <w:p w14:paraId="50765E7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1.25-mg bevacizumab injection seems to</w:t>
            </w:r>
          </w:p>
          <w:p w14:paraId="68125D8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sult in better visual outcome than 2.5 mg, baseline VEGF may predict angiographic  response.</w:t>
            </w:r>
          </w:p>
        </w:tc>
        <w:tc>
          <w:tcPr>
            <w:tcW w:w="1521" w:type="dxa"/>
            <w:vAlign w:val="center"/>
          </w:tcPr>
          <w:p w14:paraId="239C137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Overall: 75.8±7.4</w:t>
            </w:r>
            <w:r w:rsidRPr="00593738">
              <w:rPr>
                <w:rFonts w:ascii="Arial" w:hAnsi="Arial" w:cs="Arial"/>
                <w:sz w:val="16"/>
                <w:szCs w:val="16"/>
              </w:rPr>
              <w:br/>
              <w:t>1.25 mg</w:t>
            </w:r>
          </w:p>
          <w:p w14:paraId="35A46266" w14:textId="77777777" w:rsidR="00BF0D9D" w:rsidRPr="00593738" w:rsidRDefault="00BF0D9D" w:rsidP="009755C0">
            <w:pPr>
              <w:jc w:val="center"/>
              <w:rPr>
                <w:rFonts w:ascii="Arial" w:hAnsi="Arial" w:cs="Arial"/>
                <w:sz w:val="16"/>
                <w:szCs w:val="16"/>
              </w:rPr>
            </w:pPr>
          </w:p>
          <w:p w14:paraId="7E5FC18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Bevacizumab: 75.9±6.6</w:t>
            </w:r>
          </w:p>
          <w:p w14:paraId="3A90A6D8" w14:textId="77777777" w:rsidR="00BF0D9D" w:rsidRPr="00593738" w:rsidRDefault="00BF0D9D" w:rsidP="009755C0">
            <w:pPr>
              <w:jc w:val="center"/>
              <w:rPr>
                <w:rFonts w:ascii="Arial" w:hAnsi="Arial" w:cs="Arial"/>
                <w:sz w:val="16"/>
                <w:szCs w:val="16"/>
              </w:rPr>
            </w:pPr>
          </w:p>
          <w:p w14:paraId="5A5D92E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2.5 mg Bevacizumab: 74.9±7.7</w:t>
            </w:r>
          </w:p>
        </w:tc>
        <w:tc>
          <w:tcPr>
            <w:tcW w:w="1531" w:type="dxa"/>
            <w:vAlign w:val="center"/>
          </w:tcPr>
          <w:p w14:paraId="52D940A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Overall: 34/16</w:t>
            </w:r>
          </w:p>
          <w:p w14:paraId="7391D188" w14:textId="77777777" w:rsidR="00BF0D9D" w:rsidRPr="00593738" w:rsidRDefault="00BF0D9D" w:rsidP="009755C0">
            <w:pPr>
              <w:jc w:val="center"/>
              <w:rPr>
                <w:rFonts w:ascii="Arial" w:hAnsi="Arial" w:cs="Arial"/>
                <w:sz w:val="16"/>
                <w:szCs w:val="16"/>
              </w:rPr>
            </w:pPr>
          </w:p>
          <w:p w14:paraId="3C20353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1.25 mg eyes: 16/8</w:t>
            </w:r>
          </w:p>
          <w:p w14:paraId="3AA61430" w14:textId="77777777" w:rsidR="00BF0D9D" w:rsidRPr="00593738" w:rsidRDefault="00BF0D9D" w:rsidP="009755C0">
            <w:pPr>
              <w:jc w:val="center"/>
              <w:rPr>
                <w:rFonts w:ascii="Arial" w:hAnsi="Arial" w:cs="Arial"/>
                <w:sz w:val="16"/>
                <w:szCs w:val="16"/>
              </w:rPr>
            </w:pPr>
          </w:p>
          <w:p w14:paraId="1061386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2.5 mg eyes: 718/8</w:t>
            </w:r>
          </w:p>
        </w:tc>
        <w:tc>
          <w:tcPr>
            <w:tcW w:w="1594" w:type="dxa"/>
            <w:vAlign w:val="center"/>
          </w:tcPr>
          <w:p w14:paraId="7CBE6FE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30D80DF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887" w:type="dxa"/>
            <w:vAlign w:val="center"/>
          </w:tcPr>
          <w:p w14:paraId="6B9CB22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r>
      <w:tr w:rsidR="00BF0D9D" w:rsidRPr="00593738" w14:paraId="397163CF" w14:textId="77777777" w:rsidTr="009755C0">
        <w:tc>
          <w:tcPr>
            <w:tcW w:w="1460" w:type="dxa"/>
            <w:shd w:val="clear" w:color="auto" w:fill="D0CECE" w:themeFill="background2" w:themeFillShade="E6"/>
            <w:vAlign w:val="center"/>
          </w:tcPr>
          <w:p w14:paraId="2516C76C"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Lains</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16/j.ophtha.2017.08.008","ISSN":"15494713","PMID":"28916333","abstract":"Purpose: To characterize the plasma metabolomic profile of patients with age-related macular degeneration (AMD) using mass spectrometry (MS). Design: Cross-sectional observational study. Participants: We prospectively recruited participants with a diagnosis of AMD and a control group (&gt;50 years of age) without any vitreoretinal disease. Methods: All participants underwent color fundus photography, used for AMD diagnosis and staging, according to the Age-Related Eye Disease Study classification scheme. Fasting blood samples were collected and plasma was analyzed by Metabolon, Inc. (Durham, NC), using ultrahigh-performance liquid chromatography (UPLC) and high-resolution MS. Metabolon's hardware and software were used to identify peaks and control quality. Principal component analysis and multivariate regression were performed to assess differences in the metabolomic profiles of AMD patients versus controls, while controlling for potential confounders. For biological interpretation, pathway enrichment analysis of significant metabolites was performed using MetaboAnalyst. Main Outcome Measures: The primary outcome measures were levels of plasma metabolites in participants with AMD compared with controls and among different AMD severity stages. Results: We included 90 participants with AMD (30 with early AMD, 30 with intermediate AMD, and 30 with late AMD) and 30 controls. Using UPLC and MS, 878 biochemicals were identified. Multivariate logistic regression identified 87 metabolites with levels that differed significantly between AMD patients and controls. Most of these metabolites (82.8%; n = 72), including the most significant metabolites, belonged to the lipid pathways. Analysis of variance revealed that of the 87 metabolites, 48 (55.2%) also were significantly different across the different stages of AMD. A significant enrichment of the glycerophospholipids pathway was identified (P = 4.7 × 10−9) among these metabolites. Conclusions: Participants with AMD have altered plasma metabolomic profiles compared with controls. Our data suggest that the most significant metabolites map to the glycerophospholipid pathway. These findings have the potential to improve our understanding of AMD pathogenesis, to support the development of plasma-based metabolomics biomarkers of AMD, and to identify novel targets for treatment of this blinding disease.","author":[{"dropping-particle":"","family":"Laíns","given":"Inês","non-dropping-particle":"","parse-names":false,"suffix":""},{"dropping-particle":"","family":"Kelly","given":"Rachel S.","non-dropping-particle":"","parse-names":false,"suffix":""},{"dropping-particle":"","family":"Miller","given":"John B.","non-dropping-particle":"","parse-names":false,"suffix":""},{"dropping-particle":"","family":"Silva","given":"Rufino","non-dropping-particle":"","parse-names":false,"suffix":""},{"dropping-particle":"","family":"Vavvas","given":"Demetrios G.","non-dropping-particle":"","parse-names":false,"suffix":""},{"dropping-particle":"","family":"Kim","given":"Ivana K.","non-dropping-particle":"","parse-names":false,"suffix":""},{"dropping-particle":"","family":"Murta","given":"Joaquim N.","non-dropping-particle":"","parse-names":false,"suffix":""},{"dropping-particle":"","family":"Lasky-Su","given":"Jessica","non-dropping-particle":"","parse-names":false,"suffix":""},{"dropping-particle":"","family":"Miller","given":"Joan W.","non-dropping-particle":"","parse-names":false,"suffix":""},{"dropping-particle":"","family":"Husain","given":"Deeba","non-dropping-particle":"","parse-names":false,"suffix":""}],"container-title":"Ophthalmology","id":"ITEM-1","issue":"2","issued":{"date-parts":[["2018"]]},"page":"245-254","title":"Human Plasma Metabolomics Study across All Stages of Age-Related Macular Degeneration Identifies Potential Lipid Biomarkers","type":"article-journal","volume":"125"},"uris":["http://www.mendeley.com/documents/?uuid=4724fefb-4877-4a76-ae9b-4149b487e19e"]}],"mendeley":{"formattedCitation":"&lt;sup&gt;15&lt;/sup&gt;","plainTextFormattedCitation":"15","previouslyFormattedCitation":"&lt;sup&gt;15&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5</w:t>
            </w:r>
            <w:r w:rsidRPr="00593738">
              <w:rPr>
                <w:rFonts w:ascii="Arial" w:hAnsi="Arial" w:cs="Arial"/>
                <w:b/>
                <w:bCs/>
                <w:sz w:val="16"/>
                <w:szCs w:val="16"/>
              </w:rPr>
              <w:fldChar w:fldCharType="end"/>
            </w:r>
            <w:r w:rsidRPr="00593738">
              <w:rPr>
                <w:rFonts w:ascii="Arial" w:hAnsi="Arial" w:cs="Arial"/>
                <w:b/>
                <w:bCs/>
                <w:sz w:val="16"/>
                <w:szCs w:val="16"/>
              </w:rPr>
              <w:t>, 2018</w:t>
            </w:r>
          </w:p>
        </w:tc>
        <w:tc>
          <w:tcPr>
            <w:tcW w:w="1525" w:type="dxa"/>
            <w:vAlign w:val="center"/>
          </w:tcPr>
          <w:p w14:paraId="75ED46E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o characterize the metabolomic profile of patients with AMD.</w:t>
            </w:r>
          </w:p>
        </w:tc>
        <w:tc>
          <w:tcPr>
            <w:tcW w:w="1535" w:type="dxa"/>
            <w:vAlign w:val="center"/>
          </w:tcPr>
          <w:p w14:paraId="2AC5455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CA used for dimensionality reduction.</w:t>
            </w:r>
          </w:p>
          <w:p w14:paraId="6D01CA2F" w14:textId="77777777" w:rsidR="00BF0D9D" w:rsidRPr="00593738" w:rsidRDefault="00BF0D9D" w:rsidP="009755C0">
            <w:pPr>
              <w:jc w:val="center"/>
              <w:rPr>
                <w:rFonts w:ascii="Arial" w:hAnsi="Arial" w:cs="Arial"/>
                <w:sz w:val="16"/>
                <w:szCs w:val="16"/>
              </w:rPr>
            </w:pPr>
          </w:p>
          <w:p w14:paraId="78B6540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gression used to isolate metabolites significantly associated with AMD.</w:t>
            </w:r>
          </w:p>
        </w:tc>
        <w:tc>
          <w:tcPr>
            <w:tcW w:w="1749" w:type="dxa"/>
            <w:vAlign w:val="center"/>
          </w:tcPr>
          <w:p w14:paraId="05C25A3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patients had altered plasma metabolomic profiles, with most significant metabolites mapping to the glycerophospholipid pathway.</w:t>
            </w:r>
          </w:p>
        </w:tc>
        <w:tc>
          <w:tcPr>
            <w:tcW w:w="1521" w:type="dxa"/>
            <w:vAlign w:val="center"/>
          </w:tcPr>
          <w:p w14:paraId="0C0B1F4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Overall: 70±8</w:t>
            </w:r>
          </w:p>
          <w:p w14:paraId="21BBF54F" w14:textId="77777777" w:rsidR="00BF0D9D" w:rsidRPr="00593738" w:rsidRDefault="00BF0D9D" w:rsidP="009755C0">
            <w:pPr>
              <w:jc w:val="center"/>
              <w:rPr>
                <w:rFonts w:ascii="Arial" w:hAnsi="Arial" w:cs="Arial"/>
                <w:sz w:val="16"/>
                <w:szCs w:val="16"/>
              </w:rPr>
            </w:pPr>
          </w:p>
          <w:p w14:paraId="42BE9D9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68 ± 10</w:t>
            </w:r>
          </w:p>
          <w:p w14:paraId="25B12F35" w14:textId="77777777" w:rsidR="00BF0D9D" w:rsidRPr="00593738" w:rsidRDefault="00BF0D9D" w:rsidP="009755C0">
            <w:pPr>
              <w:jc w:val="center"/>
              <w:rPr>
                <w:rFonts w:ascii="Arial" w:hAnsi="Arial" w:cs="Arial"/>
                <w:sz w:val="16"/>
                <w:szCs w:val="16"/>
              </w:rPr>
            </w:pPr>
          </w:p>
          <w:p w14:paraId="196CCD5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AMD: 68 ± 7</w:t>
            </w:r>
          </w:p>
          <w:p w14:paraId="7E0D2D5B" w14:textId="77777777" w:rsidR="00BF0D9D" w:rsidRPr="00593738" w:rsidRDefault="00BF0D9D" w:rsidP="009755C0">
            <w:pPr>
              <w:jc w:val="center"/>
              <w:rPr>
                <w:rFonts w:ascii="Arial" w:hAnsi="Arial" w:cs="Arial"/>
                <w:sz w:val="16"/>
                <w:szCs w:val="16"/>
              </w:rPr>
            </w:pPr>
          </w:p>
          <w:p w14:paraId="5A91FE3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termediate AMD: 70 ± 5</w:t>
            </w:r>
          </w:p>
          <w:p w14:paraId="2DD224BA" w14:textId="77777777" w:rsidR="00BF0D9D" w:rsidRPr="00593738" w:rsidRDefault="00BF0D9D" w:rsidP="009755C0">
            <w:pPr>
              <w:jc w:val="center"/>
              <w:rPr>
                <w:rFonts w:ascii="Arial" w:hAnsi="Arial" w:cs="Arial"/>
                <w:sz w:val="16"/>
                <w:szCs w:val="16"/>
              </w:rPr>
            </w:pPr>
          </w:p>
          <w:p w14:paraId="71D7B58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AMD: 76 ± 8</w:t>
            </w:r>
          </w:p>
        </w:tc>
        <w:tc>
          <w:tcPr>
            <w:tcW w:w="1531" w:type="dxa"/>
            <w:vAlign w:val="center"/>
          </w:tcPr>
          <w:p w14:paraId="7B5B101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Overall:  43/76</w:t>
            </w:r>
          </w:p>
          <w:p w14:paraId="6F846644" w14:textId="77777777" w:rsidR="00BF0D9D" w:rsidRPr="00593738" w:rsidRDefault="00BF0D9D" w:rsidP="009755C0">
            <w:pPr>
              <w:jc w:val="center"/>
              <w:rPr>
                <w:rFonts w:ascii="Arial" w:hAnsi="Arial" w:cs="Arial"/>
                <w:sz w:val="16"/>
                <w:szCs w:val="16"/>
              </w:rPr>
            </w:pPr>
          </w:p>
          <w:p w14:paraId="455435E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12/18</w:t>
            </w:r>
          </w:p>
          <w:p w14:paraId="4AA52B8C" w14:textId="77777777" w:rsidR="00BF0D9D" w:rsidRPr="00593738" w:rsidRDefault="00BF0D9D" w:rsidP="009755C0">
            <w:pPr>
              <w:jc w:val="center"/>
              <w:rPr>
                <w:rFonts w:ascii="Arial" w:hAnsi="Arial" w:cs="Arial"/>
                <w:sz w:val="16"/>
                <w:szCs w:val="16"/>
              </w:rPr>
            </w:pPr>
          </w:p>
          <w:p w14:paraId="3D84760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AMD: 9/20</w:t>
            </w:r>
          </w:p>
          <w:p w14:paraId="1DB087B1" w14:textId="77777777" w:rsidR="00BF0D9D" w:rsidRPr="00593738" w:rsidRDefault="00BF0D9D" w:rsidP="009755C0">
            <w:pPr>
              <w:jc w:val="center"/>
              <w:rPr>
                <w:rFonts w:ascii="Arial" w:hAnsi="Arial" w:cs="Arial"/>
                <w:sz w:val="16"/>
                <w:szCs w:val="16"/>
              </w:rPr>
            </w:pPr>
          </w:p>
          <w:p w14:paraId="18525E0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termediate AMD: 9/21</w:t>
            </w:r>
          </w:p>
          <w:p w14:paraId="2AEE0C62" w14:textId="77777777" w:rsidR="00BF0D9D" w:rsidRPr="00593738" w:rsidRDefault="00BF0D9D" w:rsidP="009755C0">
            <w:pPr>
              <w:jc w:val="center"/>
              <w:rPr>
                <w:rFonts w:ascii="Arial" w:hAnsi="Arial" w:cs="Arial"/>
                <w:sz w:val="16"/>
                <w:szCs w:val="16"/>
              </w:rPr>
            </w:pPr>
          </w:p>
          <w:p w14:paraId="095DDD4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AMD: 13/17</w:t>
            </w:r>
          </w:p>
        </w:tc>
        <w:tc>
          <w:tcPr>
            <w:tcW w:w="1594" w:type="dxa"/>
            <w:vAlign w:val="center"/>
          </w:tcPr>
          <w:p w14:paraId="70FE9FD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7346098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Overall: choroidal neovascularization, </w:t>
            </w:r>
            <w:proofErr w:type="spellStart"/>
            <w:r w:rsidRPr="00593738">
              <w:rPr>
                <w:rFonts w:ascii="Arial" w:hAnsi="Arial" w:cs="Arial"/>
                <w:sz w:val="16"/>
                <w:szCs w:val="16"/>
              </w:rPr>
              <w:t>wAMD</w:t>
            </w:r>
            <w:proofErr w:type="spellEnd"/>
            <w:r w:rsidRPr="00593738">
              <w:rPr>
                <w:rFonts w:ascii="Arial" w:hAnsi="Arial" w:cs="Arial"/>
                <w:sz w:val="16"/>
                <w:szCs w:val="16"/>
              </w:rPr>
              <w:t xml:space="preserve"> (25), GA (4)</w:t>
            </w:r>
          </w:p>
        </w:tc>
        <w:tc>
          <w:tcPr>
            <w:tcW w:w="1887" w:type="dxa"/>
            <w:vAlign w:val="center"/>
          </w:tcPr>
          <w:p w14:paraId="60E7D8B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Overall: BMI (27 ± 5), White (101), Black/Hispanic/Asian (7), non-smoker (57), former smoker (56), smoker (3)</w:t>
            </w:r>
          </w:p>
        </w:tc>
      </w:tr>
      <w:tr w:rsidR="00BF0D9D" w:rsidRPr="00593738" w14:paraId="3D7C1599" w14:textId="77777777" w:rsidTr="009755C0">
        <w:tc>
          <w:tcPr>
            <w:tcW w:w="1460" w:type="dxa"/>
            <w:shd w:val="clear" w:color="auto" w:fill="D0CECE" w:themeFill="background2" w:themeFillShade="E6"/>
            <w:vAlign w:val="center"/>
          </w:tcPr>
          <w:p w14:paraId="4E0EBDB0"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Laíns</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3390/metabo9070127","ISSN":"2218-1989","PMID":"30293069","abstract":"The pathogenesis of age-related macular degeneration (AMD), a leading cause of blindness worldwide, remains only partially understood. This has led to the current lack of accessible and reliable biofluid biomarkers for diagnosis and prognosis, and absence of treatments for dry AMD. This study aimed to assess the plasma metabolomic profiles of AMD and its severity stages with the ultimate goal of contributing to addressing these needs. We recruited two cohorts: Boston, United States (n = 196) and Coimbra, Portugal (n = 295). Fasting blood samples were analyzed using ultra-high performance liquid chromatography mass spectrometry. For each cohort, we compared plasma metabolites of AMD patients versus controls (logistic regression), and across disease stages (permutation-based cumulative logistic regression considering both eyes). Meta-analyses were then used to combine results from the two cohorts. Our results revealed that 28 metabolites differed significantly between AMD patients versus controls (false discovery rate (FDR) q-value: 4.1 × 10−2–1.8 × 10−5), and 67 across disease stages (FDR q-value: 4.5 × 10−2–1.7 × 10−4). Pathway analysis showed significant enrichment of glycerophospholipid, purine, taurine and hypotaurine, and nitrogen metabolism (p-value ≤ 0.04). In conclusion, our findings support that AMD patients present distinct plasma metabolomic profiles, which vary with disease severity. This work contributes to the understanding of AMD pathophysiology, and can be the basis of future biomarkers and precision medicine for this blinding condition.","author":[{"dropping-particle":"","family":"Laíns","given":"Inês","non-dropping-particle":"","parse-names":false,"suffix":""},{"dropping-particle":"","family":"Chung","given":"Wonil","non-dropping-particle":"","parse-names":false,"suffix":""},{"dropping-particle":"","family":"Kelly","given":"Rachel S","non-dropping-particle":"","parse-names":false,"suffix":""},{"dropping-particle":"","family":"Gil","given":"João","non-dropping-particle":"","parse-names":false,"suffix":""},{"dropping-particle":"","family":"Marques","given":"Marco","non-dropping-particle":"","parse-names":false,"suffix":""},{"dropping-particle":"","family":"Barreto","given":"Patrícia","non-dropping-particle":"","parse-names":false,"suffix":""},{"dropping-particle":"","family":"Murta","given":"Joaquim N","non-dropping-particle":"","parse-names":false,"suffix":""},{"dropping-particle":"","family":"Kim","given":"Ivana K","non-dropping-particle":"","parse-names":false,"suffix":""},{"dropping-particle":"","family":"Vavvas","given":"Demetrios G","non-dropping-particle":"","parse-names":false,"suffix":""},{"dropping-particle":"","family":"Miller","given":"John B.","non-dropping-particle":"","parse-names":false,"suffix":""},{"dropping-particle":"","family":"Silva","given":"Rufino","non-dropping-particle":"","parse-names":false,"suffix":""},{"dropping-particle":"","family":"Lasky-Su","given":"Jessica","non-dropping-particle":"","parse-names":false,"suffix":""},{"dropping-particle":"","family":"Liang","given":"Liming","non-dropping-particle":"","parse-names":false,"suffix":""},{"dropping-particle":"","family":"Miller","given":"Joan W","non-dropping-particle":"","parse-names":false,"suffix":""},{"dropping-particle":"","family":"Husain","given":"Deeba","non-dropping-particle":"","parse-names":false,"suffix":""}],"container-title":"Metabolites","id":"ITEM-1","issue":"7","issued":{"date-parts":[["2019","7","2"]]},"page":"127","title":"Human Plasma Metabolomics in Age-Related Macular Degeneration: Meta-Analysis of Two Cohorts","type":"article-journal","volume":"9"},"uris":["http://www.mendeley.com/documents/?uuid=527ca2fc-a457-42de-909c-7b75989b70c3"]}],"mendeley":{"formattedCitation":"&lt;sup&gt;16&lt;/sup&gt;","plainTextFormattedCitation":"16","previouslyFormattedCitation":"&lt;sup&gt;16&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6</w:t>
            </w:r>
            <w:r w:rsidRPr="00593738">
              <w:rPr>
                <w:rFonts w:ascii="Arial" w:hAnsi="Arial" w:cs="Arial"/>
                <w:b/>
                <w:bCs/>
                <w:sz w:val="16"/>
                <w:szCs w:val="16"/>
              </w:rPr>
              <w:fldChar w:fldCharType="end"/>
            </w:r>
            <w:r w:rsidRPr="00593738">
              <w:rPr>
                <w:rFonts w:ascii="Arial" w:hAnsi="Arial" w:cs="Arial"/>
                <w:b/>
                <w:bCs/>
                <w:sz w:val="16"/>
                <w:szCs w:val="16"/>
              </w:rPr>
              <w:t>, 2019</w:t>
            </w:r>
          </w:p>
        </w:tc>
        <w:tc>
          <w:tcPr>
            <w:tcW w:w="1525" w:type="dxa"/>
            <w:vAlign w:val="center"/>
          </w:tcPr>
          <w:p w14:paraId="268FD95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o examine plasma metabolic profiles for varying severities of AMD.</w:t>
            </w:r>
          </w:p>
        </w:tc>
        <w:tc>
          <w:tcPr>
            <w:tcW w:w="1535" w:type="dxa"/>
            <w:vAlign w:val="center"/>
          </w:tcPr>
          <w:p w14:paraId="77918E4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CA used for dimensionality reduction and to visualize the overall patterns.</w:t>
            </w:r>
          </w:p>
          <w:p w14:paraId="260B67E6" w14:textId="77777777" w:rsidR="00BF0D9D" w:rsidRPr="00593738" w:rsidRDefault="00BF0D9D" w:rsidP="009755C0">
            <w:pPr>
              <w:jc w:val="center"/>
              <w:rPr>
                <w:rFonts w:ascii="Arial" w:hAnsi="Arial" w:cs="Arial"/>
                <w:sz w:val="16"/>
                <w:szCs w:val="16"/>
              </w:rPr>
            </w:pPr>
          </w:p>
          <w:p w14:paraId="1E9DA80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Regression used to identify plasma metabolites </w:t>
            </w:r>
            <w:r w:rsidRPr="00593738">
              <w:rPr>
                <w:rFonts w:ascii="Arial" w:hAnsi="Arial" w:cs="Arial"/>
                <w:sz w:val="16"/>
                <w:szCs w:val="16"/>
              </w:rPr>
              <w:lastRenderedPageBreak/>
              <w:t>associated with AMD status.</w:t>
            </w:r>
          </w:p>
        </w:tc>
        <w:tc>
          <w:tcPr>
            <w:tcW w:w="1749" w:type="dxa"/>
            <w:vAlign w:val="center"/>
          </w:tcPr>
          <w:p w14:paraId="2143638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The discovered metabolites are potential biomarkers for AMD.</w:t>
            </w:r>
          </w:p>
        </w:tc>
        <w:tc>
          <w:tcPr>
            <w:tcW w:w="1521" w:type="dxa"/>
            <w:vAlign w:val="center"/>
          </w:tcPr>
          <w:p w14:paraId="314E86E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Boston, USA cohort - </w:t>
            </w:r>
            <w:r w:rsidRPr="00593738">
              <w:rPr>
                <w:rFonts w:ascii="Arial" w:hAnsi="Arial" w:cs="Arial"/>
                <w:sz w:val="16"/>
                <w:szCs w:val="16"/>
              </w:rPr>
              <w:br/>
              <w:t>Control: 67.8±8.5</w:t>
            </w:r>
            <w:r w:rsidRPr="00593738">
              <w:rPr>
                <w:rFonts w:ascii="Arial" w:hAnsi="Arial" w:cs="Arial"/>
                <w:sz w:val="16"/>
                <w:szCs w:val="16"/>
              </w:rPr>
              <w:br/>
              <w:t>Early AMD: 68.5±7.1</w:t>
            </w:r>
            <w:r w:rsidRPr="00593738">
              <w:rPr>
                <w:rFonts w:ascii="Arial" w:hAnsi="Arial" w:cs="Arial"/>
                <w:sz w:val="16"/>
                <w:szCs w:val="16"/>
              </w:rPr>
              <w:br/>
              <w:t>Intermediate AMD: 72.4±6.9</w:t>
            </w:r>
            <w:r w:rsidRPr="00593738">
              <w:rPr>
                <w:rFonts w:ascii="Arial" w:hAnsi="Arial" w:cs="Arial"/>
                <w:sz w:val="16"/>
                <w:szCs w:val="16"/>
              </w:rPr>
              <w:br/>
              <w:t>Late AMD: 76.1±8.2</w:t>
            </w:r>
            <w:r w:rsidRPr="00593738">
              <w:rPr>
                <w:rFonts w:ascii="Arial" w:hAnsi="Arial" w:cs="Arial"/>
                <w:sz w:val="16"/>
                <w:szCs w:val="16"/>
              </w:rPr>
              <w:br/>
            </w:r>
            <w:r w:rsidRPr="00593738">
              <w:rPr>
                <w:rFonts w:ascii="Arial" w:hAnsi="Arial" w:cs="Arial"/>
                <w:sz w:val="16"/>
                <w:szCs w:val="16"/>
              </w:rPr>
              <w:lastRenderedPageBreak/>
              <w:br/>
              <w:t>Coimbra, Portugal cohort -</w:t>
            </w:r>
            <w:r w:rsidRPr="00593738">
              <w:rPr>
                <w:rFonts w:ascii="Arial" w:hAnsi="Arial" w:cs="Arial"/>
                <w:sz w:val="16"/>
                <w:szCs w:val="16"/>
              </w:rPr>
              <w:br/>
              <w:t>Control: 68.6±5.0</w:t>
            </w:r>
            <w:r w:rsidRPr="00593738">
              <w:rPr>
                <w:rFonts w:ascii="Arial" w:hAnsi="Arial" w:cs="Arial"/>
                <w:sz w:val="16"/>
                <w:szCs w:val="16"/>
              </w:rPr>
              <w:br/>
              <w:t>Early AMD: 71.2±6.1</w:t>
            </w:r>
            <w:r w:rsidRPr="00593738">
              <w:rPr>
                <w:rFonts w:ascii="Arial" w:hAnsi="Arial" w:cs="Arial"/>
                <w:sz w:val="16"/>
                <w:szCs w:val="16"/>
              </w:rPr>
              <w:br/>
              <w:t>Intermediate AMD: 76.6±7.5</w:t>
            </w:r>
            <w:r w:rsidRPr="00593738">
              <w:rPr>
                <w:rFonts w:ascii="Arial" w:hAnsi="Arial" w:cs="Arial"/>
                <w:sz w:val="16"/>
                <w:szCs w:val="16"/>
              </w:rPr>
              <w:br/>
              <w:t>Late AMD: 81.8±6.9</w:t>
            </w:r>
          </w:p>
        </w:tc>
        <w:tc>
          <w:tcPr>
            <w:tcW w:w="1531" w:type="dxa"/>
            <w:vAlign w:val="center"/>
          </w:tcPr>
          <w:p w14:paraId="2C9A9A6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Boston, USA cohort -</w:t>
            </w:r>
          </w:p>
          <w:p w14:paraId="4222EBC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 18/29</w:t>
            </w:r>
          </w:p>
          <w:p w14:paraId="50BC73F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AMD: 12/23</w:t>
            </w:r>
          </w:p>
          <w:p w14:paraId="68B9541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termediate AMD: 19/45</w:t>
            </w:r>
          </w:p>
          <w:p w14:paraId="28DC119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AMD: 21/29</w:t>
            </w:r>
          </w:p>
          <w:p w14:paraId="1D9C4EF0" w14:textId="77777777" w:rsidR="00BF0D9D" w:rsidRPr="00593738" w:rsidRDefault="00BF0D9D" w:rsidP="009755C0">
            <w:pPr>
              <w:jc w:val="center"/>
              <w:rPr>
                <w:rFonts w:ascii="Arial" w:hAnsi="Arial" w:cs="Arial"/>
                <w:sz w:val="16"/>
                <w:szCs w:val="16"/>
              </w:rPr>
            </w:pPr>
          </w:p>
          <w:p w14:paraId="108D08A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Coimbra, Portugal cohort -</w:t>
            </w:r>
          </w:p>
          <w:p w14:paraId="0D92DD9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 18/35</w:t>
            </w:r>
          </w:p>
          <w:p w14:paraId="564BD6A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AMD: 23/25</w:t>
            </w:r>
          </w:p>
          <w:p w14:paraId="3676949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termediate AMD: 40/90</w:t>
            </w:r>
          </w:p>
          <w:p w14:paraId="7E3043F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AMD: 22/32</w:t>
            </w:r>
          </w:p>
        </w:tc>
        <w:tc>
          <w:tcPr>
            <w:tcW w:w="1594" w:type="dxa"/>
            <w:vAlign w:val="center"/>
          </w:tcPr>
          <w:p w14:paraId="1CAC616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Not detailed</w:t>
            </w:r>
          </w:p>
        </w:tc>
        <w:tc>
          <w:tcPr>
            <w:tcW w:w="1588" w:type="dxa"/>
            <w:vAlign w:val="center"/>
          </w:tcPr>
          <w:p w14:paraId="1C20897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w:t>
            </w:r>
          </w:p>
        </w:tc>
        <w:tc>
          <w:tcPr>
            <w:tcW w:w="1887" w:type="dxa"/>
            <w:vAlign w:val="center"/>
          </w:tcPr>
          <w:p w14:paraId="2745D7F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Majority of participants were white for both control and AMD groups (&gt;90% for all groups)</w:t>
            </w:r>
          </w:p>
        </w:tc>
      </w:tr>
      <w:tr w:rsidR="00BF0D9D" w:rsidRPr="00593738" w14:paraId="1CB30A9D" w14:textId="77777777" w:rsidTr="009755C0">
        <w:tc>
          <w:tcPr>
            <w:tcW w:w="1460" w:type="dxa"/>
            <w:shd w:val="clear" w:color="auto" w:fill="D0CECE" w:themeFill="background2" w:themeFillShade="E6"/>
            <w:vAlign w:val="center"/>
          </w:tcPr>
          <w:p w14:paraId="5C555EC1"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Luo</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86/s12886-017-0555-7","ISSN":"14712415","PMID":"28874192","abstract":"Background: Age-related macular degeneration (AMD) is a leading disease associated with blindness. It has a high incidence and complex pathogenesis. We aimed to study the metabolomic characteristics in Chinese patients with wet AMD by analyzing the morning plasma of 20 healthy controls and 20 wet AMD patients for metabolic differences. Methods: We used ultra-high-pressure liquid chromatography and quadrupole-time-of-flight mass spectrometry for this analysis. The relationship of these differences with AMD pathophysiology was also assessed. Remaining data were normalized using Pareto scaling, and then valid data were handled using multivariate data analysis with MetaboAnalysis software, including unsupervised principal component analysis and supervised partial least squares-discriminate analysis. The purpose of the present work was to identify significant metabolites for the analyses. Hierarchical clustering was conducted to identify metabolites that differed between the two groups. Significant metabolites were then identified using the established database, and features were mapped on the Kyoto Encyclopedia of Genes and Genomes. Results: A total of 5443 ion peaks were detected, all of them attributable to the same 10 metabolites. These included some amino acids, isomaltose, hydrocortisone, and biliverdin. The heights of these peaks differed significantly between the two groups. The biosynthesis of amino acids pathways also differed profoundly between patients with wet AMD and controls. Conclusions: These findings suggested that metabolic profiles and and pathways differed between wet AMD and controls and may provide promising new targets for AMD-directed therapeutics and diagnostics.","author":[{"dropping-particle":"","family":"Luo","given":"Dan","non-dropping-particle":"","parse-names":false,"suffix":""},{"dropping-particle":"","family":"Deng","given":"Tingting","non-dropping-particle":"","parse-names":false,"suffix":""},{"dropping-particle":"","family":"Yuan","given":"Wei","non-dropping-particle":"","parse-names":false,"suffix":""},{"dropping-particle":"","family":"Deng","given":"Hui","non-dropping-particle":"","parse-names":false,"suffix":""},{"dropping-particle":"","family":"Jin","given":"Ming","non-dropping-particle":"","parse-names":false,"suffix":""}],"container-title":"BMC Ophthalmology","id":"ITEM-1","issue":"1","issued":{"date-parts":[["2017"]]},"page":"1-9","publisher":"BMC Ophthalmology","title":"Plasma metabolomic study in Chinese patients with wet age-related macular degeneration","type":"article-journal","volume":"17"},"uris":["http://www.mendeley.com/documents/?uuid=bc81c557-c7a1-42c6-aabe-61d31ea35738"]}],"mendeley":{"formattedCitation":"&lt;sup&gt;17&lt;/sup&gt;","plainTextFormattedCitation":"17","previouslyFormattedCitation":"&lt;sup&gt;17&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7</w:t>
            </w:r>
            <w:r w:rsidRPr="00593738">
              <w:rPr>
                <w:rFonts w:ascii="Arial" w:hAnsi="Arial" w:cs="Arial"/>
                <w:b/>
                <w:bCs/>
                <w:sz w:val="16"/>
                <w:szCs w:val="16"/>
              </w:rPr>
              <w:fldChar w:fldCharType="end"/>
            </w:r>
            <w:r w:rsidRPr="00593738">
              <w:rPr>
                <w:rFonts w:ascii="Arial" w:hAnsi="Arial" w:cs="Arial"/>
                <w:b/>
                <w:bCs/>
                <w:sz w:val="16"/>
                <w:szCs w:val="16"/>
              </w:rPr>
              <w:t>, 2017</w:t>
            </w:r>
          </w:p>
        </w:tc>
        <w:tc>
          <w:tcPr>
            <w:tcW w:w="1525" w:type="dxa"/>
            <w:vAlign w:val="center"/>
          </w:tcPr>
          <w:p w14:paraId="5220F99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Examine metabolic characteristics in </w:t>
            </w:r>
            <w:proofErr w:type="spellStart"/>
            <w:r w:rsidRPr="00593738">
              <w:rPr>
                <w:rFonts w:ascii="Arial" w:hAnsi="Arial" w:cs="Arial"/>
                <w:sz w:val="16"/>
                <w:szCs w:val="16"/>
              </w:rPr>
              <w:t>wAMD</w:t>
            </w:r>
            <w:proofErr w:type="spellEnd"/>
            <w:r w:rsidRPr="00593738">
              <w:rPr>
                <w:rFonts w:ascii="Arial" w:hAnsi="Arial" w:cs="Arial"/>
                <w:sz w:val="16"/>
                <w:szCs w:val="16"/>
              </w:rPr>
              <w:t>.</w:t>
            </w:r>
          </w:p>
        </w:tc>
        <w:tc>
          <w:tcPr>
            <w:tcW w:w="1535" w:type="dxa"/>
            <w:vAlign w:val="center"/>
          </w:tcPr>
          <w:p w14:paraId="5613E9C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LS-DA and PCA determined which metabolites varied between groups which were visualized with clustering.</w:t>
            </w:r>
          </w:p>
          <w:p w14:paraId="54FC3B8D" w14:textId="77777777" w:rsidR="00BF0D9D" w:rsidRPr="00593738" w:rsidRDefault="00BF0D9D" w:rsidP="009755C0">
            <w:pPr>
              <w:jc w:val="center"/>
              <w:rPr>
                <w:rFonts w:ascii="Arial" w:hAnsi="Arial" w:cs="Arial"/>
                <w:sz w:val="16"/>
                <w:szCs w:val="16"/>
              </w:rPr>
            </w:pPr>
          </w:p>
          <w:p w14:paraId="6B857C4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KEGG determined relevant pathways.</w:t>
            </w:r>
          </w:p>
        </w:tc>
        <w:tc>
          <w:tcPr>
            <w:tcW w:w="1749" w:type="dxa"/>
            <w:vAlign w:val="center"/>
          </w:tcPr>
          <w:p w14:paraId="7AFD3A0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Metabolic profiles and pathways differ between </w:t>
            </w:r>
            <w:proofErr w:type="spellStart"/>
            <w:r w:rsidRPr="00593738">
              <w:rPr>
                <w:rFonts w:ascii="Arial" w:hAnsi="Arial" w:cs="Arial"/>
                <w:sz w:val="16"/>
                <w:szCs w:val="16"/>
              </w:rPr>
              <w:t>wAMD</w:t>
            </w:r>
            <w:proofErr w:type="spellEnd"/>
          </w:p>
          <w:p w14:paraId="5FA926F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nd controls.</w:t>
            </w:r>
          </w:p>
        </w:tc>
        <w:tc>
          <w:tcPr>
            <w:tcW w:w="1521" w:type="dxa"/>
            <w:vAlign w:val="center"/>
          </w:tcPr>
          <w:p w14:paraId="7747CF21" w14:textId="77777777" w:rsidR="00BF0D9D" w:rsidRPr="00593738" w:rsidRDefault="00BF0D9D" w:rsidP="009755C0">
            <w:pPr>
              <w:jc w:val="center"/>
              <w:rPr>
                <w:rFonts w:ascii="Arial" w:hAnsi="Arial" w:cs="Arial"/>
                <w:sz w:val="16"/>
                <w:szCs w:val="16"/>
              </w:rPr>
            </w:pPr>
            <w:proofErr w:type="spellStart"/>
            <w:r w:rsidRPr="00593738">
              <w:rPr>
                <w:rFonts w:ascii="Arial" w:hAnsi="Arial" w:cs="Arial"/>
                <w:sz w:val="16"/>
                <w:szCs w:val="16"/>
              </w:rPr>
              <w:t>wAMD</w:t>
            </w:r>
            <w:proofErr w:type="spellEnd"/>
            <w:r w:rsidRPr="00593738">
              <w:rPr>
                <w:rFonts w:ascii="Arial" w:hAnsi="Arial" w:cs="Arial"/>
                <w:sz w:val="16"/>
                <w:szCs w:val="16"/>
              </w:rPr>
              <w:t>: 66.20±11.51</w:t>
            </w:r>
            <w:r w:rsidRPr="00593738">
              <w:rPr>
                <w:rFonts w:ascii="Arial" w:hAnsi="Arial" w:cs="Arial"/>
                <w:sz w:val="16"/>
                <w:szCs w:val="16"/>
              </w:rPr>
              <w:br/>
              <w:t>Controls: 64.70±11.60</w:t>
            </w:r>
          </w:p>
        </w:tc>
        <w:tc>
          <w:tcPr>
            <w:tcW w:w="1531" w:type="dxa"/>
            <w:vAlign w:val="center"/>
          </w:tcPr>
          <w:p w14:paraId="18E20E31" w14:textId="77777777" w:rsidR="00BF0D9D" w:rsidRPr="00593738" w:rsidRDefault="00BF0D9D" w:rsidP="009755C0">
            <w:pPr>
              <w:jc w:val="center"/>
              <w:rPr>
                <w:rFonts w:ascii="Arial" w:hAnsi="Arial" w:cs="Arial"/>
                <w:sz w:val="16"/>
                <w:szCs w:val="16"/>
              </w:rPr>
            </w:pPr>
            <w:proofErr w:type="spellStart"/>
            <w:r w:rsidRPr="00593738">
              <w:rPr>
                <w:rFonts w:ascii="Arial" w:hAnsi="Arial" w:cs="Arial"/>
                <w:sz w:val="16"/>
                <w:szCs w:val="16"/>
              </w:rPr>
              <w:t>wAMD</w:t>
            </w:r>
            <w:proofErr w:type="spellEnd"/>
            <w:r w:rsidRPr="00593738">
              <w:rPr>
                <w:rFonts w:ascii="Arial" w:hAnsi="Arial" w:cs="Arial"/>
                <w:sz w:val="16"/>
                <w:szCs w:val="16"/>
              </w:rPr>
              <w:t>: 11/9</w:t>
            </w:r>
          </w:p>
          <w:p w14:paraId="3347222D" w14:textId="77777777" w:rsidR="00BF0D9D" w:rsidRPr="00593738" w:rsidRDefault="00BF0D9D" w:rsidP="009755C0">
            <w:pPr>
              <w:jc w:val="center"/>
              <w:rPr>
                <w:rFonts w:ascii="Arial" w:hAnsi="Arial" w:cs="Arial"/>
                <w:sz w:val="16"/>
                <w:szCs w:val="16"/>
              </w:rPr>
            </w:pPr>
          </w:p>
          <w:p w14:paraId="4AF6F0E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11/9</w:t>
            </w:r>
          </w:p>
        </w:tc>
        <w:tc>
          <w:tcPr>
            <w:tcW w:w="1594" w:type="dxa"/>
            <w:vAlign w:val="center"/>
          </w:tcPr>
          <w:p w14:paraId="7E850F4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Hypertension (9 </w:t>
            </w:r>
            <w:proofErr w:type="spellStart"/>
            <w:r w:rsidRPr="00593738">
              <w:rPr>
                <w:rFonts w:ascii="Arial" w:hAnsi="Arial" w:cs="Arial"/>
                <w:sz w:val="16"/>
                <w:szCs w:val="16"/>
              </w:rPr>
              <w:t>wAMD</w:t>
            </w:r>
            <w:proofErr w:type="spellEnd"/>
            <w:r w:rsidRPr="00593738">
              <w:rPr>
                <w:rFonts w:ascii="Arial" w:hAnsi="Arial" w:cs="Arial"/>
                <w:sz w:val="16"/>
                <w:szCs w:val="16"/>
              </w:rPr>
              <w:t xml:space="preserve">, 8 controls) CAD (2 </w:t>
            </w:r>
            <w:proofErr w:type="spellStart"/>
            <w:r w:rsidRPr="00593738">
              <w:rPr>
                <w:rFonts w:ascii="Arial" w:hAnsi="Arial" w:cs="Arial"/>
                <w:sz w:val="16"/>
                <w:szCs w:val="16"/>
              </w:rPr>
              <w:t>wAMD</w:t>
            </w:r>
            <w:proofErr w:type="spellEnd"/>
            <w:r w:rsidRPr="00593738">
              <w:rPr>
                <w:rFonts w:ascii="Arial" w:hAnsi="Arial" w:cs="Arial"/>
                <w:sz w:val="16"/>
                <w:szCs w:val="16"/>
              </w:rPr>
              <w:t xml:space="preserve">, 1 control), hyperlipidemia (3 </w:t>
            </w:r>
            <w:proofErr w:type="spellStart"/>
            <w:r w:rsidRPr="00593738">
              <w:rPr>
                <w:rFonts w:ascii="Arial" w:hAnsi="Arial" w:cs="Arial"/>
                <w:sz w:val="16"/>
                <w:szCs w:val="16"/>
              </w:rPr>
              <w:t>wAMD</w:t>
            </w:r>
            <w:proofErr w:type="spellEnd"/>
            <w:r w:rsidRPr="00593738">
              <w:rPr>
                <w:rFonts w:ascii="Arial" w:hAnsi="Arial" w:cs="Arial"/>
                <w:sz w:val="16"/>
                <w:szCs w:val="16"/>
              </w:rPr>
              <w:t>, 2 controls)</w:t>
            </w:r>
          </w:p>
        </w:tc>
        <w:tc>
          <w:tcPr>
            <w:tcW w:w="1588" w:type="dxa"/>
            <w:vAlign w:val="center"/>
          </w:tcPr>
          <w:p w14:paraId="51A91C6B" w14:textId="77777777" w:rsidR="00BF0D9D" w:rsidRPr="00593738" w:rsidRDefault="00BF0D9D" w:rsidP="009755C0">
            <w:pPr>
              <w:jc w:val="center"/>
              <w:rPr>
                <w:rFonts w:ascii="Arial" w:hAnsi="Arial" w:cs="Arial"/>
                <w:sz w:val="16"/>
                <w:szCs w:val="16"/>
              </w:rPr>
            </w:pPr>
            <w:proofErr w:type="spellStart"/>
            <w:r w:rsidRPr="00593738">
              <w:rPr>
                <w:rFonts w:ascii="Arial" w:hAnsi="Arial" w:cs="Arial"/>
                <w:sz w:val="16"/>
                <w:szCs w:val="16"/>
              </w:rPr>
              <w:t>wAMD</w:t>
            </w:r>
            <w:proofErr w:type="spellEnd"/>
          </w:p>
        </w:tc>
        <w:tc>
          <w:tcPr>
            <w:tcW w:w="1887" w:type="dxa"/>
            <w:vAlign w:val="center"/>
          </w:tcPr>
          <w:p w14:paraId="5FB4231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ll participants were Chinese and long-term residents of China</w:t>
            </w:r>
          </w:p>
        </w:tc>
      </w:tr>
      <w:tr w:rsidR="00BF0D9D" w:rsidRPr="00593738" w14:paraId="0E4C4D17" w14:textId="77777777" w:rsidTr="009755C0">
        <w:tc>
          <w:tcPr>
            <w:tcW w:w="1460" w:type="dxa"/>
            <w:shd w:val="clear" w:color="auto" w:fill="D0CECE" w:themeFill="background2" w:themeFillShade="E6"/>
            <w:vAlign w:val="center"/>
          </w:tcPr>
          <w:p w14:paraId="1BAAFA09"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Lynch</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67/tvst.8.1.14","ISSN":"21642591","abstract":"Purpose: To explore top-ranked plasma proteins related to neovascular age-related macular degeneration (AMD) and geographic atrophy (GA), and explore pathways related to neovascular AMD and GA. Methods: We conducted a pilot study of patients with neovascular AMD (n = 10), GA (n = 10), and age-matched cataract controls (n = 10) who were recruited into an AMD registry. We measured 4001 proteins in ethylenediaminetetraacetic acid plasma samples using an aptamer-based proteomic technology. Relative concentrations of each of 4001 proteins were log (base 2) transformed and compared between cases of neovascular AMD and GA versus controls using linear regression. Pathway analysis was conducted using pathways downloaded from Reactome. Results: In this pilot study, higher levels of vinculin and lower levels of CD177 were found in patients with neovascular AMD compared with controls. Neuregulin-4 was higher and soluble intercellular adhesion molecule-1 was lower in patients with GA compared with controls. For neovascular AMD, cargo trafficking to the periciliary membrane, fibroblast growth factor receptor 3b ligand binding and activation, and vascular endothelial growth factor–related pathways were in the top ranked pathways. The top-ranked pathways for GA included several related to ErbB4 signaling. Conclusions: We found different proteins and different pathways associated with neovascular AMD and GA. Vinculin and some of the top-ranked pathways have been previously associated with AMD, whereas others have not been described. Translational Relevance: Biomarkers identified in plasma likely reflect systemic alterations in protein expression and may improve our understanding of the mechanisms leading to AMD.","author":[{"dropping-particle":"","family":"Lynch","given":"Anne M.","non-dropping-particle":"","parse-names":false,"suffix":""},{"dropping-particle":"","family":"Wagner","given":"Brandie D.","non-dropping-particle":"","parse-names":false,"suffix":""},{"dropping-particle":"","family":"Weiss","given":"Sophie J.","non-dropping-particle":"","parse-names":false,"suffix":""},{"dropping-particle":"","family":"Wall","given":"Kirsten M.","non-dropping-particle":"","parse-names":false,"suffix":""},{"dropping-particle":"","family":"Palestine","given":"Alan G.","non-dropping-particle":"","parse-names":false,"suffix":""},{"dropping-particle":"","family":"Mathias","given":"Marc T.","non-dropping-particle":"","parse-names":false,"suffix":""},{"dropping-particle":"","family":"Siringo","given":"Frank S.","non-dropping-particle":"","parse-names":false,"suffix":""},{"dropping-particle":"","family":"Cathcart","given":"Jennifer N.","non-dropping-particle":"","parse-names":false,"suffix":""},{"dropping-particle":"","family":"Patnaik","given":"Jennifer L.","non-dropping-particle":"","parse-names":false,"suffix":""},{"dropping-particle":"","family":"Drolet","given":"Daniel W.","non-dropping-particle":"","parse-names":false,"suffix":""},{"dropping-particle":"","family":"Janjic","given":"Nebojsa","non-dropping-particle":"","parse-names":false,"suffix":""},{"dropping-particle":"","family":"Mandava","given":"Naresh","non-dropping-particle":"","parse-names":false,"suffix":""}],"container-title":"Translational Vision Science and Technology","id":"ITEM-1","issue":"1","issued":{"date-parts":[["2019"]]},"title":"Proteomic profiles in advanced age-related macular degeneration using an aptamer-based proteomic technology","type":"article-journal","volume":"8"},"uris":["http://www.mendeley.com/documents/?uuid=881ab17e-6476-42f1-b7be-812eeec5d441"]}],"mendeley":{"formattedCitation":"&lt;sup&gt;18&lt;/sup&gt;","plainTextFormattedCitation":"18","previouslyFormattedCitation":"&lt;sup&gt;18&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8</w:t>
            </w:r>
            <w:r w:rsidRPr="00593738">
              <w:rPr>
                <w:rFonts w:ascii="Arial" w:hAnsi="Arial" w:cs="Arial"/>
                <w:b/>
                <w:bCs/>
                <w:sz w:val="16"/>
                <w:szCs w:val="16"/>
              </w:rPr>
              <w:fldChar w:fldCharType="end"/>
            </w:r>
            <w:r w:rsidRPr="00593738">
              <w:rPr>
                <w:rFonts w:ascii="Arial" w:hAnsi="Arial" w:cs="Arial"/>
                <w:b/>
                <w:bCs/>
                <w:sz w:val="16"/>
                <w:szCs w:val="16"/>
              </w:rPr>
              <w:t>, 2019</w:t>
            </w:r>
          </w:p>
        </w:tc>
        <w:tc>
          <w:tcPr>
            <w:tcW w:w="1525" w:type="dxa"/>
            <w:vAlign w:val="center"/>
          </w:tcPr>
          <w:p w14:paraId="0946EC5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plore proteomic profiles in neovascular AMD and GA.</w:t>
            </w:r>
          </w:p>
        </w:tc>
        <w:tc>
          <w:tcPr>
            <w:tcW w:w="1535" w:type="dxa"/>
            <w:vAlign w:val="center"/>
          </w:tcPr>
          <w:p w14:paraId="00E45FA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athway analysis used for functional class scoring of pathways.</w:t>
            </w:r>
          </w:p>
          <w:p w14:paraId="5436520C" w14:textId="77777777" w:rsidR="00BF0D9D" w:rsidRPr="00593738" w:rsidRDefault="00BF0D9D" w:rsidP="009755C0">
            <w:pPr>
              <w:jc w:val="center"/>
              <w:rPr>
                <w:rFonts w:ascii="Arial" w:hAnsi="Arial" w:cs="Arial"/>
                <w:sz w:val="16"/>
                <w:szCs w:val="16"/>
              </w:rPr>
            </w:pPr>
          </w:p>
          <w:p w14:paraId="42F6820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gression compared AMD to controls.</w:t>
            </w:r>
          </w:p>
        </w:tc>
        <w:tc>
          <w:tcPr>
            <w:tcW w:w="1749" w:type="dxa"/>
            <w:vAlign w:val="center"/>
          </w:tcPr>
          <w:p w14:paraId="05E752E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dentified biomarkers reflect systemic</w:t>
            </w:r>
          </w:p>
          <w:p w14:paraId="16638A1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lterations in protein expression.</w:t>
            </w:r>
          </w:p>
        </w:tc>
        <w:tc>
          <w:tcPr>
            <w:tcW w:w="1521" w:type="dxa"/>
            <w:vAlign w:val="center"/>
          </w:tcPr>
          <w:p w14:paraId="03B61E2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80.5 ± 6.4</w:t>
            </w:r>
          </w:p>
          <w:p w14:paraId="7CAE962D" w14:textId="77777777" w:rsidR="00BF0D9D" w:rsidRPr="00593738" w:rsidRDefault="00BF0D9D" w:rsidP="009755C0">
            <w:pPr>
              <w:jc w:val="center"/>
              <w:rPr>
                <w:rFonts w:ascii="Arial" w:hAnsi="Arial" w:cs="Arial"/>
                <w:sz w:val="16"/>
                <w:szCs w:val="16"/>
              </w:rPr>
            </w:pPr>
          </w:p>
          <w:p w14:paraId="50C4336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GA: 82.3 ± 5.4</w:t>
            </w:r>
          </w:p>
          <w:p w14:paraId="11F50EC0" w14:textId="77777777" w:rsidR="00BF0D9D" w:rsidRPr="00593738" w:rsidRDefault="00BF0D9D" w:rsidP="009755C0">
            <w:pPr>
              <w:jc w:val="center"/>
              <w:rPr>
                <w:rFonts w:ascii="Arial" w:hAnsi="Arial" w:cs="Arial"/>
                <w:sz w:val="16"/>
                <w:szCs w:val="16"/>
              </w:rPr>
            </w:pPr>
          </w:p>
          <w:p w14:paraId="014399C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controls: 78.8 ± 6.0</w:t>
            </w:r>
          </w:p>
        </w:tc>
        <w:tc>
          <w:tcPr>
            <w:tcW w:w="1531" w:type="dxa"/>
            <w:vAlign w:val="center"/>
          </w:tcPr>
          <w:p w14:paraId="196FC38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4/6</w:t>
            </w:r>
          </w:p>
          <w:p w14:paraId="6FAC25FF" w14:textId="77777777" w:rsidR="00BF0D9D" w:rsidRPr="00593738" w:rsidRDefault="00BF0D9D" w:rsidP="009755C0">
            <w:pPr>
              <w:jc w:val="center"/>
              <w:rPr>
                <w:rFonts w:ascii="Arial" w:hAnsi="Arial" w:cs="Arial"/>
                <w:sz w:val="16"/>
                <w:szCs w:val="16"/>
              </w:rPr>
            </w:pPr>
          </w:p>
          <w:p w14:paraId="3A3A8FD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GA: 7/3</w:t>
            </w:r>
          </w:p>
          <w:p w14:paraId="73AC6E56" w14:textId="77777777" w:rsidR="00BF0D9D" w:rsidRPr="00593738" w:rsidRDefault="00BF0D9D" w:rsidP="009755C0">
            <w:pPr>
              <w:jc w:val="center"/>
              <w:rPr>
                <w:rFonts w:ascii="Arial" w:hAnsi="Arial" w:cs="Arial"/>
                <w:sz w:val="16"/>
                <w:szCs w:val="16"/>
              </w:rPr>
            </w:pPr>
          </w:p>
          <w:p w14:paraId="3911CD8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controls:</w:t>
            </w:r>
          </w:p>
          <w:p w14:paraId="7B06B0A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5/5</w:t>
            </w:r>
          </w:p>
        </w:tc>
        <w:tc>
          <w:tcPr>
            <w:tcW w:w="1594" w:type="dxa"/>
            <w:vAlign w:val="center"/>
          </w:tcPr>
          <w:p w14:paraId="4AB3ACC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Treated hypertension (8), kidney disease (2), cardiac disease (4)</w:t>
            </w:r>
          </w:p>
          <w:p w14:paraId="69F7BABC" w14:textId="77777777" w:rsidR="00BF0D9D" w:rsidRPr="00593738" w:rsidRDefault="00BF0D9D" w:rsidP="009755C0">
            <w:pPr>
              <w:jc w:val="center"/>
              <w:rPr>
                <w:rFonts w:ascii="Arial" w:hAnsi="Arial" w:cs="Arial"/>
                <w:sz w:val="16"/>
                <w:szCs w:val="16"/>
              </w:rPr>
            </w:pPr>
          </w:p>
          <w:p w14:paraId="5FC3AED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GA: Treated hypertension (6), kidney disease (1), cardiac disease (8)</w:t>
            </w:r>
          </w:p>
          <w:p w14:paraId="71174133" w14:textId="77777777" w:rsidR="00BF0D9D" w:rsidRPr="00593738" w:rsidRDefault="00BF0D9D" w:rsidP="009755C0">
            <w:pPr>
              <w:jc w:val="center"/>
              <w:rPr>
                <w:rFonts w:ascii="Arial" w:hAnsi="Arial" w:cs="Arial"/>
                <w:sz w:val="16"/>
                <w:szCs w:val="16"/>
              </w:rPr>
            </w:pPr>
          </w:p>
          <w:p w14:paraId="242D2C3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Cataract </w:t>
            </w:r>
            <w:proofErr w:type="spellStart"/>
            <w:r w:rsidRPr="00593738">
              <w:rPr>
                <w:rFonts w:ascii="Arial" w:hAnsi="Arial" w:cs="Arial"/>
                <w:sz w:val="16"/>
                <w:szCs w:val="16"/>
              </w:rPr>
              <w:t>vontrols</w:t>
            </w:r>
            <w:proofErr w:type="spellEnd"/>
            <w:r w:rsidRPr="00593738">
              <w:rPr>
                <w:rFonts w:ascii="Arial" w:hAnsi="Arial" w:cs="Arial"/>
                <w:sz w:val="16"/>
                <w:szCs w:val="16"/>
              </w:rPr>
              <w:t>: Treated hypertension (7), kidney disease (1), cardiac disease (7)</w:t>
            </w:r>
          </w:p>
        </w:tc>
        <w:tc>
          <w:tcPr>
            <w:tcW w:w="1588" w:type="dxa"/>
            <w:vAlign w:val="center"/>
          </w:tcPr>
          <w:p w14:paraId="740679B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AMD: Ocular hypertension (2), cataract (4), </w:t>
            </w:r>
            <w:proofErr w:type="spellStart"/>
            <w:r w:rsidRPr="00593738">
              <w:rPr>
                <w:rFonts w:ascii="Arial" w:hAnsi="Arial" w:cs="Arial"/>
                <w:sz w:val="16"/>
                <w:szCs w:val="16"/>
              </w:rPr>
              <w:t>pseudophakic</w:t>
            </w:r>
            <w:proofErr w:type="spellEnd"/>
            <w:r w:rsidRPr="00593738">
              <w:rPr>
                <w:rFonts w:ascii="Arial" w:hAnsi="Arial" w:cs="Arial"/>
                <w:sz w:val="16"/>
                <w:szCs w:val="16"/>
              </w:rPr>
              <w:t xml:space="preserve"> (5), </w:t>
            </w:r>
            <w:proofErr w:type="spellStart"/>
            <w:r w:rsidRPr="00593738">
              <w:rPr>
                <w:rFonts w:ascii="Arial" w:hAnsi="Arial" w:cs="Arial"/>
                <w:sz w:val="16"/>
                <w:szCs w:val="16"/>
              </w:rPr>
              <w:t>pseudophakic</w:t>
            </w:r>
            <w:proofErr w:type="spellEnd"/>
            <w:r w:rsidRPr="00593738">
              <w:rPr>
                <w:rFonts w:ascii="Arial" w:hAnsi="Arial" w:cs="Arial"/>
                <w:sz w:val="16"/>
                <w:szCs w:val="16"/>
              </w:rPr>
              <w:t xml:space="preserve"> (1)</w:t>
            </w:r>
          </w:p>
          <w:p w14:paraId="37788114" w14:textId="77777777" w:rsidR="00BF0D9D" w:rsidRPr="00593738" w:rsidRDefault="00BF0D9D" w:rsidP="009755C0">
            <w:pPr>
              <w:jc w:val="center"/>
              <w:rPr>
                <w:rFonts w:ascii="Arial" w:hAnsi="Arial" w:cs="Arial"/>
                <w:sz w:val="16"/>
                <w:szCs w:val="16"/>
              </w:rPr>
            </w:pPr>
          </w:p>
          <w:p w14:paraId="24FCB23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GA: Ocular hypertension (2), cataract (2), </w:t>
            </w:r>
            <w:proofErr w:type="spellStart"/>
            <w:r w:rsidRPr="00593738">
              <w:rPr>
                <w:rFonts w:ascii="Arial" w:hAnsi="Arial" w:cs="Arial"/>
                <w:sz w:val="16"/>
                <w:szCs w:val="16"/>
              </w:rPr>
              <w:t>pseudophakic</w:t>
            </w:r>
            <w:proofErr w:type="spellEnd"/>
            <w:r w:rsidRPr="00593738">
              <w:rPr>
                <w:rFonts w:ascii="Arial" w:hAnsi="Arial" w:cs="Arial"/>
                <w:sz w:val="16"/>
                <w:szCs w:val="16"/>
              </w:rPr>
              <w:t xml:space="preserve"> (8)</w:t>
            </w:r>
          </w:p>
          <w:p w14:paraId="0D4D8235" w14:textId="77777777" w:rsidR="00BF0D9D" w:rsidRPr="00593738" w:rsidRDefault="00BF0D9D" w:rsidP="009755C0">
            <w:pPr>
              <w:jc w:val="center"/>
              <w:rPr>
                <w:rFonts w:ascii="Arial" w:hAnsi="Arial" w:cs="Arial"/>
                <w:sz w:val="16"/>
                <w:szCs w:val="16"/>
              </w:rPr>
            </w:pPr>
          </w:p>
          <w:p w14:paraId="7188F4C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Cataract controls: </w:t>
            </w:r>
            <w:proofErr w:type="spellStart"/>
            <w:r w:rsidRPr="00593738">
              <w:rPr>
                <w:rFonts w:ascii="Arial" w:hAnsi="Arial" w:cs="Arial"/>
                <w:sz w:val="16"/>
                <w:szCs w:val="16"/>
              </w:rPr>
              <w:t>Pseudophakic</w:t>
            </w:r>
            <w:proofErr w:type="spellEnd"/>
            <w:r w:rsidRPr="00593738">
              <w:rPr>
                <w:rFonts w:ascii="Arial" w:hAnsi="Arial" w:cs="Arial"/>
                <w:sz w:val="16"/>
                <w:szCs w:val="16"/>
              </w:rPr>
              <w:t xml:space="preserve"> (8), </w:t>
            </w:r>
            <w:proofErr w:type="spellStart"/>
            <w:r w:rsidRPr="00593738">
              <w:rPr>
                <w:rFonts w:ascii="Arial" w:hAnsi="Arial" w:cs="Arial"/>
                <w:sz w:val="16"/>
                <w:szCs w:val="16"/>
              </w:rPr>
              <w:t>pseudophakic</w:t>
            </w:r>
            <w:proofErr w:type="spellEnd"/>
            <w:r w:rsidRPr="00593738">
              <w:rPr>
                <w:rFonts w:ascii="Arial" w:hAnsi="Arial" w:cs="Arial"/>
                <w:sz w:val="16"/>
                <w:szCs w:val="16"/>
              </w:rPr>
              <w:t xml:space="preserve"> (2)</w:t>
            </w:r>
          </w:p>
        </w:tc>
        <w:tc>
          <w:tcPr>
            <w:tcW w:w="1887" w:type="dxa"/>
            <w:vAlign w:val="center"/>
          </w:tcPr>
          <w:p w14:paraId="2E22979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100% Caucasian, 5 former smokers, BMI 26.2 ± 5.1</w:t>
            </w:r>
          </w:p>
          <w:p w14:paraId="001E188F" w14:textId="77777777" w:rsidR="00BF0D9D" w:rsidRPr="00593738" w:rsidRDefault="00BF0D9D" w:rsidP="009755C0">
            <w:pPr>
              <w:jc w:val="center"/>
              <w:rPr>
                <w:rFonts w:ascii="Arial" w:hAnsi="Arial" w:cs="Arial"/>
                <w:sz w:val="16"/>
                <w:szCs w:val="16"/>
              </w:rPr>
            </w:pPr>
          </w:p>
          <w:p w14:paraId="1DA0C8D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GA: 100% Caucasian, 8 former smokers, BMI 26.6 ± 2.5</w:t>
            </w:r>
          </w:p>
          <w:p w14:paraId="3C46B8DA" w14:textId="77777777" w:rsidR="00BF0D9D" w:rsidRPr="00593738" w:rsidRDefault="00BF0D9D" w:rsidP="009755C0">
            <w:pPr>
              <w:jc w:val="center"/>
              <w:rPr>
                <w:rFonts w:ascii="Arial" w:hAnsi="Arial" w:cs="Arial"/>
                <w:sz w:val="16"/>
                <w:szCs w:val="16"/>
              </w:rPr>
            </w:pPr>
          </w:p>
          <w:p w14:paraId="002E610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controls: 90% Caucasian, 4 former smokers, BMI 26.8 ± 5.9</w:t>
            </w:r>
          </w:p>
        </w:tc>
      </w:tr>
      <w:tr w:rsidR="00BF0D9D" w:rsidRPr="00593738" w14:paraId="4A226B72" w14:textId="77777777" w:rsidTr="009755C0">
        <w:tc>
          <w:tcPr>
            <w:tcW w:w="1460" w:type="dxa"/>
            <w:shd w:val="clear" w:color="auto" w:fill="D0CECE" w:themeFill="background2" w:themeFillShade="E6"/>
            <w:vAlign w:val="center"/>
          </w:tcPr>
          <w:p w14:paraId="20362A26"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Lynch</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67/tvst.9.10.12","ISSN":"21642591","abstract":"Purpose: To determine, using an aptamer-based technology in patients with intermediate age-related macular degeneration (AMD), (1) if there is a difference in plasma levels of 4979 proteins in patients with and without reticular pseudodrusen (RPD), and (2) if plasma levels of proteins are related to time to conversion to advanced AMD. Methods: Patients with intermediate AMD and RPD were identified from an AMD registry. Relative concentrations of each protein were log (base 2) transformed and compared between patients with and without RPD using linear regression. A Cox proportional hazards survival model was fit to each aptamer to quantify associations with time to conversion. A pathway analysis was conducted in converters versus non-converters using the Reactome database. Results: Of the 109 intermediate AMD patients, 39 had bilateral RPD (36%). Two proteins, TCL1A and CNDP1, were lower in patients in the intermediate AMD group with RPD. Twenty-one patients converted to advanced AMD with a median time to conversion of 25.2 months (range, 2.3–48.5 months) and median follow-up time in non-converters of 26.4 months (range, 0.03–49.7 months). Several proteins (lysozyme C, TFF3, RNAS6, and SAP3) distinguished patients who converted from those who did not convert to advanced AMD. The top conversion pathways included tumor necrosis factors bind their physiological receptors, digestion and absorption, signaling by activin, and signaling by TGF-β family members. Conclusions: We identified a protein signature related to RPD, as well as to conversion to advanced AMD. The pathway analysis suggests that dysfunction of critical systemic pathways may have links to conversion to advanced AMD. Translational Relevance: Biomarkers identified in plasma likely reflect systemic alterations in protein expression in patients with intermediate AMD.","author":[{"dropping-particle":"","family":"Lynch","given":"Anne M.","non-dropping-particle":"","parse-names":false,"suffix":""},{"dropping-particle":"","family":"Wagner","given":"Brandie D.","non-dropping-particle":"","parse-names":false,"suffix":""},{"dropping-particle":"","family":"Palestine","given":"Alan G.","non-dropping-particle":"","parse-names":false,"suffix":""},{"dropping-particle":"","family":"Janjic","given":"Nebojsa","non-dropping-particle":"","parse-names":false,"suffix":""},{"dropping-particle":"","family":"Patnaik","given":"Jennifer L.","non-dropping-particle":"","parse-names":false,"suffix":""},{"dropping-particle":"","family":"Mathias","given":"Marc T.","non-dropping-particle":"","parse-names":false,"suffix":""},{"dropping-particle":"","family":"Siringo","given":"Frank S.","non-dropping-particle":"","parse-names":false,"suffix":""},{"dropping-particle":"","family":"Mandava","given":"Naresh","non-dropping-particle":"","parse-names":false,"suffix":""}],"container-title":"Translational Vision Science and Technology","id":"ITEM-1","issue":"10","issued":{"date-parts":[["2020"]]},"page":"1-13","title":"Plasma biomarkers of reticular pseudodrusen and the risk of progression to advanced age-related macular degeneration","type":"article-journal","volume":"9"},"uris":["http://www.mendeley.com/documents/?uuid=4b7f9c1d-ef38-436a-ad74-f8b569451c90"]}],"mendeley":{"formattedCitation":"&lt;sup&gt;19&lt;/sup&gt;","plainTextFormattedCitation":"19","previouslyFormattedCitation":"&lt;sup&gt;19&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19</w:t>
            </w:r>
            <w:r w:rsidRPr="00593738">
              <w:rPr>
                <w:rFonts w:ascii="Arial" w:hAnsi="Arial" w:cs="Arial"/>
                <w:b/>
                <w:bCs/>
                <w:sz w:val="16"/>
                <w:szCs w:val="16"/>
              </w:rPr>
              <w:fldChar w:fldCharType="end"/>
            </w:r>
            <w:r w:rsidRPr="00593738">
              <w:rPr>
                <w:rFonts w:ascii="Arial" w:hAnsi="Arial" w:cs="Arial"/>
                <w:b/>
                <w:bCs/>
                <w:sz w:val="16"/>
                <w:szCs w:val="16"/>
              </w:rPr>
              <w:t>, 2020</w:t>
            </w:r>
          </w:p>
        </w:tc>
        <w:tc>
          <w:tcPr>
            <w:tcW w:w="1525" w:type="dxa"/>
            <w:vAlign w:val="center"/>
          </w:tcPr>
          <w:p w14:paraId="58FBBDE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termine a difference in proteomic profiles between AMD patients with and without reticular pseudodrusen, and if proteomic profile can determine conversion to advanced AMD.</w:t>
            </w:r>
          </w:p>
        </w:tc>
        <w:tc>
          <w:tcPr>
            <w:tcW w:w="1535" w:type="dxa"/>
            <w:vAlign w:val="center"/>
          </w:tcPr>
          <w:p w14:paraId="4CB0A7D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ogistic regression used to calculate odds ratio.</w:t>
            </w:r>
          </w:p>
          <w:p w14:paraId="302314E2" w14:textId="77777777" w:rsidR="00BF0D9D" w:rsidRPr="00593738" w:rsidRDefault="00BF0D9D" w:rsidP="009755C0">
            <w:pPr>
              <w:jc w:val="center"/>
              <w:rPr>
                <w:rFonts w:ascii="Arial" w:hAnsi="Arial" w:cs="Arial"/>
                <w:sz w:val="16"/>
                <w:szCs w:val="16"/>
              </w:rPr>
            </w:pPr>
          </w:p>
          <w:p w14:paraId="4CE4E3A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x regression used to model each aptamer to quantify the time to conversion.</w:t>
            </w:r>
          </w:p>
          <w:p w14:paraId="03FEC821" w14:textId="77777777" w:rsidR="00BF0D9D" w:rsidRPr="00593738" w:rsidRDefault="00BF0D9D" w:rsidP="009755C0">
            <w:pPr>
              <w:jc w:val="center"/>
              <w:rPr>
                <w:rFonts w:ascii="Arial" w:hAnsi="Arial" w:cs="Arial"/>
                <w:sz w:val="16"/>
                <w:szCs w:val="16"/>
              </w:rPr>
            </w:pPr>
          </w:p>
          <w:p w14:paraId="6050458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athway analysis identified relevant pathways.</w:t>
            </w:r>
          </w:p>
        </w:tc>
        <w:tc>
          <w:tcPr>
            <w:tcW w:w="1749" w:type="dxa"/>
            <w:vAlign w:val="center"/>
          </w:tcPr>
          <w:p w14:paraId="0287ED9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ticular pseudodrusen and patients that convert to advanced AMD</w:t>
            </w:r>
            <w:r w:rsidRPr="00593738">
              <w:rPr>
                <w:rFonts w:ascii="Arial" w:hAnsi="Arial" w:cs="Arial"/>
              </w:rPr>
              <w:t xml:space="preserve"> </w:t>
            </w:r>
            <w:r w:rsidRPr="00593738">
              <w:rPr>
                <w:rFonts w:ascii="Arial" w:hAnsi="Arial" w:cs="Arial"/>
                <w:sz w:val="16"/>
                <w:szCs w:val="16"/>
              </w:rPr>
              <w:t>have a distinct proteomic profile.</w:t>
            </w:r>
          </w:p>
        </w:tc>
        <w:tc>
          <w:tcPr>
            <w:tcW w:w="1521" w:type="dxa"/>
            <w:vAlign w:val="center"/>
          </w:tcPr>
          <w:p w14:paraId="33B361E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ticular pseudodrusen: 78±7.1</w:t>
            </w:r>
          </w:p>
          <w:p w14:paraId="03BF817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reticular pseudodrusen: 76±6.7</w:t>
            </w:r>
          </w:p>
        </w:tc>
        <w:tc>
          <w:tcPr>
            <w:tcW w:w="1531" w:type="dxa"/>
            <w:vAlign w:val="center"/>
          </w:tcPr>
          <w:p w14:paraId="64D557B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ticular pseudodrusen: 14/25</w:t>
            </w:r>
          </w:p>
          <w:p w14:paraId="6793D462" w14:textId="77777777" w:rsidR="00BF0D9D" w:rsidRPr="00593738" w:rsidRDefault="00BF0D9D" w:rsidP="009755C0">
            <w:pPr>
              <w:jc w:val="center"/>
              <w:rPr>
                <w:rFonts w:ascii="Arial" w:hAnsi="Arial" w:cs="Arial"/>
                <w:sz w:val="16"/>
                <w:szCs w:val="16"/>
              </w:rPr>
            </w:pPr>
          </w:p>
          <w:p w14:paraId="2D47B4E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reticular pseudodrusen: 21/49</w:t>
            </w:r>
          </w:p>
        </w:tc>
        <w:tc>
          <w:tcPr>
            <w:tcW w:w="1594" w:type="dxa"/>
            <w:vAlign w:val="center"/>
          </w:tcPr>
          <w:p w14:paraId="32F4D59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Reticular pseudodrusen: T2DM (5), treated HTN (29), kidney disease (8), stroke (0), PVD (5), atrial </w:t>
            </w:r>
            <w:proofErr w:type="spellStart"/>
            <w:r w:rsidRPr="00593738">
              <w:rPr>
                <w:rFonts w:ascii="Arial" w:hAnsi="Arial" w:cs="Arial"/>
                <w:sz w:val="16"/>
                <w:szCs w:val="16"/>
              </w:rPr>
              <w:t>fibrilation</w:t>
            </w:r>
            <w:proofErr w:type="spellEnd"/>
            <w:r w:rsidRPr="00593738">
              <w:rPr>
                <w:rFonts w:ascii="Arial" w:hAnsi="Arial" w:cs="Arial"/>
                <w:sz w:val="16"/>
                <w:szCs w:val="16"/>
              </w:rPr>
              <w:t xml:space="preserve"> (2), cardiac disease (17)</w:t>
            </w:r>
          </w:p>
          <w:p w14:paraId="75B203F9" w14:textId="77777777" w:rsidR="00BF0D9D" w:rsidRPr="00593738" w:rsidRDefault="00BF0D9D" w:rsidP="009755C0">
            <w:pPr>
              <w:jc w:val="center"/>
              <w:rPr>
                <w:rFonts w:ascii="Arial" w:hAnsi="Arial" w:cs="Arial"/>
                <w:sz w:val="16"/>
                <w:szCs w:val="16"/>
              </w:rPr>
            </w:pPr>
          </w:p>
          <w:p w14:paraId="494F61A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No reticular pseudodrusen: T2DM (10), treated HTN (36), kidney disease (7), stroke (6), PVD (9), atrial </w:t>
            </w:r>
            <w:proofErr w:type="spellStart"/>
            <w:r w:rsidRPr="00593738">
              <w:rPr>
                <w:rFonts w:ascii="Arial" w:hAnsi="Arial" w:cs="Arial"/>
                <w:sz w:val="16"/>
                <w:szCs w:val="16"/>
              </w:rPr>
              <w:lastRenderedPageBreak/>
              <w:t>fibrilation</w:t>
            </w:r>
            <w:proofErr w:type="spellEnd"/>
            <w:r w:rsidRPr="00593738">
              <w:rPr>
                <w:rFonts w:ascii="Arial" w:hAnsi="Arial" w:cs="Arial"/>
                <w:sz w:val="16"/>
                <w:szCs w:val="16"/>
              </w:rPr>
              <w:t xml:space="preserve"> (5), cardiac disease (27)</w:t>
            </w:r>
          </w:p>
        </w:tc>
        <w:tc>
          <w:tcPr>
            <w:tcW w:w="1588" w:type="dxa"/>
            <w:vAlign w:val="center"/>
          </w:tcPr>
          <w:p w14:paraId="05629A7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Not detailed</w:t>
            </w:r>
          </w:p>
        </w:tc>
        <w:tc>
          <w:tcPr>
            <w:tcW w:w="1887" w:type="dxa"/>
            <w:vAlign w:val="center"/>
          </w:tcPr>
          <w:p w14:paraId="32CD7E2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ll non-Hispanic White patients</w:t>
            </w:r>
          </w:p>
          <w:p w14:paraId="106EA393" w14:textId="77777777" w:rsidR="00BF0D9D" w:rsidRPr="00593738" w:rsidRDefault="00BF0D9D" w:rsidP="009755C0">
            <w:pPr>
              <w:jc w:val="center"/>
              <w:rPr>
                <w:rFonts w:ascii="Arial" w:hAnsi="Arial" w:cs="Arial"/>
                <w:sz w:val="16"/>
                <w:szCs w:val="16"/>
              </w:rPr>
            </w:pPr>
          </w:p>
          <w:p w14:paraId="7F85F15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eticular pseudodrusen: BMI (26.2 ± 4.6), never smoked (16), current smoker (1), former smoker (22)</w:t>
            </w:r>
          </w:p>
          <w:p w14:paraId="5088F751" w14:textId="77777777" w:rsidR="00BF0D9D" w:rsidRPr="00593738" w:rsidRDefault="00BF0D9D" w:rsidP="009755C0">
            <w:pPr>
              <w:jc w:val="center"/>
              <w:rPr>
                <w:rFonts w:ascii="Arial" w:hAnsi="Arial" w:cs="Arial"/>
                <w:sz w:val="16"/>
                <w:szCs w:val="16"/>
              </w:rPr>
            </w:pPr>
          </w:p>
          <w:p w14:paraId="3184AE6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reticular pseudodrusen: BMI (26.4 ± 5.1), never smoked (37), current smoker (1), former smoker (32)</w:t>
            </w:r>
          </w:p>
        </w:tc>
      </w:tr>
      <w:tr w:rsidR="00BF0D9D" w:rsidRPr="00593738" w14:paraId="71023D91" w14:textId="77777777" w:rsidTr="009755C0">
        <w:tc>
          <w:tcPr>
            <w:tcW w:w="1460" w:type="dxa"/>
            <w:shd w:val="clear" w:color="auto" w:fill="D0CECE" w:themeFill="background2" w:themeFillShade="E6"/>
            <w:vAlign w:val="center"/>
          </w:tcPr>
          <w:p w14:paraId="2580D4B3"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Mendez</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3390/metabo11030183","ISSN":"22181989","abstract":"The purpose of this study was to analyze the association between plasma metabolite levels and dark adaptation (DA) in age-related macular degeneration (AMD). This was a cross-sectional study including patients with AMD (early, intermediate, and late) and control subjects older than 50 years without any vitreoretinal disease. Fasting blood samples were collected and used for metabolomic profiling with ultra-performance liquid chromatography-mass spectrometry (LC-MS). Patients were also tested with the AdaptDx (MacuLogix, Middletown, PA, USA) DA extended protocol (20 min). Two measures of dark adaptation were calculated and used: rod-intercept time (RIT) and area under the dark adaptation curve (AUDAC). Associations between dark adaption and metabolite levels were tested using multilevel mixed-effects linear modelling, adjusting for age, gender, body mass index (BMI), smoking, race, AMD stage, and Age-Related Eye Disease Study (AREDS) formulation supplementation. We included a total of 71 subjects: 53 with AMD (13 early AMD, 31 intermediate AMD, and 9 late AMD) and 18 controls. Our results revealed that fatty acid-related lipids and amino acids related to glutamate and leucine, isoleucine and valine metabolism were associated with RIT (p &lt; 0.01). Similar results were found when AUDAC was used as the outcome. Fatty acid-related lipids and amino acids are associated with DA, thus suggesting that oxidative stress and mitochondrial dysfunction likely play a role in AMD and visual impairment in this condition.","author":[{"dropping-particle":"","family":"Mendez","given":"Kevin M.","non-dropping-particle":"","parse-names":false,"suffix":""},{"dropping-particle":"","family":"Kim","given":"Janice","non-dropping-particle":"","parse-names":false,"suffix":""},{"dropping-particle":"","family":"Laíns","given":"Inês","non-dropping-particle":"","parse-names":false,"suffix":""},{"dropping-particle":"","family":"Nigalye","given":"Archana","non-dropping-particle":"","parse-names":false,"suffix":""},{"dropping-particle":"","family":"Katz","given":"Raviv","non-dropping-particle":"","parse-names":false,"suffix":""},{"dropping-particle":"","family":"Pundik","given":"Shrinivas","non-dropping-particle":"","parse-names":false,"suffix":""},{"dropping-particle":"","family":"Kim","given":"Ivana K.","non-dropping-particle":"","parse-names":false,"suffix":""},{"dropping-particle":"","family":"Liang","given":"Liming","non-dropping-particle":"","parse-names":false,"suffix":""},{"dropping-particle":"","family":"Vavvas","given":"Demetrios G.","non-dropping-particle":"","parse-names":false,"suffix":""},{"dropping-particle":"","family":"Miller","given":"John B.","non-dropping-particle":"","parse-names":false,"suffix":""},{"dropping-particle":"","family":"Miller","given":"Joan W.","non-dropping-particle":"","parse-names":false,"suffix":""},{"dropping-particle":"","family":"Lasky-Su","given":"Jessica A.","non-dropping-particle":"","parse-names":false,"suffix":""},{"dropping-particle":"","family":"Husain","given":"Deeba","non-dropping-particle":"","parse-names":false,"suffix":""}],"container-title":"Metabolites","id":"ITEM-1","issue":"3","issued":{"date-parts":[["2021"]]},"page":"1-13","title":"Association of human plasma metabolomics with delayed dark adaptation in age-related macular degeneration","type":"article-journal","volume":"11"},"uris":["http://www.mendeley.com/documents/?uuid=299a0cb5-4690-4e2b-a496-52f745435881"]}],"mendeley":{"formattedCitation":"&lt;sup&gt;20&lt;/sup&gt;","plainTextFormattedCitation":"20","previouslyFormattedCitation":"&lt;sup&gt;20&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0</w:t>
            </w:r>
            <w:r w:rsidRPr="00593738">
              <w:rPr>
                <w:rFonts w:ascii="Arial" w:hAnsi="Arial" w:cs="Arial"/>
                <w:b/>
                <w:bCs/>
                <w:sz w:val="16"/>
                <w:szCs w:val="16"/>
              </w:rPr>
              <w:fldChar w:fldCharType="end"/>
            </w:r>
            <w:r w:rsidRPr="00593738">
              <w:rPr>
                <w:rFonts w:ascii="Arial" w:hAnsi="Arial" w:cs="Arial"/>
                <w:b/>
                <w:bCs/>
                <w:sz w:val="16"/>
                <w:szCs w:val="16"/>
              </w:rPr>
              <w:t>, 2021</w:t>
            </w:r>
          </w:p>
        </w:tc>
        <w:tc>
          <w:tcPr>
            <w:tcW w:w="1525" w:type="dxa"/>
            <w:vAlign w:val="center"/>
          </w:tcPr>
          <w:p w14:paraId="5A6C9A2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nalyze association between metabolite levels and dark adaptation in AMD.</w:t>
            </w:r>
          </w:p>
        </w:tc>
        <w:tc>
          <w:tcPr>
            <w:tcW w:w="1535" w:type="dxa"/>
            <w:vAlign w:val="center"/>
          </w:tcPr>
          <w:p w14:paraId="13630D8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749" w:type="dxa"/>
            <w:vAlign w:val="center"/>
          </w:tcPr>
          <w:p w14:paraId="5A09FC4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Fatty acid-related lipids and amino acids are associated with dark adaptation, suggesting that oxidative stress and mitochondrial dysfunction play a role in AMD development.</w:t>
            </w:r>
          </w:p>
        </w:tc>
        <w:tc>
          <w:tcPr>
            <w:tcW w:w="1521" w:type="dxa"/>
            <w:vAlign w:val="center"/>
          </w:tcPr>
          <w:p w14:paraId="4C21327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 65.7±7.8</w:t>
            </w:r>
          </w:p>
          <w:p w14:paraId="309B1D23" w14:textId="77777777" w:rsidR="00BF0D9D" w:rsidRPr="00593738" w:rsidRDefault="00BF0D9D" w:rsidP="009755C0">
            <w:pPr>
              <w:jc w:val="center"/>
              <w:rPr>
                <w:rFonts w:ascii="Arial" w:hAnsi="Arial" w:cs="Arial"/>
                <w:sz w:val="16"/>
                <w:szCs w:val="16"/>
              </w:rPr>
            </w:pPr>
          </w:p>
          <w:p w14:paraId="49B989E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AMD: 66.1±9.3</w:t>
            </w:r>
          </w:p>
          <w:p w14:paraId="6DEB3F1F" w14:textId="77777777" w:rsidR="00BF0D9D" w:rsidRPr="00593738" w:rsidRDefault="00BF0D9D" w:rsidP="009755C0">
            <w:pPr>
              <w:jc w:val="center"/>
              <w:rPr>
                <w:rFonts w:ascii="Arial" w:hAnsi="Arial" w:cs="Arial"/>
                <w:sz w:val="16"/>
                <w:szCs w:val="16"/>
              </w:rPr>
            </w:pPr>
          </w:p>
          <w:p w14:paraId="74E185E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termediate AMD: 70.4±5.4</w:t>
            </w:r>
          </w:p>
          <w:p w14:paraId="0ADB5361" w14:textId="77777777" w:rsidR="00BF0D9D" w:rsidRPr="00593738" w:rsidRDefault="00BF0D9D" w:rsidP="009755C0">
            <w:pPr>
              <w:jc w:val="center"/>
              <w:rPr>
                <w:rFonts w:ascii="Arial" w:hAnsi="Arial" w:cs="Arial"/>
                <w:sz w:val="16"/>
                <w:szCs w:val="16"/>
              </w:rPr>
            </w:pPr>
          </w:p>
          <w:p w14:paraId="1B1A5CF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AMD: 71.4±6.9</w:t>
            </w:r>
          </w:p>
        </w:tc>
        <w:tc>
          <w:tcPr>
            <w:tcW w:w="1531" w:type="dxa"/>
            <w:vAlign w:val="center"/>
          </w:tcPr>
          <w:p w14:paraId="5D6D80C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 10/8</w:t>
            </w:r>
          </w:p>
          <w:p w14:paraId="4CF2B866" w14:textId="77777777" w:rsidR="00BF0D9D" w:rsidRPr="00593738" w:rsidRDefault="00BF0D9D" w:rsidP="009755C0">
            <w:pPr>
              <w:jc w:val="center"/>
              <w:rPr>
                <w:rFonts w:ascii="Arial" w:hAnsi="Arial" w:cs="Arial"/>
                <w:sz w:val="16"/>
                <w:szCs w:val="16"/>
              </w:rPr>
            </w:pPr>
          </w:p>
          <w:p w14:paraId="1698F3E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AMD: 5/8</w:t>
            </w:r>
          </w:p>
          <w:p w14:paraId="04D2A0E5" w14:textId="77777777" w:rsidR="00BF0D9D" w:rsidRPr="00593738" w:rsidRDefault="00BF0D9D" w:rsidP="009755C0">
            <w:pPr>
              <w:jc w:val="center"/>
              <w:rPr>
                <w:rFonts w:ascii="Arial" w:hAnsi="Arial" w:cs="Arial"/>
                <w:sz w:val="16"/>
                <w:szCs w:val="16"/>
              </w:rPr>
            </w:pPr>
          </w:p>
          <w:p w14:paraId="1F7323D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termediate AMD: 12/19</w:t>
            </w:r>
          </w:p>
          <w:p w14:paraId="1F32E738" w14:textId="77777777" w:rsidR="00BF0D9D" w:rsidRPr="00593738" w:rsidRDefault="00BF0D9D" w:rsidP="009755C0">
            <w:pPr>
              <w:jc w:val="center"/>
              <w:rPr>
                <w:rFonts w:ascii="Arial" w:hAnsi="Arial" w:cs="Arial"/>
                <w:sz w:val="16"/>
                <w:szCs w:val="16"/>
              </w:rPr>
            </w:pPr>
          </w:p>
          <w:p w14:paraId="7EDD095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AMD: 2/7</w:t>
            </w:r>
          </w:p>
        </w:tc>
        <w:tc>
          <w:tcPr>
            <w:tcW w:w="1594" w:type="dxa"/>
            <w:vAlign w:val="center"/>
          </w:tcPr>
          <w:p w14:paraId="00BC18B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4B0CCA5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reticular pseudodrusen</w:t>
            </w:r>
          </w:p>
          <w:p w14:paraId="44BA7B37" w14:textId="77777777" w:rsidR="00BF0D9D" w:rsidRPr="00593738" w:rsidRDefault="00BF0D9D" w:rsidP="009755C0">
            <w:pPr>
              <w:jc w:val="center"/>
              <w:rPr>
                <w:rFonts w:ascii="Arial" w:hAnsi="Arial" w:cs="Arial"/>
                <w:sz w:val="16"/>
                <w:szCs w:val="16"/>
              </w:rPr>
            </w:pPr>
          </w:p>
          <w:p w14:paraId="4115C09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 2 reticular pseudodrusen</w:t>
            </w:r>
          </w:p>
          <w:p w14:paraId="7A8AA2B1" w14:textId="77777777" w:rsidR="00BF0D9D" w:rsidRPr="00593738" w:rsidRDefault="00BF0D9D" w:rsidP="009755C0">
            <w:pPr>
              <w:jc w:val="center"/>
              <w:rPr>
                <w:rFonts w:ascii="Arial" w:hAnsi="Arial" w:cs="Arial"/>
                <w:sz w:val="16"/>
                <w:szCs w:val="16"/>
              </w:rPr>
            </w:pPr>
          </w:p>
          <w:p w14:paraId="33905CD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arly AMD: 5 reticular pseudodrusen</w:t>
            </w:r>
          </w:p>
          <w:p w14:paraId="44462D06" w14:textId="77777777" w:rsidR="00BF0D9D" w:rsidRPr="00593738" w:rsidRDefault="00BF0D9D" w:rsidP="009755C0">
            <w:pPr>
              <w:jc w:val="center"/>
              <w:rPr>
                <w:rFonts w:ascii="Arial" w:hAnsi="Arial" w:cs="Arial"/>
                <w:sz w:val="16"/>
                <w:szCs w:val="16"/>
              </w:rPr>
            </w:pPr>
          </w:p>
          <w:p w14:paraId="533A0A4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termediate AMD: 24 reticular pseudodrusen</w:t>
            </w:r>
          </w:p>
          <w:p w14:paraId="74A85FF6" w14:textId="77777777" w:rsidR="00BF0D9D" w:rsidRPr="00593738" w:rsidRDefault="00BF0D9D" w:rsidP="009755C0">
            <w:pPr>
              <w:jc w:val="center"/>
              <w:rPr>
                <w:rFonts w:ascii="Arial" w:hAnsi="Arial" w:cs="Arial"/>
                <w:sz w:val="16"/>
                <w:szCs w:val="16"/>
              </w:rPr>
            </w:pPr>
          </w:p>
          <w:p w14:paraId="7A76665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ate AMD: 4 reticular pseudodrusen</w:t>
            </w:r>
          </w:p>
        </w:tc>
        <w:tc>
          <w:tcPr>
            <w:tcW w:w="1887" w:type="dxa"/>
            <w:vAlign w:val="center"/>
          </w:tcPr>
          <w:p w14:paraId="2B40E8C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Control: 16 white, 1 </w:t>
            </w:r>
            <w:proofErr w:type="spellStart"/>
            <w:r w:rsidRPr="00593738">
              <w:rPr>
                <w:rFonts w:ascii="Arial" w:hAnsi="Arial" w:cs="Arial"/>
                <w:sz w:val="16"/>
                <w:szCs w:val="16"/>
              </w:rPr>
              <w:t>hispanic</w:t>
            </w:r>
            <w:proofErr w:type="spellEnd"/>
            <w:r w:rsidRPr="00593738">
              <w:rPr>
                <w:rFonts w:ascii="Arial" w:hAnsi="Arial" w:cs="Arial"/>
                <w:sz w:val="16"/>
                <w:szCs w:val="16"/>
              </w:rPr>
              <w:t>, 1 black, 1 smoker, 9 ex-smokers, 1 AREDS formulation supplementation, 26.2±3.8 BMI</w:t>
            </w:r>
          </w:p>
          <w:p w14:paraId="742E0329" w14:textId="77777777" w:rsidR="00BF0D9D" w:rsidRPr="00593738" w:rsidRDefault="00BF0D9D" w:rsidP="009755C0">
            <w:pPr>
              <w:jc w:val="center"/>
              <w:rPr>
                <w:rFonts w:ascii="Arial" w:hAnsi="Arial" w:cs="Arial"/>
                <w:sz w:val="16"/>
                <w:szCs w:val="16"/>
              </w:rPr>
            </w:pPr>
          </w:p>
          <w:p w14:paraId="243C2DF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Early AMD: 10 white, 2 </w:t>
            </w:r>
            <w:proofErr w:type="spellStart"/>
            <w:r w:rsidRPr="00593738">
              <w:rPr>
                <w:rFonts w:ascii="Arial" w:hAnsi="Arial" w:cs="Arial"/>
                <w:sz w:val="16"/>
                <w:szCs w:val="16"/>
              </w:rPr>
              <w:t>hispanic</w:t>
            </w:r>
            <w:proofErr w:type="spellEnd"/>
            <w:r w:rsidRPr="00593738">
              <w:rPr>
                <w:rFonts w:ascii="Arial" w:hAnsi="Arial" w:cs="Arial"/>
                <w:sz w:val="16"/>
                <w:szCs w:val="16"/>
              </w:rPr>
              <w:t xml:space="preserve">, 1 </w:t>
            </w:r>
            <w:proofErr w:type="spellStart"/>
            <w:r w:rsidRPr="00593738">
              <w:rPr>
                <w:rFonts w:ascii="Arial" w:hAnsi="Arial" w:cs="Arial"/>
                <w:sz w:val="16"/>
                <w:szCs w:val="16"/>
              </w:rPr>
              <w:t>asian</w:t>
            </w:r>
            <w:proofErr w:type="spellEnd"/>
            <w:r w:rsidRPr="00593738">
              <w:rPr>
                <w:rFonts w:ascii="Arial" w:hAnsi="Arial" w:cs="Arial"/>
                <w:sz w:val="16"/>
                <w:szCs w:val="16"/>
              </w:rPr>
              <w:t>, 4 ex-smokers, 1 AREDS formulation supplementation, 26.7±4.7 BMI</w:t>
            </w:r>
          </w:p>
          <w:p w14:paraId="33BB1559" w14:textId="77777777" w:rsidR="00BF0D9D" w:rsidRPr="00593738" w:rsidRDefault="00BF0D9D" w:rsidP="009755C0">
            <w:pPr>
              <w:jc w:val="center"/>
              <w:rPr>
                <w:rFonts w:ascii="Arial" w:hAnsi="Arial" w:cs="Arial"/>
                <w:sz w:val="16"/>
                <w:szCs w:val="16"/>
              </w:rPr>
            </w:pPr>
          </w:p>
          <w:p w14:paraId="2B2EC3E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termediate AMD: 31 white, 1 smoker, 17 ex-smokers, 25 AREDS formulation supplementation, 28±4.3 BMI</w:t>
            </w:r>
          </w:p>
          <w:p w14:paraId="3C1E8D8C" w14:textId="77777777" w:rsidR="00BF0D9D" w:rsidRPr="00593738" w:rsidRDefault="00BF0D9D" w:rsidP="009755C0">
            <w:pPr>
              <w:jc w:val="center"/>
              <w:rPr>
                <w:rFonts w:ascii="Arial" w:hAnsi="Arial" w:cs="Arial"/>
                <w:sz w:val="16"/>
                <w:szCs w:val="16"/>
              </w:rPr>
            </w:pPr>
          </w:p>
          <w:p w14:paraId="7B290DC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Late AMD: 7 white, 2 </w:t>
            </w:r>
            <w:proofErr w:type="spellStart"/>
            <w:r w:rsidRPr="00593738">
              <w:rPr>
                <w:rFonts w:ascii="Arial" w:hAnsi="Arial" w:cs="Arial"/>
                <w:sz w:val="16"/>
                <w:szCs w:val="16"/>
              </w:rPr>
              <w:t>hispanic</w:t>
            </w:r>
            <w:proofErr w:type="spellEnd"/>
            <w:r w:rsidRPr="00593738">
              <w:rPr>
                <w:rFonts w:ascii="Arial" w:hAnsi="Arial" w:cs="Arial"/>
                <w:sz w:val="16"/>
                <w:szCs w:val="16"/>
              </w:rPr>
              <w:t>, 1 smoker, 17 ex-smokers, 7 AREDS formulation supplementation, 29.6±5.3 BMI</w:t>
            </w:r>
          </w:p>
        </w:tc>
      </w:tr>
      <w:tr w:rsidR="00BF0D9D" w:rsidRPr="00593738" w14:paraId="2040442F" w14:textId="77777777" w:rsidTr="009755C0">
        <w:tc>
          <w:tcPr>
            <w:tcW w:w="1460" w:type="dxa"/>
            <w:shd w:val="clear" w:color="auto" w:fill="D0CECE" w:themeFill="background2" w:themeFillShade="E6"/>
            <w:vAlign w:val="center"/>
          </w:tcPr>
          <w:p w14:paraId="7E00DF61"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Mille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01/jamaophthalmol.2015.2715","ISSN":"21686165","PMID":"26312598","abstract":"IMPORTANCE Deficient 25-hydroxyvitamin D (25[OH]D) concentrations have been associated with increased odds of age-related macular degeneration (AMD). OBJECTIVE To examine whether this association is modified by genetic risk for AMD and whether there is an association between AMD and single-nucleotide polymorphisms of genes involved in vitamin D transport, metabolism, and genomic function. DESIGN, SETTING, AND PARTICIPANTS Postmenopausalwomen (N = 913) whowere participants of the Carotenoids in Age-Related Eye Disease Study (CAREDS) (aged 54 to &lt;75 years) with available serum 25(OH)D concentrations (assessed October 1, 1993, to December 31, 1998), genetic data, and measures of AMD (n = 142) assessed at CAREDS baseline from May 14, 2001, through January 31, 2004, were studied. MAIN OUTCOMES AND MEASURES Prevalent early or late AMDwas determined from graded, stereoscopic fundus photographs. Logistic regression was used to estimate odds ratios (ORs) and 95%CIs for AMD by the joint effects of 25(OH)D (&lt;12,≥12 to &lt;20, ≥20 to &lt;30, and ≥30 ng/mL) and risk genotype (noncarrier, 1 risk allele, or 2 risk alleles). The referent group was noncarriers with adequate vitamin D status (≥30 ng/mL). Joint effect ORs were adjusted for age, smoking, iris pigmentation, self-reported cardiovascular disease, self-reported diabetes status, and hormone use. Additive and multiplicative interactions were assessed using the synergy index (SI) and an interaction term, respectively. To examine the association between AMD and variants in vitamin D-related genes, age-adjusted ORs and 95%CIs were estimated using logistic regression. RESULTS Among the 913 women, 550 had adequate levels of vitamin D (≥20 ng/mL), 275 had inadequate levels (≥12 to &lt;20mg/mL), and 88 had deficient levels (&lt;12 ng/mL). A 6.7-fold increased odds of AMD (95%CI, 1.6-28.2) was observed among women with deficient vitamin D status (25[OH]D &lt;12 ng/mL) and 2 risk alleles for CFH Y402H (SI for additive interaction, 1.4; 95%CI, 1.1-1.7; P for multiplicative interaction = .25). Significant additive (SI, 1.4; 95%CI, 1.1-1.7) and multiplicative interactions (P = .02) were observed for deficient women with 2 high-risk CFI (rs10033900) alleles (OR, 6.3; 95%CI, 1.6-24.2). The odds of AMD did not differ by genotype of candidate vitamin D genes. CONCLUSIONS AND RELEVANCE In this study, the odds of AMD were highest in those with deficient vitamin D status and 2 risk alleles for the CFH and CFI genotypes, suggesting a synergistic …","author":[{"dropping-particle":"","family":"Millen","given":"Amy E.","non-dropping-particle":"","parse-names":false,"suffix":""},{"dropping-particle":"","family":"Meyers","given":"Kristin J.","non-dropping-particle":"","parse-names":false,"suffix":""},{"dropping-particle":"","family":"Liu","given":"Zhe","non-dropping-particle":"","parse-names":false,"suffix":""},{"dropping-particle":"","family":"Engelman","given":"Corinne D.","non-dropping-particle":"","parse-names":false,"suffix":""},{"dropping-particle":"","family":"Wallace","given":"Robert B.","non-dropping-particle":"","parse-names":false,"suffix":""},{"dropping-particle":"","family":"LeBlanc","given":"Erin S.","non-dropping-particle":"","parse-names":false,"suffix":""},{"dropping-particle":"","family":"Tinker","given":"Lesley F.","non-dropping-particle":"","parse-names":false,"suffix":""},{"dropping-particle":"","family":"Iyengar","given":"Sudha K.","non-dropping-particle":"","parse-names":false,"suffix":""},{"dropping-particle":"","family":"Robinson","given":"Jennifer G.","non-dropping-particle":"","parse-names":false,"suffix":""},{"dropping-particle":"","family":"Sarto","given":"Gloria E.","non-dropping-particle":"","parse-names":false,"suffix":""},{"dropping-particle":"","family":"Mares","given":"Julie A.","non-dropping-particle":"","parse-names":false,"suffix":""}],"container-title":"JAMA Ophthalmology","id":"ITEM-1","issue":"10","issued":{"date-parts":[["2015"]]},"page":"1171-1179","title":"Association between vitamin D status and age-related macular degeneration by genetic risk","type":"article-journal","volume":"133"},"uris":["http://www.mendeley.com/documents/?uuid=b16de0b1-98be-4332-8110-a593ba625bc1"]}],"mendeley":{"formattedCitation":"&lt;sup&gt;21&lt;/sup&gt;","plainTextFormattedCitation":"21","previouslyFormattedCitation":"&lt;sup&gt;21&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1</w:t>
            </w:r>
            <w:r w:rsidRPr="00593738">
              <w:rPr>
                <w:rFonts w:ascii="Arial" w:hAnsi="Arial" w:cs="Arial"/>
                <w:b/>
                <w:bCs/>
                <w:sz w:val="16"/>
                <w:szCs w:val="16"/>
              </w:rPr>
              <w:fldChar w:fldCharType="end"/>
            </w:r>
            <w:r w:rsidRPr="00593738">
              <w:rPr>
                <w:rFonts w:ascii="Arial" w:hAnsi="Arial" w:cs="Arial"/>
                <w:b/>
                <w:bCs/>
                <w:sz w:val="16"/>
                <w:szCs w:val="16"/>
              </w:rPr>
              <w:t>, 2015</w:t>
            </w:r>
          </w:p>
        </w:tc>
        <w:tc>
          <w:tcPr>
            <w:tcW w:w="1525" w:type="dxa"/>
            <w:vAlign w:val="center"/>
          </w:tcPr>
          <w:p w14:paraId="0286884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 the relationship between vitamin D, genetics, and AMD.</w:t>
            </w:r>
          </w:p>
        </w:tc>
        <w:tc>
          <w:tcPr>
            <w:tcW w:w="1535" w:type="dxa"/>
            <w:vAlign w:val="center"/>
          </w:tcPr>
          <w:p w14:paraId="7E25A40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stimate age-adjusted odds ratios for AMD by vitamin D and genetic status.</w:t>
            </w:r>
          </w:p>
        </w:tc>
        <w:tc>
          <w:tcPr>
            <w:tcW w:w="1749" w:type="dxa"/>
            <w:vAlign w:val="center"/>
          </w:tcPr>
          <w:p w14:paraId="0512F49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he odds of AMD were highest in those with deficient vitamin D status.</w:t>
            </w:r>
          </w:p>
        </w:tc>
        <w:tc>
          <w:tcPr>
            <w:tcW w:w="1521" w:type="dxa"/>
            <w:vAlign w:val="center"/>
          </w:tcPr>
          <w:p w14:paraId="433E376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adequate 1: 65.8±0.4</w:t>
            </w:r>
          </w:p>
          <w:p w14:paraId="44E0F9A9" w14:textId="77777777" w:rsidR="00BF0D9D" w:rsidRPr="00593738" w:rsidRDefault="00BF0D9D" w:rsidP="009755C0">
            <w:pPr>
              <w:jc w:val="center"/>
              <w:rPr>
                <w:rFonts w:ascii="Arial" w:hAnsi="Arial" w:cs="Arial"/>
                <w:sz w:val="16"/>
                <w:szCs w:val="16"/>
              </w:rPr>
            </w:pPr>
          </w:p>
          <w:p w14:paraId="05D6908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adequate 2: 66.0±0.3</w:t>
            </w:r>
          </w:p>
          <w:p w14:paraId="137447FE" w14:textId="77777777" w:rsidR="00BF0D9D" w:rsidRPr="00593738" w:rsidRDefault="00BF0D9D" w:rsidP="009755C0">
            <w:pPr>
              <w:jc w:val="center"/>
              <w:rPr>
                <w:rFonts w:ascii="Arial" w:hAnsi="Arial" w:cs="Arial"/>
                <w:sz w:val="16"/>
                <w:szCs w:val="16"/>
              </w:rPr>
            </w:pPr>
          </w:p>
          <w:p w14:paraId="6EFA9BC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inadequate 1: 66.9±0.3</w:t>
            </w:r>
          </w:p>
          <w:p w14:paraId="1F3756EC" w14:textId="77777777" w:rsidR="00BF0D9D" w:rsidRPr="00593738" w:rsidRDefault="00BF0D9D" w:rsidP="009755C0">
            <w:pPr>
              <w:jc w:val="center"/>
              <w:rPr>
                <w:rFonts w:ascii="Arial" w:hAnsi="Arial" w:cs="Arial"/>
                <w:sz w:val="16"/>
                <w:szCs w:val="16"/>
              </w:rPr>
            </w:pPr>
          </w:p>
          <w:p w14:paraId="290E5A9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inadequate 2: 66.1±0.5</w:t>
            </w:r>
          </w:p>
        </w:tc>
        <w:tc>
          <w:tcPr>
            <w:tcW w:w="1531" w:type="dxa"/>
            <w:vAlign w:val="center"/>
          </w:tcPr>
          <w:p w14:paraId="26B688A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0/913</w:t>
            </w:r>
          </w:p>
        </w:tc>
        <w:tc>
          <w:tcPr>
            <w:tcW w:w="1594" w:type="dxa"/>
            <w:vAlign w:val="center"/>
          </w:tcPr>
          <w:p w14:paraId="43A47BA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adequate 1: HTN (42), CVD (37), diabetes (2)</w:t>
            </w:r>
          </w:p>
          <w:p w14:paraId="1828967A" w14:textId="77777777" w:rsidR="00BF0D9D" w:rsidRPr="00593738" w:rsidRDefault="00BF0D9D" w:rsidP="009755C0">
            <w:pPr>
              <w:jc w:val="center"/>
              <w:rPr>
                <w:rFonts w:ascii="Arial" w:hAnsi="Arial" w:cs="Arial"/>
                <w:sz w:val="16"/>
                <w:szCs w:val="16"/>
              </w:rPr>
            </w:pPr>
          </w:p>
          <w:p w14:paraId="682193D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adequate 2:  HTN (85), CVD (72), diabetes (10)</w:t>
            </w:r>
          </w:p>
          <w:p w14:paraId="6B32ABC6" w14:textId="77777777" w:rsidR="00BF0D9D" w:rsidRPr="00593738" w:rsidRDefault="00BF0D9D" w:rsidP="009755C0">
            <w:pPr>
              <w:jc w:val="center"/>
              <w:rPr>
                <w:rFonts w:ascii="Arial" w:hAnsi="Arial" w:cs="Arial"/>
                <w:sz w:val="16"/>
                <w:szCs w:val="16"/>
              </w:rPr>
            </w:pPr>
          </w:p>
          <w:p w14:paraId="11F4BC0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inadequate 1: HTN (66), CVD (67), diabetes (6)</w:t>
            </w:r>
          </w:p>
          <w:p w14:paraId="74DD0338" w14:textId="77777777" w:rsidR="00BF0D9D" w:rsidRPr="00593738" w:rsidRDefault="00BF0D9D" w:rsidP="009755C0">
            <w:pPr>
              <w:jc w:val="center"/>
              <w:rPr>
                <w:rFonts w:ascii="Arial" w:hAnsi="Arial" w:cs="Arial"/>
                <w:sz w:val="16"/>
                <w:szCs w:val="16"/>
              </w:rPr>
            </w:pPr>
          </w:p>
          <w:p w14:paraId="5DD1768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inadequate 1: HTN (31), CVD (17), diabetes (3)</w:t>
            </w:r>
          </w:p>
        </w:tc>
        <w:tc>
          <w:tcPr>
            <w:tcW w:w="1588" w:type="dxa"/>
            <w:vAlign w:val="center"/>
          </w:tcPr>
          <w:p w14:paraId="47BCE43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887" w:type="dxa"/>
            <w:vAlign w:val="center"/>
          </w:tcPr>
          <w:p w14:paraId="348B331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adequate 1: White (174), income over 75k (48), college education (78), post-college education (60), non-smoker (103), non-drinker (62), blue iris (74), family history of AMD (33), BMI &lt;22.5 (48), no history of hormone replacement (36)</w:t>
            </w:r>
          </w:p>
          <w:p w14:paraId="5B3507BF" w14:textId="77777777" w:rsidR="00BF0D9D" w:rsidRPr="00593738" w:rsidRDefault="00BF0D9D" w:rsidP="009755C0">
            <w:pPr>
              <w:jc w:val="center"/>
              <w:rPr>
                <w:rFonts w:ascii="Arial" w:hAnsi="Arial" w:cs="Arial"/>
                <w:sz w:val="16"/>
                <w:szCs w:val="16"/>
              </w:rPr>
            </w:pPr>
          </w:p>
          <w:p w14:paraId="1C77224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adequate 2: White (367), income over 75k (67), college education (184), post-college education (112), non-smoker (213), non-drinker (128), blue iris (150), family history of AMD (63), BMI &lt;22.5 (69), no history of hormone replacement (117)</w:t>
            </w:r>
          </w:p>
          <w:p w14:paraId="216AA2E2" w14:textId="77777777" w:rsidR="00BF0D9D" w:rsidRPr="00593738" w:rsidRDefault="00BF0D9D" w:rsidP="009755C0">
            <w:pPr>
              <w:jc w:val="center"/>
              <w:rPr>
                <w:rFonts w:ascii="Arial" w:hAnsi="Arial" w:cs="Arial"/>
                <w:sz w:val="16"/>
                <w:szCs w:val="16"/>
              </w:rPr>
            </w:pPr>
          </w:p>
          <w:p w14:paraId="12F78E9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Vitamin D inadequate 1: White (267), income over 75k (41), college education (136), post-college education (66), non-smoker (151), non-drinker (113), blue iris (124), family history of AMD (38), BMI &lt;22.5 (25), no history of hormone replacement (81)</w:t>
            </w:r>
          </w:p>
          <w:p w14:paraId="3E25420B" w14:textId="77777777" w:rsidR="00BF0D9D" w:rsidRPr="00593738" w:rsidRDefault="00BF0D9D" w:rsidP="009755C0">
            <w:pPr>
              <w:jc w:val="center"/>
              <w:rPr>
                <w:rFonts w:ascii="Arial" w:hAnsi="Arial" w:cs="Arial"/>
                <w:sz w:val="16"/>
                <w:szCs w:val="16"/>
              </w:rPr>
            </w:pPr>
          </w:p>
          <w:p w14:paraId="3663730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inadequate 2: White (82), income over 75k (10), college education (40), post-college education (16), non-smoker (46), non-drinker (41), blue iris (33), family history of AMD (10), BMI &lt;22.5 (8), no history of hormone replacement (34)</w:t>
            </w:r>
          </w:p>
        </w:tc>
      </w:tr>
      <w:tr w:rsidR="00BF0D9D" w:rsidRPr="00593738" w14:paraId="259CFADE" w14:textId="77777777" w:rsidTr="009755C0">
        <w:tc>
          <w:tcPr>
            <w:tcW w:w="1460" w:type="dxa"/>
            <w:shd w:val="clear" w:color="auto" w:fill="D0CECE" w:themeFill="background2" w:themeFillShade="E6"/>
            <w:vAlign w:val="center"/>
          </w:tcPr>
          <w:p w14:paraId="5C848FD8"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lastRenderedPageBreak/>
              <w:t>Mille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07/s12603-016-0827-6","ISSN":"1279-7707","author":[{"dropping-particle":"","family":"Millen","given":"Amy E.","non-dropping-particle":"","parse-names":false,"suffix":""},{"dropping-particle":"","family":"Nie","given":"J.","non-dropping-particle":"","parse-names":false,"suffix":""},{"dropping-particle":"","family":"Sahli","given":"M. W.","non-dropping-particle":"","parse-names":false,"suffix":""},{"dropping-particle":"","family":"Mares","given":"J. A.","non-dropping-particle":"","parse-names":false,"suffix":""},{"dropping-particle":"","family":"Meyers","given":"K. J.","non-dropping-particle":"","parse-names":false,"suffix":""},{"dropping-particle":"","family":"Klein","given":"B. E. K.","non-dropping-particle":"","parse-names":false,"suffix":""},{"dropping-particle":"","family":"Lamonte","given":"M. J.","non-dropping-particle":"","parse-names":false,"suffix":""},{"dropping-particle":"","family":"Lutsey","given":"P. L.","non-dropping-particle":"","parse-names":false,"suffix":""},{"dropping-particle":"","family":"Andrews","given":"C. A.","non-dropping-particle":"","parse-names":false,"suffix":""},{"dropping-particle":"","family":"Klein","given":"R.","non-dropping-particle":"","parse-names":false,"suffix":""}],"container-title":"The journal of nutrition, health &amp; aging","id":"ITEM-1","issue":"7","issued":{"date-parts":[["2017","7","22"]]},"page":"772-780","title":"Vitamin D status and prevalent early age-related macular degeneration in African Americans and Caucasians: The Atherosclerosis Risk in Communities (ARIC) Study","type":"article-journal","volume":"21"},"uris":["http://www.mendeley.com/documents/?uuid=f9e6d237-3db7-4623-a0ae-e195c11d9b0f"]}],"mendeley":{"formattedCitation":"&lt;sup&gt;22&lt;/sup&gt;","plainTextFormattedCitation":"22","previouslyFormattedCitation":"&lt;sup&gt;22&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2</w:t>
            </w:r>
            <w:r w:rsidRPr="00593738">
              <w:rPr>
                <w:rFonts w:ascii="Arial" w:hAnsi="Arial" w:cs="Arial"/>
                <w:b/>
                <w:bCs/>
                <w:sz w:val="16"/>
                <w:szCs w:val="16"/>
              </w:rPr>
              <w:fldChar w:fldCharType="end"/>
            </w:r>
            <w:r w:rsidRPr="00593738">
              <w:rPr>
                <w:rFonts w:ascii="Arial" w:hAnsi="Arial" w:cs="Arial"/>
                <w:b/>
                <w:bCs/>
                <w:sz w:val="16"/>
                <w:szCs w:val="16"/>
              </w:rPr>
              <w:t>, 2016</w:t>
            </w:r>
          </w:p>
        </w:tc>
        <w:tc>
          <w:tcPr>
            <w:tcW w:w="1525" w:type="dxa"/>
            <w:vAlign w:val="center"/>
          </w:tcPr>
          <w:p w14:paraId="648F4A5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vestigated the association between vitamin D status and early AMD.</w:t>
            </w:r>
          </w:p>
          <w:p w14:paraId="682351D4" w14:textId="77777777" w:rsidR="00BF0D9D" w:rsidRPr="00593738" w:rsidRDefault="00BF0D9D" w:rsidP="009755C0">
            <w:pPr>
              <w:jc w:val="center"/>
              <w:rPr>
                <w:rFonts w:ascii="Arial" w:hAnsi="Arial" w:cs="Arial"/>
                <w:sz w:val="16"/>
                <w:szCs w:val="16"/>
              </w:rPr>
            </w:pPr>
          </w:p>
        </w:tc>
        <w:tc>
          <w:tcPr>
            <w:tcW w:w="1535" w:type="dxa"/>
            <w:vAlign w:val="center"/>
          </w:tcPr>
          <w:p w14:paraId="2E071FA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stimate the odds</w:t>
            </w:r>
          </w:p>
          <w:p w14:paraId="6255801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atios and confidence intervals for AMD by vitamin D status.</w:t>
            </w:r>
          </w:p>
          <w:p w14:paraId="051FBDF6" w14:textId="77777777" w:rsidR="00BF0D9D" w:rsidRPr="00593738" w:rsidRDefault="00BF0D9D" w:rsidP="009755C0">
            <w:pPr>
              <w:jc w:val="center"/>
              <w:rPr>
                <w:rFonts w:ascii="Arial" w:hAnsi="Arial" w:cs="Arial"/>
                <w:sz w:val="16"/>
                <w:szCs w:val="16"/>
              </w:rPr>
            </w:pPr>
          </w:p>
        </w:tc>
        <w:tc>
          <w:tcPr>
            <w:tcW w:w="1749" w:type="dxa"/>
            <w:vAlign w:val="center"/>
          </w:tcPr>
          <w:p w14:paraId="2DC7446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itamin D status was not associated with early AMD.</w:t>
            </w:r>
          </w:p>
        </w:tc>
        <w:tc>
          <w:tcPr>
            <w:tcW w:w="1521" w:type="dxa"/>
            <w:vAlign w:val="center"/>
          </w:tcPr>
          <w:p w14:paraId="509832E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ficient (&lt;30 nmol/L): 55±5.5</w:t>
            </w:r>
          </w:p>
          <w:p w14:paraId="79E5C20C" w14:textId="77777777" w:rsidR="00BF0D9D" w:rsidRPr="00593738" w:rsidRDefault="00BF0D9D" w:rsidP="009755C0">
            <w:pPr>
              <w:jc w:val="center"/>
              <w:rPr>
                <w:rFonts w:ascii="Arial" w:hAnsi="Arial" w:cs="Arial"/>
                <w:sz w:val="16"/>
                <w:szCs w:val="16"/>
              </w:rPr>
            </w:pPr>
          </w:p>
          <w:p w14:paraId="7E52496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nadequate (30 to &lt; 50 </w:t>
            </w:r>
            <w:proofErr w:type="spellStart"/>
            <w:r w:rsidRPr="00593738">
              <w:rPr>
                <w:rFonts w:ascii="Arial" w:hAnsi="Arial" w:cs="Arial"/>
                <w:sz w:val="16"/>
                <w:szCs w:val="16"/>
              </w:rPr>
              <w:t>nmolL</w:t>
            </w:r>
            <w:proofErr w:type="spellEnd"/>
            <w:r w:rsidRPr="00593738">
              <w:rPr>
                <w:rFonts w:ascii="Arial" w:hAnsi="Arial" w:cs="Arial"/>
                <w:sz w:val="16"/>
                <w:szCs w:val="16"/>
              </w:rPr>
              <w:t>): 56±5.6</w:t>
            </w:r>
          </w:p>
          <w:p w14:paraId="35D70F25" w14:textId="77777777" w:rsidR="00BF0D9D" w:rsidRPr="00593738" w:rsidRDefault="00BF0D9D" w:rsidP="009755C0">
            <w:pPr>
              <w:jc w:val="center"/>
              <w:rPr>
                <w:rFonts w:ascii="Arial" w:hAnsi="Arial" w:cs="Arial"/>
                <w:sz w:val="16"/>
                <w:szCs w:val="16"/>
              </w:rPr>
            </w:pPr>
          </w:p>
          <w:p w14:paraId="166CDBB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Adequate (50 to &lt;75 </w:t>
            </w:r>
            <w:proofErr w:type="spellStart"/>
            <w:r w:rsidRPr="00593738">
              <w:rPr>
                <w:rFonts w:ascii="Arial" w:hAnsi="Arial" w:cs="Arial"/>
                <w:sz w:val="16"/>
                <w:szCs w:val="16"/>
              </w:rPr>
              <w:t>nmolL</w:t>
            </w:r>
            <w:proofErr w:type="spellEnd"/>
            <w:r w:rsidRPr="00593738">
              <w:rPr>
                <w:rFonts w:ascii="Arial" w:hAnsi="Arial" w:cs="Arial"/>
                <w:sz w:val="16"/>
                <w:szCs w:val="16"/>
              </w:rPr>
              <w:t>): 57±5.7</w:t>
            </w:r>
          </w:p>
          <w:p w14:paraId="69364DE0" w14:textId="77777777" w:rsidR="00BF0D9D" w:rsidRPr="00593738" w:rsidRDefault="00BF0D9D" w:rsidP="009755C0">
            <w:pPr>
              <w:jc w:val="center"/>
              <w:rPr>
                <w:rFonts w:ascii="Arial" w:hAnsi="Arial" w:cs="Arial"/>
                <w:sz w:val="16"/>
                <w:szCs w:val="16"/>
              </w:rPr>
            </w:pPr>
          </w:p>
          <w:p w14:paraId="63568C6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dequate (&gt;75 nmol/L): 57±5.7</w:t>
            </w:r>
          </w:p>
        </w:tc>
        <w:tc>
          <w:tcPr>
            <w:tcW w:w="1531" w:type="dxa"/>
            <w:vAlign w:val="center"/>
          </w:tcPr>
          <w:p w14:paraId="0A541E5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ficient (&lt;30 nmol/L): 107/358</w:t>
            </w:r>
          </w:p>
          <w:p w14:paraId="581C8C74" w14:textId="77777777" w:rsidR="00BF0D9D" w:rsidRPr="00593738" w:rsidRDefault="00BF0D9D" w:rsidP="009755C0">
            <w:pPr>
              <w:jc w:val="center"/>
              <w:rPr>
                <w:rFonts w:ascii="Arial" w:hAnsi="Arial" w:cs="Arial"/>
                <w:sz w:val="16"/>
                <w:szCs w:val="16"/>
              </w:rPr>
            </w:pPr>
          </w:p>
          <w:p w14:paraId="5A45155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nadequate (30 to &lt; 50 </w:t>
            </w:r>
            <w:proofErr w:type="spellStart"/>
            <w:r w:rsidRPr="00593738">
              <w:rPr>
                <w:rFonts w:ascii="Arial" w:hAnsi="Arial" w:cs="Arial"/>
                <w:sz w:val="16"/>
                <w:szCs w:val="16"/>
              </w:rPr>
              <w:t>nmolL</w:t>
            </w:r>
            <w:proofErr w:type="spellEnd"/>
            <w:r w:rsidRPr="00593738">
              <w:rPr>
                <w:rFonts w:ascii="Arial" w:hAnsi="Arial" w:cs="Arial"/>
                <w:sz w:val="16"/>
                <w:szCs w:val="16"/>
              </w:rPr>
              <w:t>): 826/1604</w:t>
            </w:r>
          </w:p>
          <w:p w14:paraId="27512E62" w14:textId="77777777" w:rsidR="00BF0D9D" w:rsidRPr="00593738" w:rsidRDefault="00BF0D9D" w:rsidP="009755C0">
            <w:pPr>
              <w:jc w:val="center"/>
              <w:rPr>
                <w:rFonts w:ascii="Arial" w:hAnsi="Arial" w:cs="Arial"/>
                <w:sz w:val="16"/>
                <w:szCs w:val="16"/>
              </w:rPr>
            </w:pPr>
          </w:p>
          <w:p w14:paraId="706D35C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Adequate (50 to &lt;75 </w:t>
            </w:r>
            <w:proofErr w:type="spellStart"/>
            <w:r w:rsidRPr="00593738">
              <w:rPr>
                <w:rFonts w:ascii="Arial" w:hAnsi="Arial" w:cs="Arial"/>
                <w:sz w:val="16"/>
                <w:szCs w:val="16"/>
              </w:rPr>
              <w:t>nmolL</w:t>
            </w:r>
            <w:proofErr w:type="spellEnd"/>
            <w:r w:rsidRPr="00593738">
              <w:rPr>
                <w:rFonts w:ascii="Arial" w:hAnsi="Arial" w:cs="Arial"/>
                <w:sz w:val="16"/>
                <w:szCs w:val="16"/>
              </w:rPr>
              <w:t>): 2312/2314</w:t>
            </w:r>
          </w:p>
          <w:p w14:paraId="28B4D468" w14:textId="77777777" w:rsidR="00BF0D9D" w:rsidRPr="00593738" w:rsidRDefault="00BF0D9D" w:rsidP="009755C0">
            <w:pPr>
              <w:jc w:val="center"/>
              <w:rPr>
                <w:rFonts w:ascii="Arial" w:hAnsi="Arial" w:cs="Arial"/>
                <w:sz w:val="16"/>
                <w:szCs w:val="16"/>
              </w:rPr>
            </w:pPr>
          </w:p>
          <w:p w14:paraId="3C456DC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dequate (&gt;75 nmol/L): 1218/1184</w:t>
            </w:r>
          </w:p>
        </w:tc>
        <w:tc>
          <w:tcPr>
            <w:tcW w:w="1594" w:type="dxa"/>
            <w:vAlign w:val="center"/>
          </w:tcPr>
          <w:p w14:paraId="4E91368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ficient (&lt;30 nmol/L): HTN (198), CAD (15), stroke (10)</w:t>
            </w:r>
          </w:p>
          <w:p w14:paraId="33E5743E" w14:textId="77777777" w:rsidR="00BF0D9D" w:rsidRPr="00593738" w:rsidRDefault="00BF0D9D" w:rsidP="009755C0">
            <w:pPr>
              <w:jc w:val="center"/>
              <w:rPr>
                <w:rFonts w:ascii="Arial" w:hAnsi="Arial" w:cs="Arial"/>
                <w:sz w:val="16"/>
                <w:szCs w:val="16"/>
              </w:rPr>
            </w:pPr>
          </w:p>
          <w:p w14:paraId="04A945E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nadequate (30 to &lt; 50 </w:t>
            </w:r>
            <w:proofErr w:type="spellStart"/>
            <w:r w:rsidRPr="00593738">
              <w:rPr>
                <w:rFonts w:ascii="Arial" w:hAnsi="Arial" w:cs="Arial"/>
                <w:sz w:val="16"/>
                <w:szCs w:val="16"/>
              </w:rPr>
              <w:t>nmolL</w:t>
            </w:r>
            <w:proofErr w:type="spellEnd"/>
            <w:r w:rsidRPr="00593738">
              <w:rPr>
                <w:rFonts w:ascii="Arial" w:hAnsi="Arial" w:cs="Arial"/>
                <w:sz w:val="16"/>
                <w:szCs w:val="16"/>
              </w:rPr>
              <w:t>): HTN (961), CAD (129), stroke (40)</w:t>
            </w:r>
          </w:p>
          <w:p w14:paraId="6CEB0DB9" w14:textId="77777777" w:rsidR="00BF0D9D" w:rsidRPr="00593738" w:rsidRDefault="00BF0D9D" w:rsidP="009755C0">
            <w:pPr>
              <w:jc w:val="center"/>
              <w:rPr>
                <w:rFonts w:ascii="Arial" w:hAnsi="Arial" w:cs="Arial"/>
                <w:sz w:val="16"/>
                <w:szCs w:val="16"/>
              </w:rPr>
            </w:pPr>
          </w:p>
          <w:p w14:paraId="107A608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Adequate (50 to &lt;75 </w:t>
            </w:r>
            <w:proofErr w:type="spellStart"/>
            <w:r w:rsidRPr="00593738">
              <w:rPr>
                <w:rFonts w:ascii="Arial" w:hAnsi="Arial" w:cs="Arial"/>
                <w:sz w:val="16"/>
                <w:szCs w:val="16"/>
              </w:rPr>
              <w:t>nmolL</w:t>
            </w:r>
            <w:proofErr w:type="spellEnd"/>
            <w:r w:rsidRPr="00593738">
              <w:rPr>
                <w:rFonts w:ascii="Arial" w:hAnsi="Arial" w:cs="Arial"/>
                <w:sz w:val="16"/>
                <w:szCs w:val="16"/>
              </w:rPr>
              <w:t>): HTN (1446), CAD (235), stroke (75)</w:t>
            </w:r>
          </w:p>
          <w:p w14:paraId="41D4F6BA" w14:textId="77777777" w:rsidR="00BF0D9D" w:rsidRPr="00593738" w:rsidRDefault="00BF0D9D" w:rsidP="009755C0">
            <w:pPr>
              <w:jc w:val="center"/>
              <w:rPr>
                <w:rFonts w:ascii="Arial" w:hAnsi="Arial" w:cs="Arial"/>
                <w:sz w:val="16"/>
                <w:szCs w:val="16"/>
              </w:rPr>
            </w:pPr>
          </w:p>
          <w:p w14:paraId="220A0A7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dequate (&gt;75 nmol/L): HTN (663), CAD (137), stroke (26)</w:t>
            </w:r>
          </w:p>
        </w:tc>
        <w:tc>
          <w:tcPr>
            <w:tcW w:w="1588" w:type="dxa"/>
            <w:vAlign w:val="center"/>
          </w:tcPr>
          <w:p w14:paraId="763F9F3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ficient (&lt;30 nmol/L): Soft drusen (464), RPE depigmentation (2784), early AMD (23)</w:t>
            </w:r>
          </w:p>
          <w:p w14:paraId="01CAE43C" w14:textId="77777777" w:rsidR="00BF0D9D" w:rsidRPr="00593738" w:rsidRDefault="00BF0D9D" w:rsidP="009755C0">
            <w:pPr>
              <w:jc w:val="center"/>
              <w:rPr>
                <w:rFonts w:ascii="Arial" w:hAnsi="Arial" w:cs="Arial"/>
                <w:sz w:val="16"/>
                <w:szCs w:val="16"/>
              </w:rPr>
            </w:pPr>
          </w:p>
          <w:p w14:paraId="5FA2859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nadequate (30 to &lt; 50 </w:t>
            </w:r>
            <w:proofErr w:type="spellStart"/>
            <w:r w:rsidRPr="00593738">
              <w:rPr>
                <w:rFonts w:ascii="Arial" w:hAnsi="Arial" w:cs="Arial"/>
                <w:sz w:val="16"/>
                <w:szCs w:val="16"/>
              </w:rPr>
              <w:t>nmolL</w:t>
            </w:r>
            <w:proofErr w:type="spellEnd"/>
            <w:r w:rsidRPr="00593738">
              <w:rPr>
                <w:rFonts w:ascii="Arial" w:hAnsi="Arial" w:cs="Arial"/>
                <w:sz w:val="16"/>
                <w:szCs w:val="16"/>
              </w:rPr>
              <w:t>): Soft drusen (2418), RPE depigmentation (4263), early AMD (112)</w:t>
            </w:r>
          </w:p>
          <w:p w14:paraId="78EB1F95" w14:textId="77777777" w:rsidR="00BF0D9D" w:rsidRPr="00593738" w:rsidRDefault="00BF0D9D" w:rsidP="009755C0">
            <w:pPr>
              <w:jc w:val="center"/>
              <w:rPr>
                <w:rFonts w:ascii="Arial" w:hAnsi="Arial" w:cs="Arial"/>
                <w:sz w:val="16"/>
                <w:szCs w:val="16"/>
              </w:rPr>
            </w:pPr>
          </w:p>
          <w:p w14:paraId="6F279D6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Adequate (50 to &lt;75 </w:t>
            </w:r>
            <w:proofErr w:type="spellStart"/>
            <w:r w:rsidRPr="00593738">
              <w:rPr>
                <w:rFonts w:ascii="Arial" w:hAnsi="Arial" w:cs="Arial"/>
                <w:sz w:val="16"/>
                <w:szCs w:val="16"/>
              </w:rPr>
              <w:t>nmolL</w:t>
            </w:r>
            <w:proofErr w:type="spellEnd"/>
            <w:r w:rsidRPr="00593738">
              <w:rPr>
                <w:rFonts w:ascii="Arial" w:hAnsi="Arial" w:cs="Arial"/>
                <w:sz w:val="16"/>
                <w:szCs w:val="16"/>
              </w:rPr>
              <w:t>): Soft drusen (4390), RPE depigmentation (2290), early AMD (237)</w:t>
            </w:r>
          </w:p>
          <w:p w14:paraId="5DCE3F13" w14:textId="77777777" w:rsidR="00BF0D9D" w:rsidRPr="00593738" w:rsidRDefault="00BF0D9D" w:rsidP="009755C0">
            <w:pPr>
              <w:jc w:val="center"/>
              <w:rPr>
                <w:rFonts w:ascii="Arial" w:hAnsi="Arial" w:cs="Arial"/>
                <w:sz w:val="16"/>
                <w:szCs w:val="16"/>
              </w:rPr>
            </w:pPr>
          </w:p>
          <w:p w14:paraId="4C56A0D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dequate (&gt;75 nmol/L): Soft drusen (2385), early AMD (139)</w:t>
            </w:r>
          </w:p>
        </w:tc>
        <w:tc>
          <w:tcPr>
            <w:tcW w:w="1887" w:type="dxa"/>
            <w:vAlign w:val="center"/>
          </w:tcPr>
          <w:p w14:paraId="3264D88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ficient (&lt;30 nmol/L): Never smoked (210), never drank alcohol (134), obese (198), never used estrogen (211)</w:t>
            </w:r>
          </w:p>
          <w:p w14:paraId="61D49CDF" w14:textId="77777777" w:rsidR="00BF0D9D" w:rsidRPr="00593738" w:rsidRDefault="00BF0D9D" w:rsidP="009755C0">
            <w:pPr>
              <w:jc w:val="center"/>
              <w:rPr>
                <w:rFonts w:ascii="Arial" w:hAnsi="Arial" w:cs="Arial"/>
                <w:sz w:val="16"/>
                <w:szCs w:val="16"/>
              </w:rPr>
            </w:pPr>
          </w:p>
          <w:p w14:paraId="3492F65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nadequate (30 to &lt; 50 </w:t>
            </w:r>
            <w:proofErr w:type="spellStart"/>
            <w:r w:rsidRPr="00593738">
              <w:rPr>
                <w:rFonts w:ascii="Arial" w:hAnsi="Arial" w:cs="Arial"/>
                <w:sz w:val="16"/>
                <w:szCs w:val="16"/>
              </w:rPr>
              <w:t>nmolL</w:t>
            </w:r>
            <w:proofErr w:type="spellEnd"/>
            <w:r w:rsidRPr="00593738">
              <w:rPr>
                <w:rFonts w:ascii="Arial" w:hAnsi="Arial" w:cs="Arial"/>
                <w:sz w:val="16"/>
                <w:szCs w:val="16"/>
              </w:rPr>
              <w:t>): Never smoked (1023), never drank alcohol (134), obese (957), never used estrogen (946)</w:t>
            </w:r>
          </w:p>
          <w:p w14:paraId="0500836E" w14:textId="77777777" w:rsidR="00BF0D9D" w:rsidRPr="00593738" w:rsidRDefault="00BF0D9D" w:rsidP="009755C0">
            <w:pPr>
              <w:jc w:val="center"/>
              <w:rPr>
                <w:rFonts w:ascii="Arial" w:hAnsi="Arial" w:cs="Arial"/>
                <w:sz w:val="16"/>
                <w:szCs w:val="16"/>
              </w:rPr>
            </w:pPr>
          </w:p>
          <w:p w14:paraId="7FBECC0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Adequate (50 to &lt;75 </w:t>
            </w:r>
            <w:proofErr w:type="spellStart"/>
            <w:r w:rsidRPr="00593738">
              <w:rPr>
                <w:rFonts w:ascii="Arial" w:hAnsi="Arial" w:cs="Arial"/>
                <w:sz w:val="16"/>
                <w:szCs w:val="16"/>
              </w:rPr>
              <w:t>nmolL</w:t>
            </w:r>
            <w:proofErr w:type="spellEnd"/>
            <w:r w:rsidRPr="00593738">
              <w:rPr>
                <w:rFonts w:ascii="Arial" w:hAnsi="Arial" w:cs="Arial"/>
                <w:sz w:val="16"/>
                <w:szCs w:val="16"/>
              </w:rPr>
              <w:t>): Never smoked (1871), never drank alcohol (908), obese (1233), never used estrogen (1235)</w:t>
            </w:r>
          </w:p>
          <w:p w14:paraId="55A71EA9" w14:textId="77777777" w:rsidR="00BF0D9D" w:rsidRPr="00593738" w:rsidRDefault="00BF0D9D" w:rsidP="009755C0">
            <w:pPr>
              <w:jc w:val="center"/>
              <w:rPr>
                <w:rFonts w:ascii="Arial" w:hAnsi="Arial" w:cs="Arial"/>
                <w:sz w:val="16"/>
                <w:szCs w:val="16"/>
              </w:rPr>
            </w:pPr>
          </w:p>
          <w:p w14:paraId="075010B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dequate (&gt;75 nmol/L): Never smoked (905), never drank alcohol (447), obese (388), never used estrogen (486)</w:t>
            </w:r>
          </w:p>
        </w:tc>
      </w:tr>
      <w:tr w:rsidR="00BF0D9D" w:rsidRPr="00593738" w14:paraId="59992B80" w14:textId="77777777" w:rsidTr="009755C0">
        <w:tc>
          <w:tcPr>
            <w:tcW w:w="1460" w:type="dxa"/>
            <w:shd w:val="clear" w:color="auto" w:fill="D0CECE" w:themeFill="background2" w:themeFillShade="E6"/>
            <w:vAlign w:val="center"/>
          </w:tcPr>
          <w:p w14:paraId="1250E2B4"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Mitchell</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67/iovs.18-25137","ISSN":"15525783","PMID":"30326066","abstract":"PURPOSE. To identify metabolites and metabolic pathways altered in neovascular age-related macular degeneration (NVAMD). METHODS. We performed metabolomics analysis using high-resolution C18 liquid chromatography-mass spectrometry on plasma samples from 100 NVAMD patients and 192 controls. Data for mass/charge ratio ranging from 85 to 850 were captured, and metabolic features were extracted using xMSanalyzer. Nested feature selection was used to identify metabolites that discriminated between NVAMD patients and controls. Pathway analysis was performed with Mummichog 2.0. Hierarchical clustering was used to examine the relationship between the discriminating metabolites and NVAMD patients and controls. RESULTS. Of the 10,917 metabolic features analyzed, a set of 159 was identified that distinguished NVAMD patients from controls (area under the curve of 0.83). Of these features, 39 were annotated with confidence and included multiple carnitine metabolites. Pathway analysis revealed that the carnitine shuttle pathway was significantly altered in NVAMD patients (P = 0.0001). Tandem mass spectrometry confirmed the molecular identity of five carnitine shuttle pathway acylcarnitine intermediates that were increased in NVAMD patients. Hierarchical cluster analysis revealed that 51% of the NVAMD patients had similar metabolic profiles, whereas the remaining 49% displayed greater variability in their metabolic profiles. CONCLUSIONS. Multiple long-chain acylcarnitines that are part of the carnitine shuttle pathway were significantly increased in NVAMD patients compared to controls, suggesting that fatty acid metabolism may be involved in NVAMD pathophysiology. Cluster analysis suggested that clinically indistinguishable NVAMD patients can be separated into distinct subgroups based on metabolic profiles.","author":[{"dropping-particle":"","family":"Mitchell","given":"Sabrina L.","non-dropping-particle":"","parse-names":false,"suffix":""},{"dropping-particle":"","family":"Uppal","given":"Karan","non-dropping-particle":"","parse-names":false,"suffix":""},{"dropping-particle":"","family":"Williamson","given":"Samantha M.","non-dropping-particle":"","parse-names":false,"suffix":""},{"dropping-particle":"","family":"Liu","given":"Ken","non-dropping-particle":"","parse-names":false,"suffix":""},{"dropping-particle":"","family":"Goodwin Burgess","given":"L.","non-dropping-particle":"","parse-names":false,"suffix":""},{"dropping-particle":"","family":"Tran","given":"Vilinh","non-dropping-particle":"","parse-names":false,"suffix":""},{"dropping-particle":"","family":"Umfress","given":"Allison C.","non-dropping-particle":"","parse-names":false,"suffix":""},{"dropping-particle":"","family":"Jarrell","given":"Kelli L.","non-dropping-particle":"","parse-names":false,"suffix":""},{"dropping-particle":"","family":"Cooke Bailey","given":"Jessica N.","non-dropping-particle":"","parse-names":false,"suffix":""},{"dropping-particle":"","family":"Agarwal","given":"Anita","non-dropping-particle":"","parse-names":false,"suffix":""},{"dropping-particle":"","family":"Pericak-Vance","given":"Margaret","non-dropping-particle":"","parse-names":false,"suffix":""},{"dropping-particle":"","family":"Haines","given":"Jonathan L.","non-dropping-particle":"","parse-names":false,"suffix":""},{"dropping-particle":"","family":"Scott","given":"William K.","non-dropping-particle":"","parse-names":false,"suffix":""},{"dropping-particle":"","family":"Jones","given":"Dean P.","non-dropping-particle":"","parse-names":false,"suffix":""},{"dropping-particle":"","family":"Brantley","given":"Milam A.","non-dropping-particle":"","parse-names":false,"suffix":""}],"container-title":"Investigative Ophthalmology and Visual Science","id":"ITEM-1","issue":"12","issued":{"date-parts":[["2018"]]},"page":"4978-4985","title":"The carnitine shuttle pathway is altered in patients with neovascular age-related macular degeneration","type":"article-journal","volume":"59"},"uris":["http://www.mendeley.com/documents/?uuid=7bf4c8ae-963a-4bbe-9df6-13d4f28a2971"]}],"mendeley":{"formattedCitation":"&lt;sup&gt;23&lt;/sup&gt;","plainTextFormattedCitation":"23","previouslyFormattedCitation":"&lt;sup&gt;23&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3</w:t>
            </w:r>
            <w:r w:rsidRPr="00593738">
              <w:rPr>
                <w:rFonts w:ascii="Arial" w:hAnsi="Arial" w:cs="Arial"/>
                <w:b/>
                <w:bCs/>
                <w:sz w:val="16"/>
                <w:szCs w:val="16"/>
              </w:rPr>
              <w:fldChar w:fldCharType="end"/>
            </w:r>
            <w:r w:rsidRPr="00593738">
              <w:rPr>
                <w:rFonts w:ascii="Arial" w:hAnsi="Arial" w:cs="Arial"/>
                <w:b/>
                <w:bCs/>
                <w:sz w:val="16"/>
                <w:szCs w:val="16"/>
              </w:rPr>
              <w:t>, 2018</w:t>
            </w:r>
          </w:p>
        </w:tc>
        <w:tc>
          <w:tcPr>
            <w:tcW w:w="1525" w:type="dxa"/>
            <w:vAlign w:val="center"/>
          </w:tcPr>
          <w:p w14:paraId="4415D4E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o identify metabolites and pathways altered in nAMD.</w:t>
            </w:r>
          </w:p>
        </w:tc>
        <w:tc>
          <w:tcPr>
            <w:tcW w:w="1535" w:type="dxa"/>
            <w:vAlign w:val="center"/>
          </w:tcPr>
          <w:p w14:paraId="14948C2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raining set used to identify potential</w:t>
            </w:r>
          </w:p>
          <w:p w14:paraId="21D0F0B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discriminating metabolites and test set was used to determine how well</w:t>
            </w:r>
          </w:p>
          <w:p w14:paraId="67B023D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metabolites could differentiate between nAMD</w:t>
            </w:r>
          </w:p>
          <w:p w14:paraId="6B5C4DF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atients and controls</w:t>
            </w:r>
          </w:p>
          <w:p w14:paraId="4F26F808" w14:textId="77777777" w:rsidR="00BF0D9D" w:rsidRPr="00593738" w:rsidRDefault="00BF0D9D" w:rsidP="009755C0">
            <w:pPr>
              <w:jc w:val="center"/>
              <w:rPr>
                <w:rFonts w:ascii="Arial" w:hAnsi="Arial" w:cs="Arial"/>
                <w:sz w:val="16"/>
                <w:szCs w:val="16"/>
              </w:rPr>
            </w:pPr>
          </w:p>
          <w:p w14:paraId="250630E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inear models for microarray data, variable importance for projection based on PLS-DA and SVM-RFE first found differentiating metabolites.</w:t>
            </w:r>
          </w:p>
          <w:p w14:paraId="798E301B" w14:textId="77777777" w:rsidR="00BF0D9D" w:rsidRPr="00593738" w:rsidRDefault="00BF0D9D" w:rsidP="009755C0">
            <w:pPr>
              <w:jc w:val="center"/>
              <w:rPr>
                <w:rFonts w:ascii="Arial" w:hAnsi="Arial" w:cs="Arial"/>
                <w:sz w:val="16"/>
                <w:szCs w:val="16"/>
              </w:rPr>
            </w:pPr>
          </w:p>
          <w:p w14:paraId="5ED86C2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athway analysis and cluster analysis visualized the relationship between discriminating</w:t>
            </w:r>
          </w:p>
          <w:p w14:paraId="2FB8EC4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metabolite values and case-control status.</w:t>
            </w:r>
          </w:p>
        </w:tc>
        <w:tc>
          <w:tcPr>
            <w:tcW w:w="1749" w:type="dxa"/>
            <w:vAlign w:val="center"/>
          </w:tcPr>
          <w:p w14:paraId="644C514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 xml:space="preserve">The carnitine shuttle pathway is significantly increased in nAMD patients compared to </w:t>
            </w:r>
            <w:r w:rsidRPr="00593738">
              <w:rPr>
                <w:rFonts w:ascii="Arial" w:hAnsi="Arial" w:cs="Arial"/>
                <w:sz w:val="16"/>
                <w:szCs w:val="16"/>
              </w:rPr>
              <w:lastRenderedPageBreak/>
              <w:t>controls, indicating fatty acid metabolism involvement in nAMD development.</w:t>
            </w:r>
          </w:p>
        </w:tc>
        <w:tc>
          <w:tcPr>
            <w:tcW w:w="1521" w:type="dxa"/>
            <w:vAlign w:val="center"/>
          </w:tcPr>
          <w:p w14:paraId="5ED6FE9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Controls: 71.9</w:t>
            </w:r>
          </w:p>
          <w:p w14:paraId="78F0B81F" w14:textId="77777777" w:rsidR="00BF0D9D" w:rsidRPr="00593738" w:rsidRDefault="00BF0D9D" w:rsidP="009755C0">
            <w:pPr>
              <w:jc w:val="center"/>
              <w:rPr>
                <w:rFonts w:ascii="Arial" w:hAnsi="Arial" w:cs="Arial"/>
                <w:sz w:val="16"/>
                <w:szCs w:val="16"/>
              </w:rPr>
            </w:pPr>
          </w:p>
          <w:p w14:paraId="45D466F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79.2</w:t>
            </w:r>
          </w:p>
        </w:tc>
        <w:tc>
          <w:tcPr>
            <w:tcW w:w="1531" w:type="dxa"/>
            <w:vAlign w:val="center"/>
          </w:tcPr>
          <w:p w14:paraId="007FB6C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59/133</w:t>
            </w:r>
          </w:p>
          <w:p w14:paraId="3E93B2FB" w14:textId="77777777" w:rsidR="00BF0D9D" w:rsidRPr="00593738" w:rsidRDefault="00BF0D9D" w:rsidP="009755C0">
            <w:pPr>
              <w:jc w:val="center"/>
              <w:rPr>
                <w:rFonts w:ascii="Arial" w:hAnsi="Arial" w:cs="Arial"/>
                <w:sz w:val="16"/>
                <w:szCs w:val="16"/>
              </w:rPr>
            </w:pPr>
          </w:p>
          <w:p w14:paraId="434613F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35/65</w:t>
            </w:r>
          </w:p>
        </w:tc>
        <w:tc>
          <w:tcPr>
            <w:tcW w:w="1594" w:type="dxa"/>
            <w:vAlign w:val="center"/>
          </w:tcPr>
          <w:p w14:paraId="727996D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 Diabetes (35), HTN (99), hyperlipidemia (103)</w:t>
            </w:r>
          </w:p>
          <w:p w14:paraId="3D9BBBD3" w14:textId="77777777" w:rsidR="00BF0D9D" w:rsidRPr="00593738" w:rsidRDefault="00BF0D9D" w:rsidP="009755C0">
            <w:pPr>
              <w:jc w:val="center"/>
              <w:rPr>
                <w:rFonts w:ascii="Arial" w:hAnsi="Arial" w:cs="Arial"/>
                <w:sz w:val="16"/>
                <w:szCs w:val="16"/>
              </w:rPr>
            </w:pPr>
          </w:p>
          <w:p w14:paraId="1A8156B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nAMD: Diabetes (23), HTN (61), hyperlipidemia (49)</w:t>
            </w:r>
          </w:p>
        </w:tc>
        <w:tc>
          <w:tcPr>
            <w:tcW w:w="1588" w:type="dxa"/>
            <w:vAlign w:val="center"/>
          </w:tcPr>
          <w:p w14:paraId="6EE83B6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Not detailed</w:t>
            </w:r>
          </w:p>
        </w:tc>
        <w:tc>
          <w:tcPr>
            <w:tcW w:w="1887" w:type="dxa"/>
            <w:vAlign w:val="center"/>
          </w:tcPr>
          <w:p w14:paraId="5E3C2D4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 Smokers (95)</w:t>
            </w:r>
          </w:p>
          <w:p w14:paraId="45A283B7" w14:textId="77777777" w:rsidR="00BF0D9D" w:rsidRPr="00593738" w:rsidRDefault="00BF0D9D" w:rsidP="009755C0">
            <w:pPr>
              <w:jc w:val="center"/>
              <w:rPr>
                <w:rFonts w:ascii="Arial" w:hAnsi="Arial" w:cs="Arial"/>
                <w:sz w:val="16"/>
                <w:szCs w:val="16"/>
              </w:rPr>
            </w:pPr>
          </w:p>
          <w:p w14:paraId="06A3EBC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Smokers (61)</w:t>
            </w:r>
          </w:p>
        </w:tc>
      </w:tr>
      <w:tr w:rsidR="00BF0D9D" w:rsidRPr="00593738" w14:paraId="41F61169" w14:textId="77777777" w:rsidTr="009755C0">
        <w:tc>
          <w:tcPr>
            <w:tcW w:w="1460" w:type="dxa"/>
            <w:shd w:val="clear" w:color="auto" w:fill="D0CECE" w:themeFill="background2" w:themeFillShade="E6"/>
            <w:vAlign w:val="center"/>
          </w:tcPr>
          <w:p w14:paraId="6426B127"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Ngai</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38/eye.2011.56","ISSN":"14765454","abstract":"Aims/PurposeTo determine the prevalence of age-related maculopathy (ARM) and age-related macular degeneration (AMD) in men aged 65-83 years living in the Speedwell region of Bristol, United Kingdom and identify modifiable risk factors.MethodsA total of 2348 men recruited to the Speedwell prospective cohort study in 1979 were followed up in 1997 with an eye questionnaire and had retinal photographs that were assessed using the International Classification System for ARM.ResultsIn all, 934 men (66.8% response rate) attended with a mean of 17.9 years (15.3-20.6 years) follow-up. Early ARM (grades 2-3) was found in 9.2% (95% confidence interval (CI) 7.4%, 11.4%) and late age-related maculopathy (grade 4, AMD) in 0.5% (95% CI 0.2%, 1.2%). The risk of ARM (grades 2-4) was increased with raised C-reactive protein and consumption of lard and solid fats, whereas triglyceride levels were associated with a lower risk. The latter were confirmed in multivariable analyses and in addition, haemodynamic measures also predicted risk (eg mean arterial pressure odds ratio (OR) per z-score 1.37, 95% CI 1.04, 1.79).ConclusionsIn a representative cohort of men aged 65-83 from Bristol, United Kingdom, many had macular changes that put them at higher risk of developing AMD. Various modifiable exposures were associated with an increased risk ARM/AMD. Opportunities for screening and undertaking secondary prevention interventions need to be explored to prevent progression of the disease and blindness. © 2011 Macmillan Publishers Limited All rights reserved.","author":[{"dropping-particle":"","family":"Ngai","given":"L. Y.","non-dropping-particle":"","parse-names":false,"suffix":""},{"dropping-particle":"","family":"Stocks","given":"N.","non-dropping-particle":"","parse-names":false,"suffix":""},{"dropping-particle":"","family":"Sparrow","given":"J. M.","non-dropping-particle":"","parse-names":false,"suffix":""},{"dropping-particle":"","family":"Patel","given":"R.","non-dropping-particle":"","parse-names":false,"suffix":""},{"dropping-particle":"","family":"Rumley","given":"A.","non-dropping-particle":"","parse-names":false,"suffix":""},{"dropping-particle":"","family":"Lowe","given":"G.","non-dropping-particle":"","parse-names":false,"suffix":""},{"dropping-particle":"","family":"Davey Smith","given":"G.","non-dropping-particle":"","parse-names":false,"suffix":""},{"dropping-particle":"","family":"Ben-Shlomo","given":"Y.","non-dropping-particle":"","parse-names":false,"suffix":""}],"container-title":"Eye","id":"ITEM-1","issue":"6","issued":{"date-parts":[["2011"]]},"page":"784-793","publisher":"Nature Publishing Group","title":"The prevalence and analysis of risk factors for age-related macular degeneration: 18-year follow-up data from the Speedwell eye study, United Kingdom","type":"article-journal","volume":"25"},"uris":["http://www.mendeley.com/documents/?uuid=1caa47be-6498-4f7e-ba6c-71a37002ae34"]}],"mendeley":{"formattedCitation":"&lt;sup&gt;24&lt;/sup&gt;","plainTextFormattedCitation":"24","previouslyFormattedCitation":"&lt;sup&gt;24&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4</w:t>
            </w:r>
            <w:r w:rsidRPr="00593738">
              <w:rPr>
                <w:rFonts w:ascii="Arial" w:hAnsi="Arial" w:cs="Arial"/>
                <w:b/>
                <w:bCs/>
                <w:sz w:val="16"/>
                <w:szCs w:val="16"/>
              </w:rPr>
              <w:fldChar w:fldCharType="end"/>
            </w:r>
            <w:r w:rsidRPr="00593738">
              <w:rPr>
                <w:rFonts w:ascii="Arial" w:hAnsi="Arial" w:cs="Arial"/>
                <w:b/>
                <w:bCs/>
                <w:sz w:val="16"/>
                <w:szCs w:val="16"/>
              </w:rPr>
              <w:t>, 2011</w:t>
            </w:r>
          </w:p>
        </w:tc>
        <w:tc>
          <w:tcPr>
            <w:tcW w:w="1525" w:type="dxa"/>
            <w:vAlign w:val="center"/>
          </w:tcPr>
          <w:p w14:paraId="3B67155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o determine the prevalence of ARM and AMD in men aged 65–83 years.</w:t>
            </w:r>
          </w:p>
        </w:tc>
        <w:tc>
          <w:tcPr>
            <w:tcW w:w="1535" w:type="dxa"/>
            <w:vAlign w:val="center"/>
          </w:tcPr>
          <w:p w14:paraId="7CAA5AD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ogistic regression analysis to estimate the odds ratio as a proxy for the risk ratio.</w:t>
            </w:r>
          </w:p>
          <w:p w14:paraId="2E6C82DD" w14:textId="77777777" w:rsidR="00BF0D9D" w:rsidRPr="00593738" w:rsidRDefault="00BF0D9D" w:rsidP="009755C0">
            <w:pPr>
              <w:jc w:val="center"/>
              <w:rPr>
                <w:rFonts w:ascii="Arial" w:hAnsi="Arial" w:cs="Arial"/>
                <w:sz w:val="16"/>
                <w:szCs w:val="16"/>
              </w:rPr>
            </w:pPr>
          </w:p>
          <w:p w14:paraId="13E5232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Multivariable analyses adjusted for age, social class, lifestyle variables, metabolic factors, inflammatory factors.</w:t>
            </w:r>
          </w:p>
        </w:tc>
        <w:tc>
          <w:tcPr>
            <w:tcW w:w="1749" w:type="dxa"/>
            <w:vAlign w:val="center"/>
          </w:tcPr>
          <w:p w14:paraId="5881E12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here are opportunities for screening and secondary prevention interventions to prevent progression of the disease and blindness.</w:t>
            </w:r>
          </w:p>
        </w:tc>
        <w:tc>
          <w:tcPr>
            <w:tcW w:w="1521" w:type="dxa"/>
            <w:vAlign w:val="center"/>
          </w:tcPr>
          <w:p w14:paraId="09A7CDD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71.1±4.2</w:t>
            </w:r>
          </w:p>
        </w:tc>
        <w:tc>
          <w:tcPr>
            <w:tcW w:w="1531" w:type="dxa"/>
            <w:vAlign w:val="center"/>
          </w:tcPr>
          <w:p w14:paraId="05918DA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934/0</w:t>
            </w:r>
          </w:p>
        </w:tc>
        <w:tc>
          <w:tcPr>
            <w:tcW w:w="1594" w:type="dxa"/>
            <w:vAlign w:val="center"/>
          </w:tcPr>
          <w:p w14:paraId="3BF4D90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3B36975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887" w:type="dxa"/>
            <w:vAlign w:val="center"/>
          </w:tcPr>
          <w:p w14:paraId="3858CE7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ever smoked (191), &gt;60 alcohol units drank per week (220)</w:t>
            </w:r>
          </w:p>
        </w:tc>
      </w:tr>
      <w:tr w:rsidR="00BF0D9D" w:rsidRPr="00593738" w14:paraId="7EA031BC" w14:textId="77777777" w:rsidTr="009755C0">
        <w:tc>
          <w:tcPr>
            <w:tcW w:w="1460" w:type="dxa"/>
            <w:shd w:val="clear" w:color="auto" w:fill="D0CECE" w:themeFill="background2" w:themeFillShade="E6"/>
            <w:vAlign w:val="center"/>
          </w:tcPr>
          <w:p w14:paraId="1806C2FC"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Nielse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67/iovs.18-25878","ISSN":"15525783","PMID":"30644965","abstract":"PURPOSE. Geographic atrophy (GA) is a clinical phenotype of late age-related macular degeneration (AMD) with no current treatment available. In this study, we investigated markers of chronic inflammation in plasma of patients with GA and how these relate to progression rate. METHODS. We prospectively included 42 patients with GA, 41 patients with neovascular AMD, and 27 healthy controls. We quantified levels of interleukin (IL)-1b, IL-6, IL-8, tumor necrosis factor (TNF) receptor 2, and C-reactive protein (CRP). We adapted an inflammation summary score to cluster conceptually related markers of chronic inflammation. Enlargement rate of the atrophic lesion was measured from fundus autofluorescence images performed at baseline and after 1 year. RESULTS. Patients with GA showed an increase in proinflammatory markers of IL-6 (P = 0.009), TNF receptor 2 (P = 0.013), and CRP (P = 0.017) compared to healthy controls. We found that IL-8 levels were markedly higher in patients with GA when compared to patients with neovascular AMD (P = 0.013). The inflammation summary score was high in patients with neovascular AMD (P = 0.024), but even higher in patients with GA (&lt;0.001), when compared to healthy controls. GA enlargement was measured in 36 patients, who completed follow-up. Plasma levels of IL-6 had a moderate but significant correlation with GA enlargement rate (R 2 = 0.23, P = 0.0035). CONCLUSIONS. Markers of chronic inflammation strongly associates with presence of GA secondary to AMD. Plasma IL-6 possesses predictive ability of progression and constitutes the first known plasma biomarker of disease activity in GA. These findings shed light into a poorly understood clinical phenotype of AMD and highlights the important role of chronic inflammation in GA.","author":[{"dropping-particle":"","family":"Nielsen","given":"Marie Krogh","non-dropping-particle":"","parse-names":false,"suffix":""},{"dropping-particle":"","family":"Subhi","given":"Yousif","non-dropping-particle":"","parse-names":false,"suffix":""},{"dropping-particle":"","family":"Molbech","given":"Christopher Rue","non-dropping-particle":"","parse-names":false,"suffix":""},{"dropping-particle":"","family":"Falk","given":"Mads Krüger","non-dropping-particle":"","parse-names":false,"suffix":""},{"dropping-particle":"","family":"Nissen","given":"Mogens Holst","non-dropping-particle":"","parse-names":false,"suffix":""},{"dropping-particle":"","family":"Sørensen","given":"Torben Lykke","non-dropping-particle":"","parse-names":false,"suffix":""}],"container-title":"Investigative Ophthalmology and Visual Science","id":"ITEM-1","issue":"1","issued":{"date-parts":[["2019"]]},"page":"202-208","title":"Systemic levels of interleukin-6 correlate with progression rate of geographic atrophy secondary to age-related macular degeneration","type":"article-journal","volume":"60"},"uris":["http://www.mendeley.com/documents/?uuid=ece82721-96d2-4c97-8919-b3aabb0ef20f"]}],"mendeley":{"formattedCitation":"&lt;sup&gt;25&lt;/sup&gt;","plainTextFormattedCitation":"25","previouslyFormattedCitation":"&lt;sup&gt;25&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5</w:t>
            </w:r>
            <w:r w:rsidRPr="00593738">
              <w:rPr>
                <w:rFonts w:ascii="Arial" w:hAnsi="Arial" w:cs="Arial"/>
                <w:b/>
                <w:bCs/>
                <w:sz w:val="16"/>
                <w:szCs w:val="16"/>
              </w:rPr>
              <w:fldChar w:fldCharType="end"/>
            </w:r>
            <w:r w:rsidRPr="00593738">
              <w:rPr>
                <w:rFonts w:ascii="Arial" w:hAnsi="Arial" w:cs="Arial"/>
                <w:b/>
                <w:bCs/>
                <w:sz w:val="16"/>
                <w:szCs w:val="16"/>
              </w:rPr>
              <w:t>, 2018</w:t>
            </w:r>
          </w:p>
        </w:tc>
        <w:tc>
          <w:tcPr>
            <w:tcW w:w="1525" w:type="dxa"/>
            <w:vAlign w:val="center"/>
          </w:tcPr>
          <w:p w14:paraId="56730F3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nvestigate markers of chronic </w:t>
            </w:r>
            <w:r w:rsidRPr="00593738">
              <w:rPr>
                <w:rFonts w:ascii="Arial" w:hAnsi="Arial" w:cs="Arial"/>
                <w:sz w:val="16"/>
                <w:szCs w:val="16"/>
              </w:rPr>
              <w:lastRenderedPageBreak/>
              <w:t>inflammation in patients with GA and their association with the rate of GA progression.</w:t>
            </w:r>
          </w:p>
        </w:tc>
        <w:tc>
          <w:tcPr>
            <w:tcW w:w="1535" w:type="dxa"/>
            <w:vAlign w:val="center"/>
          </w:tcPr>
          <w:p w14:paraId="171BB0B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 xml:space="preserve">Evaluated the association between plasma </w:t>
            </w:r>
            <w:r w:rsidRPr="00593738">
              <w:rPr>
                <w:rFonts w:ascii="Arial" w:hAnsi="Arial" w:cs="Arial"/>
                <w:sz w:val="16"/>
                <w:szCs w:val="16"/>
              </w:rPr>
              <w:lastRenderedPageBreak/>
              <w:t>markers and rate of GA.</w:t>
            </w:r>
          </w:p>
        </w:tc>
        <w:tc>
          <w:tcPr>
            <w:tcW w:w="1749" w:type="dxa"/>
            <w:vAlign w:val="center"/>
          </w:tcPr>
          <w:p w14:paraId="1C57EA8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 xml:space="preserve">Markers of chronic inflammation are associated with </w:t>
            </w:r>
            <w:r w:rsidRPr="00593738">
              <w:rPr>
                <w:rFonts w:ascii="Arial" w:hAnsi="Arial" w:cs="Arial"/>
                <w:sz w:val="16"/>
                <w:szCs w:val="16"/>
              </w:rPr>
              <w:lastRenderedPageBreak/>
              <w:t>presence of GA secondary to AMD. Plasma IL-6 can predict progression of GA, and is the first known plasma biomarker of disease activity in GA.</w:t>
            </w:r>
          </w:p>
        </w:tc>
        <w:tc>
          <w:tcPr>
            <w:tcW w:w="1521" w:type="dxa"/>
            <w:vAlign w:val="center"/>
          </w:tcPr>
          <w:p w14:paraId="73CCE26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GA: 80.5 (74.0–87.0)</w:t>
            </w:r>
          </w:p>
          <w:p w14:paraId="1617884E" w14:textId="77777777" w:rsidR="00BF0D9D" w:rsidRPr="00593738" w:rsidRDefault="00BF0D9D" w:rsidP="009755C0">
            <w:pPr>
              <w:jc w:val="center"/>
              <w:rPr>
                <w:rFonts w:ascii="Arial" w:hAnsi="Arial" w:cs="Arial"/>
                <w:sz w:val="16"/>
                <w:szCs w:val="16"/>
              </w:rPr>
            </w:pPr>
          </w:p>
          <w:p w14:paraId="1FD4D30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Healthy: 76.0 (72.0–82.0)</w:t>
            </w:r>
          </w:p>
          <w:p w14:paraId="42AFAFD2" w14:textId="77777777" w:rsidR="00BF0D9D" w:rsidRPr="00593738" w:rsidRDefault="00BF0D9D" w:rsidP="009755C0">
            <w:pPr>
              <w:jc w:val="center"/>
              <w:rPr>
                <w:rFonts w:ascii="Arial" w:hAnsi="Arial" w:cs="Arial"/>
                <w:sz w:val="16"/>
                <w:szCs w:val="16"/>
              </w:rPr>
            </w:pPr>
          </w:p>
          <w:p w14:paraId="68F8D8B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77.0 (72.0–81.0)</w:t>
            </w:r>
          </w:p>
        </w:tc>
        <w:tc>
          <w:tcPr>
            <w:tcW w:w="1531" w:type="dxa"/>
            <w:vAlign w:val="center"/>
          </w:tcPr>
          <w:p w14:paraId="2D9DCA2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GA: 14/28</w:t>
            </w:r>
          </w:p>
          <w:p w14:paraId="196026F0" w14:textId="77777777" w:rsidR="00BF0D9D" w:rsidRPr="00593738" w:rsidRDefault="00BF0D9D" w:rsidP="009755C0">
            <w:pPr>
              <w:jc w:val="center"/>
              <w:rPr>
                <w:rFonts w:ascii="Arial" w:hAnsi="Arial" w:cs="Arial"/>
                <w:sz w:val="16"/>
                <w:szCs w:val="16"/>
              </w:rPr>
            </w:pPr>
          </w:p>
          <w:p w14:paraId="18C27B9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Healthy: 14/13</w:t>
            </w:r>
          </w:p>
          <w:p w14:paraId="780BFE62" w14:textId="77777777" w:rsidR="00BF0D9D" w:rsidRPr="00593738" w:rsidRDefault="00BF0D9D" w:rsidP="009755C0">
            <w:pPr>
              <w:jc w:val="center"/>
              <w:rPr>
                <w:rFonts w:ascii="Arial" w:hAnsi="Arial" w:cs="Arial"/>
                <w:sz w:val="16"/>
                <w:szCs w:val="16"/>
              </w:rPr>
            </w:pPr>
          </w:p>
          <w:p w14:paraId="7F2AEE1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19/22</w:t>
            </w:r>
          </w:p>
        </w:tc>
        <w:tc>
          <w:tcPr>
            <w:tcW w:w="1594" w:type="dxa"/>
            <w:vAlign w:val="center"/>
          </w:tcPr>
          <w:p w14:paraId="2CFC9ED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 xml:space="preserve">GA: HTN (25), hypercholesterolemia </w:t>
            </w:r>
            <w:r w:rsidRPr="00593738">
              <w:rPr>
                <w:rFonts w:ascii="Arial" w:hAnsi="Arial" w:cs="Arial"/>
                <w:sz w:val="16"/>
                <w:szCs w:val="16"/>
              </w:rPr>
              <w:lastRenderedPageBreak/>
              <w:t>(15), CVD (15), type 2 diabetes (5)</w:t>
            </w:r>
          </w:p>
          <w:p w14:paraId="726606F3" w14:textId="77777777" w:rsidR="00BF0D9D" w:rsidRPr="00593738" w:rsidRDefault="00BF0D9D" w:rsidP="009755C0">
            <w:pPr>
              <w:jc w:val="center"/>
              <w:rPr>
                <w:rFonts w:ascii="Arial" w:hAnsi="Arial" w:cs="Arial"/>
                <w:sz w:val="16"/>
                <w:szCs w:val="16"/>
              </w:rPr>
            </w:pPr>
          </w:p>
          <w:p w14:paraId="4F25939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Healthy: HTN (9), hypercholesterolemia (9), CVD (4)</w:t>
            </w:r>
          </w:p>
          <w:p w14:paraId="6F9CA0E9" w14:textId="77777777" w:rsidR="00BF0D9D" w:rsidRPr="00593738" w:rsidRDefault="00BF0D9D" w:rsidP="009755C0">
            <w:pPr>
              <w:jc w:val="center"/>
              <w:rPr>
                <w:rFonts w:ascii="Arial" w:hAnsi="Arial" w:cs="Arial"/>
                <w:sz w:val="16"/>
                <w:szCs w:val="16"/>
              </w:rPr>
            </w:pPr>
          </w:p>
          <w:p w14:paraId="66D5F14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HTN (21), hypercholesterolemia (11), CVD (11), type 2 diabetes (5)</w:t>
            </w:r>
          </w:p>
        </w:tc>
        <w:tc>
          <w:tcPr>
            <w:tcW w:w="1588" w:type="dxa"/>
            <w:vAlign w:val="center"/>
          </w:tcPr>
          <w:p w14:paraId="3896C4C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GA, AMD</w:t>
            </w:r>
          </w:p>
        </w:tc>
        <w:tc>
          <w:tcPr>
            <w:tcW w:w="1887" w:type="dxa"/>
            <w:vAlign w:val="center"/>
          </w:tcPr>
          <w:p w14:paraId="0B06F94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GA: Never smoked (16), daily exercise (27)</w:t>
            </w:r>
          </w:p>
          <w:p w14:paraId="2595F87A" w14:textId="77777777" w:rsidR="00BF0D9D" w:rsidRPr="00593738" w:rsidRDefault="00BF0D9D" w:rsidP="009755C0">
            <w:pPr>
              <w:jc w:val="center"/>
              <w:rPr>
                <w:rFonts w:ascii="Arial" w:hAnsi="Arial" w:cs="Arial"/>
                <w:sz w:val="16"/>
                <w:szCs w:val="16"/>
              </w:rPr>
            </w:pPr>
          </w:p>
          <w:p w14:paraId="056A387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Healthy: Never smoked (18), daily exercise (18)</w:t>
            </w:r>
          </w:p>
          <w:p w14:paraId="5703EB8A" w14:textId="77777777" w:rsidR="00BF0D9D" w:rsidRPr="00593738" w:rsidRDefault="00BF0D9D" w:rsidP="009755C0">
            <w:pPr>
              <w:jc w:val="center"/>
              <w:rPr>
                <w:rFonts w:ascii="Arial" w:hAnsi="Arial" w:cs="Arial"/>
                <w:sz w:val="16"/>
                <w:szCs w:val="16"/>
              </w:rPr>
            </w:pPr>
          </w:p>
          <w:p w14:paraId="4C6FF89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Never smoked (11), daily exercise (21)</w:t>
            </w:r>
          </w:p>
        </w:tc>
      </w:tr>
      <w:tr w:rsidR="00BF0D9D" w:rsidRPr="00593738" w14:paraId="003A26C3" w14:textId="77777777" w:rsidTr="009755C0">
        <w:tc>
          <w:tcPr>
            <w:tcW w:w="1460" w:type="dxa"/>
            <w:shd w:val="clear" w:color="auto" w:fill="D0CECE" w:themeFill="background2" w:themeFillShade="E6"/>
            <w:vAlign w:val="center"/>
          </w:tcPr>
          <w:p w14:paraId="62A0EFAF"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lastRenderedPageBreak/>
              <w:t>Osbor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371/journal.pone.0072737","ISSN":"19326203","PMID":"24015273","abstract":"Purpose:To determine if plasma metabolic profiles can detect differences between patients with neovascular age-related macular degeneration (NVAMD) and similarly-aged controls.Methods:Metabolomic analysis using liquid chromatography with Fourier-transform mass spectrometry (LC-FTMS) was performed on plasma samples from 26 NVAMD patients and 19 controls. Data were collected from mass/charge ratio (m/z) 85 to 850 on a Thermo LTQ-FT mass spectrometer, and metabolic features were extracted using an adaptive processing software package. Both non-transformed and log2 transformed data were corrected using Benjamini and Hochberg False Discovery Rate (FDR) to account for multiple testing. Orthogonal Partial Least Squares-Discriminant Analysis was performed to determine metabolic features that distinguished NVAMD patients from controls. Individual m/z features were matched to the Kyoto Encyclopedia of Genes and Genomes database and the Metlin metabolomics database, and metabolic pathways associated with NVAMD were identified using MetScape.Results:Of the 1680 total m/z features detected by LC-FTMS, 94 unique m/z features were significantly different between NVAMD patients and controls using FDR (q = 0.05). A comparison of these features to those found with log2 transformed data (n = 132, q = 0.2) revealed 40 features in common, reaffirming the involvement of certain metabolites. Such metabolites included di- and tripeptides, covalently modified amino acids, bile acids, and vitamin D-related metabolites. Correlation analysis revealed associations among certain significant features, and pathway analysis demonstrated broader changes in tyrosine metabolism, sulfur amino acid metabolism, and amino acids related to urea metabolism.Conclusions:These data suggest that metabolomic analysis can identify a panel of individual metabolites that differ between NVAMD cases and controls. Pathway analysis can assess the involvement of certain metabolic pathways, such as tyrosine and urea metabolism, and can provide further insight into the pathophysiology of AMD. © 2013 Osborn et al.","author":[{"dropping-particle":"","family":"Osborn","given":"Melissa P.","non-dropping-particle":"","parse-names":false,"suffix":""},{"dropping-particle":"","family":"Park","given":"Youngja","non-dropping-particle":"","parse-names":false,"suffix":""},{"dropping-particle":"","family":"Parks","given":"Megan B.","non-dropping-particle":"","parse-names":false,"suffix":""},{"dropping-particle":"","family":"Burgess","given":"L. Goodwin","non-dropping-particle":"","parse-names":false,"suffix":""},{"dropping-particle":"","family":"Uppal","given":"Karan","non-dropping-particle":"","parse-names":false,"suffix":""},{"dropping-particle":"","family":"Lee","given":"Kichun","non-dropping-particle":"","parse-names":false,"suffix":""},{"dropping-particle":"","family":"Jones","given":"Dean P.","non-dropping-particle":"","parse-names":false,"suffix":""},{"dropping-particle":"","family":"Brantley","given":"Milam A.","non-dropping-particle":"","parse-names":false,"suffix":""}],"container-title":"PLoS ONE","id":"ITEM-1","issue":"8","issued":{"date-parts":[["2013"]]},"title":"Metabolome-Wide Association Study of Neovascular Age-Related Macular Degeneration","type":"article-journal","volume":"8"},"uris":["http://www.mendeley.com/documents/?uuid=24edab28-9cc4-4ce2-8fae-79a3aa78c138"]}],"mendeley":{"formattedCitation":"&lt;sup&gt;26&lt;/sup&gt;","plainTextFormattedCitation":"26","previouslyFormattedCitation":"&lt;sup&gt;26&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6</w:t>
            </w:r>
            <w:r w:rsidRPr="00593738">
              <w:rPr>
                <w:rFonts w:ascii="Arial" w:hAnsi="Arial" w:cs="Arial"/>
                <w:b/>
                <w:bCs/>
                <w:sz w:val="16"/>
                <w:szCs w:val="16"/>
              </w:rPr>
              <w:fldChar w:fldCharType="end"/>
            </w:r>
            <w:r w:rsidRPr="00593738">
              <w:rPr>
                <w:rFonts w:ascii="Arial" w:hAnsi="Arial" w:cs="Arial"/>
                <w:b/>
                <w:bCs/>
                <w:sz w:val="16"/>
                <w:szCs w:val="16"/>
              </w:rPr>
              <w:t>, 2013</w:t>
            </w:r>
          </w:p>
        </w:tc>
        <w:tc>
          <w:tcPr>
            <w:tcW w:w="1525" w:type="dxa"/>
            <w:vAlign w:val="center"/>
          </w:tcPr>
          <w:p w14:paraId="5317E61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ifferentiate between controls and neovascular AMD patients using plasma metabolic profile.</w:t>
            </w:r>
          </w:p>
        </w:tc>
        <w:tc>
          <w:tcPr>
            <w:tcW w:w="1535" w:type="dxa"/>
            <w:vAlign w:val="center"/>
          </w:tcPr>
          <w:p w14:paraId="56E3C2B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CA, PLS-DA identified metabolic features to distinguish AMD patients from controls.</w:t>
            </w:r>
          </w:p>
          <w:p w14:paraId="7AB11089" w14:textId="77777777" w:rsidR="00BF0D9D" w:rsidRPr="00593738" w:rsidRDefault="00BF0D9D" w:rsidP="009755C0">
            <w:pPr>
              <w:jc w:val="center"/>
              <w:rPr>
                <w:rFonts w:ascii="Arial" w:hAnsi="Arial" w:cs="Arial"/>
                <w:sz w:val="16"/>
                <w:szCs w:val="16"/>
              </w:rPr>
            </w:pPr>
          </w:p>
          <w:p w14:paraId="75D44AD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SVM tested the models, pathway analysis identified relevant pathways.</w:t>
            </w:r>
          </w:p>
        </w:tc>
        <w:tc>
          <w:tcPr>
            <w:tcW w:w="1749" w:type="dxa"/>
            <w:vAlign w:val="center"/>
          </w:tcPr>
          <w:p w14:paraId="6C48B3C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Metabolomic analysis can identify metabolites to distinguish between neovascular AMD and controls.</w:t>
            </w:r>
          </w:p>
        </w:tc>
        <w:tc>
          <w:tcPr>
            <w:tcW w:w="1521" w:type="dxa"/>
            <w:vAlign w:val="center"/>
          </w:tcPr>
          <w:p w14:paraId="3C25119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patients: 76.0±5.7</w:t>
            </w:r>
          </w:p>
          <w:p w14:paraId="752087E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76.4±4.8</w:t>
            </w:r>
          </w:p>
        </w:tc>
        <w:tc>
          <w:tcPr>
            <w:tcW w:w="1531" w:type="dxa"/>
            <w:vAlign w:val="center"/>
          </w:tcPr>
          <w:p w14:paraId="7C0B602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id not differ significantly between groups (p=0.07)</w:t>
            </w:r>
          </w:p>
        </w:tc>
        <w:tc>
          <w:tcPr>
            <w:tcW w:w="1594" w:type="dxa"/>
            <w:vAlign w:val="center"/>
          </w:tcPr>
          <w:p w14:paraId="5B75402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id not differ significantly in diabetes, CAD, HTN, hyperlipidemia, history of cancer</w:t>
            </w:r>
          </w:p>
        </w:tc>
        <w:tc>
          <w:tcPr>
            <w:tcW w:w="1588" w:type="dxa"/>
            <w:vAlign w:val="center"/>
          </w:tcPr>
          <w:p w14:paraId="3C2A7BE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w:t>
            </w:r>
          </w:p>
        </w:tc>
        <w:tc>
          <w:tcPr>
            <w:tcW w:w="1887" w:type="dxa"/>
            <w:vAlign w:val="center"/>
          </w:tcPr>
          <w:p w14:paraId="44E0D43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ucasian (all), did not differ significantly in smoking status, multivitamin supplement intake,</w:t>
            </w:r>
          </w:p>
        </w:tc>
      </w:tr>
      <w:tr w:rsidR="00BF0D9D" w:rsidRPr="00593738" w14:paraId="5263FC0A" w14:textId="77777777" w:rsidTr="009755C0">
        <w:tc>
          <w:tcPr>
            <w:tcW w:w="1460" w:type="dxa"/>
            <w:shd w:val="clear" w:color="auto" w:fill="D0CECE" w:themeFill="background2" w:themeFillShade="E6"/>
            <w:vAlign w:val="center"/>
          </w:tcPr>
          <w:p w14:paraId="51EDC614"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Robma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67/iovs.06-1434","ISSN":"01460404","PMID":"17724180","abstract":"PURPOSE. To assess cross-sectional and longitudinal associations between exposure to Chlamydia pneumoniae infection and age-related macular degeneration (AMD) in the nested case-control sample drawn from the Blue Mountains Eye Study (BMES) cohort. METHODS. The BMES examined 3654 persons aged 49 to 97 years during 1992 through 1994 (BMES I survey). Survivors from this cohort (n = 2335; 75%) and 1174 persons who moved in this area or reached an eligible age were examined during 1997 through 2000 (BMES II survey, n = 3509). One hundred ninety-seven AMD cases and 433 control subjects matched for age, sex and smoking status, were drawn from the BMES II survey. Photographic macular grading followed the Wisconsin grading system. Plasma samples were analyzed with an enzyme-linked immunosorbent assay to determine antibody titers to the elementary bodies from C. pneumoniae AR39. Associations between seroreactivity to C. pneumoniae and prevalent and incident AMD were assessed by using logistic regression models. RESULTS. There were 159 early and 38 late AMD cases. Of them, 87 cases of early and 22 of late AMD developed between the baseline and follow-up examinations. After adjustment for age, gender, and smoking, no significant association was evident between C. pneumoniae antibody titer and any prevalent early or late AMD (OR 1.02, 95% CI 0.66-1.56 comparing upper with lower tertile of antibody titer). Findings were similar when early or late AMD was analyzed separately. Analysis confined to incident AMD also showed no significant association with the incidence of either early (OR 0.92, 95% CI 0.52-1.64) or late (OR 1.85, 95% CI 0.57-6.05) AMD. The results did not change after adjustment for family history of AMD and cardiovascular disease. CONCLUSIONS. In this nested case- control sample of an older Australian population we found no association between C. pneumoniae antibody titers and early AMD. The study has insufficient power to assess an association with late AMD. Copyright © Association for Research in Vision and Ophthalmology.","author":[{"dropping-particle":"","family":"Robman","given":"Luba","non-dropping-particle":"","parse-names":false,"suffix":""},{"dropping-particle":"","family":"Mahdi","given":"Olaimatu S.","non-dropping-particle":"","parse-names":false,"suffix":""},{"dropping-particle":"","family":"Wang","given":"Jie Jin","non-dropping-particle":"","parse-names":false,"suffix":""},{"dropping-particle":"","family":"Burlutsky","given":"George","non-dropping-particle":"","parse-names":false,"suffix":""},{"dropping-particle":"","family":"Mitchell","given":"Paul","non-dropping-particle":"","parse-names":false,"suffix":""},{"dropping-particle":"","family":"Byrne","given":"Gerald","non-dropping-particle":"","parse-names":false,"suffix":""},{"dropping-particle":"","family":"Guymer","given":"Robyn","non-dropping-particle":"","parse-names":false,"suffix":""},{"dropping-particle":"","family":"Taylor","given":"Hugh","non-dropping-particle":"","parse-names":false,"suffix":""}],"container-title":"Investigative Ophthalmology and Visual Science","id":"ITEM-1","issue":"9","issued":{"date-parts":[["2007"]]},"page":"4007-4011","title":"Exposure to Chlamydia pneumoniae infection and age-related macular degeneration: The blue mountains eye study","type":"article-journal","volume":"48"},"uris":["http://www.mendeley.com/documents/?uuid=2fed083e-f15e-4d26-a633-99a04cacd019"]}],"mendeley":{"formattedCitation":"&lt;sup&gt;27&lt;/sup&gt;","plainTextFormattedCitation":"27","previouslyFormattedCitation":"&lt;sup&gt;27&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7</w:t>
            </w:r>
            <w:r w:rsidRPr="00593738">
              <w:rPr>
                <w:rFonts w:ascii="Arial" w:hAnsi="Arial" w:cs="Arial"/>
                <w:b/>
                <w:bCs/>
                <w:sz w:val="16"/>
                <w:szCs w:val="16"/>
              </w:rPr>
              <w:fldChar w:fldCharType="end"/>
            </w:r>
            <w:r w:rsidRPr="00593738">
              <w:rPr>
                <w:rFonts w:ascii="Arial" w:hAnsi="Arial" w:cs="Arial"/>
                <w:b/>
                <w:bCs/>
                <w:sz w:val="16"/>
                <w:szCs w:val="16"/>
              </w:rPr>
              <w:t>, 2007</w:t>
            </w:r>
          </w:p>
        </w:tc>
        <w:tc>
          <w:tcPr>
            <w:tcW w:w="1525" w:type="dxa"/>
            <w:vAlign w:val="center"/>
          </w:tcPr>
          <w:p w14:paraId="29D4D2C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termine association between Chlamydia pneumoniae infection and AMD development.</w:t>
            </w:r>
          </w:p>
        </w:tc>
        <w:tc>
          <w:tcPr>
            <w:tcW w:w="1535" w:type="dxa"/>
            <w:vAlign w:val="center"/>
          </w:tcPr>
          <w:p w14:paraId="64A7A2B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djusted for age and smoking status.</w:t>
            </w:r>
          </w:p>
        </w:tc>
        <w:tc>
          <w:tcPr>
            <w:tcW w:w="1749" w:type="dxa"/>
            <w:vAlign w:val="center"/>
          </w:tcPr>
          <w:p w14:paraId="0E193E3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here is no association between C. pneumoniae antibodies and early AMD</w:t>
            </w:r>
          </w:p>
        </w:tc>
        <w:tc>
          <w:tcPr>
            <w:tcW w:w="1521" w:type="dxa"/>
            <w:vAlign w:val="center"/>
          </w:tcPr>
          <w:p w14:paraId="797381C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revalent AMD: 74.8±7.90 (early AMD: 74.7±7.66, late AMD: 76.3±8.33)</w:t>
            </w:r>
          </w:p>
          <w:p w14:paraId="5F461D3C" w14:textId="77777777" w:rsidR="00BF0D9D" w:rsidRPr="00593738" w:rsidRDefault="00BF0D9D" w:rsidP="009755C0">
            <w:pPr>
              <w:jc w:val="center"/>
              <w:rPr>
                <w:rFonts w:ascii="Arial" w:hAnsi="Arial" w:cs="Arial"/>
                <w:sz w:val="16"/>
                <w:szCs w:val="16"/>
              </w:rPr>
            </w:pPr>
          </w:p>
          <w:p w14:paraId="1FDC695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revalent controls: 72.8±8.10</w:t>
            </w:r>
          </w:p>
          <w:p w14:paraId="65C18FE2" w14:textId="77777777" w:rsidR="00BF0D9D" w:rsidRPr="00593738" w:rsidRDefault="00BF0D9D" w:rsidP="009755C0">
            <w:pPr>
              <w:jc w:val="center"/>
              <w:rPr>
                <w:rFonts w:ascii="Arial" w:hAnsi="Arial" w:cs="Arial"/>
                <w:sz w:val="16"/>
                <w:szCs w:val="16"/>
              </w:rPr>
            </w:pPr>
          </w:p>
          <w:p w14:paraId="4DB9BF2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controls: 76.7±6.24</w:t>
            </w:r>
          </w:p>
        </w:tc>
        <w:tc>
          <w:tcPr>
            <w:tcW w:w="1531" w:type="dxa"/>
            <w:vAlign w:val="center"/>
          </w:tcPr>
          <w:p w14:paraId="69E7CE4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revalent AMD: 80/117 (early AMD: 65/94, late AMD: 15/23)</w:t>
            </w:r>
          </w:p>
          <w:p w14:paraId="7CE25F92" w14:textId="77777777" w:rsidR="00BF0D9D" w:rsidRPr="00593738" w:rsidRDefault="00BF0D9D" w:rsidP="009755C0">
            <w:pPr>
              <w:jc w:val="center"/>
              <w:rPr>
                <w:rFonts w:ascii="Arial" w:hAnsi="Arial" w:cs="Arial"/>
                <w:sz w:val="16"/>
                <w:szCs w:val="16"/>
              </w:rPr>
            </w:pPr>
          </w:p>
          <w:p w14:paraId="1379710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revalent Controls: 181/252</w:t>
            </w:r>
          </w:p>
          <w:p w14:paraId="34F2FA3B" w14:textId="77777777" w:rsidR="00BF0D9D" w:rsidRPr="00593738" w:rsidRDefault="00BF0D9D" w:rsidP="009755C0">
            <w:pPr>
              <w:jc w:val="center"/>
              <w:rPr>
                <w:rFonts w:ascii="Arial" w:hAnsi="Arial" w:cs="Arial"/>
                <w:sz w:val="16"/>
                <w:szCs w:val="16"/>
              </w:rPr>
            </w:pPr>
          </w:p>
          <w:p w14:paraId="6876829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early AMD: 36/51</w:t>
            </w:r>
          </w:p>
          <w:p w14:paraId="257D0744" w14:textId="77777777" w:rsidR="00BF0D9D" w:rsidRPr="00593738" w:rsidRDefault="00BF0D9D" w:rsidP="009755C0">
            <w:pPr>
              <w:jc w:val="center"/>
              <w:rPr>
                <w:rFonts w:ascii="Arial" w:hAnsi="Arial" w:cs="Arial"/>
                <w:sz w:val="16"/>
                <w:szCs w:val="16"/>
              </w:rPr>
            </w:pPr>
          </w:p>
          <w:p w14:paraId="488C93D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late AMD: 10/12</w:t>
            </w:r>
          </w:p>
          <w:p w14:paraId="540FAA24" w14:textId="77777777" w:rsidR="00BF0D9D" w:rsidRPr="00593738" w:rsidRDefault="00BF0D9D" w:rsidP="009755C0">
            <w:pPr>
              <w:jc w:val="center"/>
              <w:rPr>
                <w:rFonts w:ascii="Arial" w:hAnsi="Arial" w:cs="Arial"/>
                <w:sz w:val="16"/>
                <w:szCs w:val="16"/>
              </w:rPr>
            </w:pPr>
          </w:p>
          <w:p w14:paraId="77FF128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Controls: 99/162</w:t>
            </w:r>
          </w:p>
        </w:tc>
        <w:tc>
          <w:tcPr>
            <w:tcW w:w="1594" w:type="dxa"/>
            <w:vAlign w:val="center"/>
          </w:tcPr>
          <w:p w14:paraId="0F768AA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51B1F8C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887" w:type="dxa"/>
            <w:vAlign w:val="center"/>
          </w:tcPr>
          <w:p w14:paraId="33A157B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revalent AMD: Current or former smoker (121)</w:t>
            </w:r>
          </w:p>
          <w:p w14:paraId="4FAEB928" w14:textId="77777777" w:rsidR="00BF0D9D" w:rsidRPr="00593738" w:rsidRDefault="00BF0D9D" w:rsidP="009755C0">
            <w:pPr>
              <w:jc w:val="center"/>
              <w:rPr>
                <w:rFonts w:ascii="Arial" w:hAnsi="Arial" w:cs="Arial"/>
                <w:sz w:val="16"/>
                <w:szCs w:val="16"/>
              </w:rPr>
            </w:pPr>
          </w:p>
          <w:p w14:paraId="7D021DC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revalent Early AMD: Current or former smoker (94)</w:t>
            </w:r>
          </w:p>
          <w:p w14:paraId="553D4ADC" w14:textId="77777777" w:rsidR="00BF0D9D" w:rsidRPr="00593738" w:rsidRDefault="00BF0D9D" w:rsidP="009755C0">
            <w:pPr>
              <w:jc w:val="center"/>
              <w:rPr>
                <w:rFonts w:ascii="Arial" w:hAnsi="Arial" w:cs="Arial"/>
                <w:sz w:val="16"/>
                <w:szCs w:val="16"/>
              </w:rPr>
            </w:pPr>
          </w:p>
          <w:p w14:paraId="2B6DC59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revalent Late AMD: Current or former smoker (27)</w:t>
            </w:r>
          </w:p>
          <w:p w14:paraId="2D4232BC" w14:textId="77777777" w:rsidR="00BF0D9D" w:rsidRPr="00593738" w:rsidRDefault="00BF0D9D" w:rsidP="009755C0">
            <w:pPr>
              <w:jc w:val="center"/>
              <w:rPr>
                <w:rFonts w:ascii="Arial" w:hAnsi="Arial" w:cs="Arial"/>
                <w:sz w:val="16"/>
                <w:szCs w:val="16"/>
              </w:rPr>
            </w:pPr>
          </w:p>
          <w:p w14:paraId="5FA119F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revalent Controls: Current or former smoker (265)</w:t>
            </w:r>
          </w:p>
          <w:p w14:paraId="426DA6AB" w14:textId="77777777" w:rsidR="00BF0D9D" w:rsidRPr="00593738" w:rsidRDefault="00BF0D9D" w:rsidP="009755C0">
            <w:pPr>
              <w:jc w:val="center"/>
              <w:rPr>
                <w:rFonts w:ascii="Arial" w:hAnsi="Arial" w:cs="Arial"/>
                <w:sz w:val="16"/>
                <w:szCs w:val="16"/>
              </w:rPr>
            </w:pPr>
          </w:p>
          <w:p w14:paraId="039FBFB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Early AMD: Current or former smoker (56)</w:t>
            </w:r>
          </w:p>
          <w:p w14:paraId="228AC844" w14:textId="77777777" w:rsidR="00BF0D9D" w:rsidRPr="00593738" w:rsidRDefault="00BF0D9D" w:rsidP="009755C0">
            <w:pPr>
              <w:jc w:val="center"/>
              <w:rPr>
                <w:rFonts w:ascii="Arial" w:hAnsi="Arial" w:cs="Arial"/>
                <w:sz w:val="16"/>
                <w:szCs w:val="16"/>
              </w:rPr>
            </w:pPr>
          </w:p>
          <w:p w14:paraId="4131AB0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Late AMD: Current or former smoker (15)</w:t>
            </w:r>
          </w:p>
          <w:p w14:paraId="297BDD1A" w14:textId="77777777" w:rsidR="00BF0D9D" w:rsidRPr="00593738" w:rsidRDefault="00BF0D9D" w:rsidP="009755C0">
            <w:pPr>
              <w:jc w:val="center"/>
              <w:rPr>
                <w:rFonts w:ascii="Arial" w:hAnsi="Arial" w:cs="Arial"/>
                <w:sz w:val="16"/>
                <w:szCs w:val="16"/>
              </w:rPr>
            </w:pPr>
          </w:p>
          <w:p w14:paraId="0FDDFDF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cident Controls: Current or former smoker (141)</w:t>
            </w:r>
          </w:p>
        </w:tc>
      </w:tr>
      <w:tr w:rsidR="00BF0D9D" w:rsidRPr="00593738" w14:paraId="72C348FA" w14:textId="77777777" w:rsidTr="009755C0">
        <w:tc>
          <w:tcPr>
            <w:tcW w:w="1460" w:type="dxa"/>
            <w:shd w:val="clear" w:color="auto" w:fill="D0CECE" w:themeFill="background2" w:themeFillShade="E6"/>
            <w:vAlign w:val="center"/>
          </w:tcPr>
          <w:p w14:paraId="60C8DE47"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Robman</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16/j.ophtha.2010.02.003","ISSN":"01616420","PMID":"20605213","abstract":"Purpose: To determine the effect of elevated level of C-reactive protein (CRP) and its joint effect with the complement factor H (CFH) polymorphism on prevalent age-related macular degeneration (AMD) and its progression. Design: Two-arm case-control study: (a) Study on prevalent AMD cases and population-based controls; (b) longitudinal study on AMD progression, comparing those in whom AMD progressed with those with no progression. Participants: (a) A cross-sectional sample of 544 participants, of whom 312 had features of early or late AMD and 232 were controls; (b) a sample of 254 early AMD cases, followed for 7 years. Methods: The study was conducted in Melbourne, Australia. Macular stereo photographs were graded for AMD according to the International Classification and Grading System. High-sensitivity CRP was measured in fresh serum, and genotyping was performed through the Australian Genome Research Facility. The association of CRP with outcomes was tested using multivariate logistic regression analysis adjusted for age, smoking, anti-inflammatory medications, and the CC genotype of the CFH gene. Risk factor interaction was explored using an additive model. Main Outcome Measures: Prevalent early AMD, prevalent late AMD, progressed AMD, and measures of risk factor interaction. Results: Elevated CRP levels were associated with late AMD: odds ratio (OR), 3.12; 95% confidence interval (CI), 1.387.07. An association of elevated CRP with AMD progression was weaker: OR, 1.90 (95% CI, 0.884.10). A combination of elevated CRP and the CC (Y402H) genotype resulted in a super-additivity of the risks, with odds ratios of 19.3 (95% CI, 2.8134) for late AMD, and 6.8 (95% CI, 1.238.8) for AMD progression, with the attributable proportion of risk owing to CRPCFH interaction calculated at 26% for prevalent late AMD and 22% for AMD progression. Conclusions: Synergistic influence of CRP levels and the at risk genotype of the CFH gene resulted in a super-additive risk for prevalent late AMD and AMD progression. Testing for the combination of these 2 risk factors to predict a high risk of AMD and its progression would allow for targeted trials of new intervention strategies. Financial Disclosure(s): The authors have no proprietary or commercial interest in any of the materials discussed in this article. © 2010 American Academy of Ophthalmology.","author":[{"dropping-particle":"","family":"Robman","given":"Luba","non-dropping-particle":"","parse-names":false,"suffix":""},{"dropping-particle":"","family":"Baird","given":"Paul N.","non-dropping-particle":"","parse-names":false,"suffix":""},{"dropping-particle":"","family":"Dimitrov","given":"Peter N.","non-dropping-particle":"","parse-names":false,"suffix":""},{"dropping-particle":"","family":"Richardson","given":"Andrea J.","non-dropping-particle":"","parse-names":false,"suffix":""},{"dropping-particle":"","family":"Guymer","given":"Robyn H.","non-dropping-particle":"","parse-names":false,"suffix":""}],"container-title":"Ophthalmology","id":"ITEM-1","issue":"10","issued":{"date-parts":[["2010"]]},"page":"1982-1988","publisher":"Elsevier Inc.","title":"C-reactive protein levels and complement factor H polymorphism interaction in age-related macular degeneration and its progression","type":"article-journal","volume":"117"},"uris":["http://www.mendeley.com/documents/?uuid=0070f231-ee7e-4615-9e9b-acfdedb1284c"]}],"mendeley":{"formattedCitation":"&lt;sup&gt;28&lt;/sup&gt;","plainTextFormattedCitation":"28","previouslyFormattedCitation":"&lt;sup&gt;28&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8</w:t>
            </w:r>
            <w:r w:rsidRPr="00593738">
              <w:rPr>
                <w:rFonts w:ascii="Arial" w:hAnsi="Arial" w:cs="Arial"/>
                <w:b/>
                <w:bCs/>
                <w:sz w:val="16"/>
                <w:szCs w:val="16"/>
              </w:rPr>
              <w:fldChar w:fldCharType="end"/>
            </w:r>
            <w:r w:rsidRPr="00593738">
              <w:rPr>
                <w:rFonts w:ascii="Arial" w:hAnsi="Arial" w:cs="Arial"/>
                <w:b/>
                <w:bCs/>
                <w:sz w:val="16"/>
                <w:szCs w:val="16"/>
              </w:rPr>
              <w:t>, 2010</w:t>
            </w:r>
          </w:p>
        </w:tc>
        <w:tc>
          <w:tcPr>
            <w:tcW w:w="1525" w:type="dxa"/>
            <w:vAlign w:val="center"/>
          </w:tcPr>
          <w:p w14:paraId="1504310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termine effect of CRP and complement factor H on AMD progression.</w:t>
            </w:r>
          </w:p>
        </w:tc>
        <w:tc>
          <w:tcPr>
            <w:tcW w:w="1535" w:type="dxa"/>
            <w:vAlign w:val="center"/>
          </w:tcPr>
          <w:p w14:paraId="5CDA585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Adjusted for age, smoking, anti-inflammatory medications, and </w:t>
            </w:r>
            <w:r w:rsidRPr="00593738">
              <w:rPr>
                <w:rFonts w:ascii="Arial" w:hAnsi="Arial" w:cs="Arial"/>
                <w:sz w:val="16"/>
                <w:szCs w:val="16"/>
              </w:rPr>
              <w:lastRenderedPageBreak/>
              <w:t>the CC genotype of the CFH gene</w:t>
            </w:r>
          </w:p>
        </w:tc>
        <w:tc>
          <w:tcPr>
            <w:tcW w:w="1749" w:type="dxa"/>
            <w:vAlign w:val="center"/>
          </w:tcPr>
          <w:p w14:paraId="3F7D2B8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CRP levels and CFH genotype increased risk for late AMD and AMD progression.</w:t>
            </w:r>
          </w:p>
        </w:tc>
        <w:tc>
          <w:tcPr>
            <w:tcW w:w="1521" w:type="dxa"/>
            <w:vAlign w:val="center"/>
          </w:tcPr>
          <w:p w14:paraId="3FFA920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se-control:</w:t>
            </w:r>
          </w:p>
          <w:p w14:paraId="0AC22B0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74.1±7.2</w:t>
            </w:r>
          </w:p>
          <w:p w14:paraId="55F8B23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72.8±7.1</w:t>
            </w:r>
          </w:p>
          <w:p w14:paraId="40DA7EB7" w14:textId="77777777" w:rsidR="00BF0D9D" w:rsidRPr="00593738" w:rsidRDefault="00BF0D9D" w:rsidP="009755C0">
            <w:pPr>
              <w:jc w:val="center"/>
              <w:rPr>
                <w:rFonts w:ascii="Arial" w:hAnsi="Arial" w:cs="Arial"/>
                <w:sz w:val="16"/>
                <w:szCs w:val="16"/>
              </w:rPr>
            </w:pPr>
          </w:p>
          <w:p w14:paraId="193C00E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Cohort:</w:t>
            </w:r>
            <w:r w:rsidRPr="00593738">
              <w:rPr>
                <w:rFonts w:ascii="Arial" w:hAnsi="Arial" w:cs="Arial"/>
                <w:sz w:val="16"/>
                <w:szCs w:val="16"/>
              </w:rPr>
              <w:br/>
              <w:t>AMD progression: 76.0±7.4</w:t>
            </w:r>
          </w:p>
          <w:p w14:paraId="2DFC8B1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stable: 73.1±7.2</w:t>
            </w:r>
          </w:p>
        </w:tc>
        <w:tc>
          <w:tcPr>
            <w:tcW w:w="1531" w:type="dxa"/>
            <w:vAlign w:val="center"/>
          </w:tcPr>
          <w:p w14:paraId="4C71E3E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Case-control:</w:t>
            </w:r>
          </w:p>
          <w:p w14:paraId="483FEA6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103/119</w:t>
            </w:r>
          </w:p>
          <w:p w14:paraId="570F7B8E" w14:textId="77777777" w:rsidR="00BF0D9D" w:rsidRPr="00593738" w:rsidRDefault="00BF0D9D" w:rsidP="009755C0">
            <w:pPr>
              <w:jc w:val="center"/>
              <w:rPr>
                <w:rFonts w:ascii="Arial" w:hAnsi="Arial" w:cs="Arial"/>
                <w:sz w:val="16"/>
                <w:szCs w:val="16"/>
              </w:rPr>
            </w:pPr>
          </w:p>
          <w:p w14:paraId="0803DB2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hort: 331/294</w:t>
            </w:r>
          </w:p>
        </w:tc>
        <w:tc>
          <w:tcPr>
            <w:tcW w:w="1594" w:type="dxa"/>
            <w:vAlign w:val="center"/>
          </w:tcPr>
          <w:p w14:paraId="16FAC4C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2D5BD1D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887" w:type="dxa"/>
            <w:vAlign w:val="center"/>
          </w:tcPr>
          <w:p w14:paraId="368D42B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ntrols: Former or current smoker (115), use of anti-inflammatory meds (36)</w:t>
            </w:r>
          </w:p>
          <w:p w14:paraId="6445A073" w14:textId="77777777" w:rsidR="00BF0D9D" w:rsidRPr="00593738" w:rsidRDefault="00BF0D9D" w:rsidP="009755C0">
            <w:pPr>
              <w:jc w:val="center"/>
              <w:rPr>
                <w:rFonts w:ascii="Arial" w:hAnsi="Arial" w:cs="Arial"/>
                <w:sz w:val="16"/>
                <w:szCs w:val="16"/>
              </w:rPr>
            </w:pPr>
          </w:p>
          <w:p w14:paraId="5E29558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AMD: Former or current smoker (130), use of anti-inflammatory meds (51)</w:t>
            </w:r>
          </w:p>
        </w:tc>
      </w:tr>
      <w:tr w:rsidR="00BF0D9D" w:rsidRPr="00593738" w14:paraId="5BBBC2A2" w14:textId="77777777" w:rsidTr="009755C0">
        <w:tc>
          <w:tcPr>
            <w:tcW w:w="1460" w:type="dxa"/>
            <w:shd w:val="clear" w:color="auto" w:fill="D0CECE" w:themeFill="background2" w:themeFillShade="E6"/>
            <w:vAlign w:val="center"/>
          </w:tcPr>
          <w:p w14:paraId="48D3815A"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lastRenderedPageBreak/>
              <w:t>Sato</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38/s41598-018-19594-6","ISSN":"20452322","PMID":"29348424","abstract":"Age-related macular degeneration (AMD) is a cause of blindness in people older than 50 years. Accumulating evidence indicates the involvement of systemic and local inflammation in the pathogenesis and progression of AMD. Aflibercept is an anti-vascular endothelial growth factor (VEGF) inhibitor, and intravitreal injection of aflibercept (IVA) is the approved treatments of neovascular AMD (nAMD), but the effect on inflammatory response remains unclear. The aim of our study was to investigate the profiles of inflammatory cytokines in the aqueous humor of nAMD patients before and after initiation of IVA. In nAMD patients, IP-10 level was significantly higher and IL-6 level was significantly lower compared with those of cataract patients as controls. Logistic regression analysis identified IP-10 as a positive factor and IL-6 a negative factor associated with the pathogenesis of nAMD. In addition, IP-10 level correlated positively with the mean thickness of macula in the central 1-mm diameter circle. After initiation of IVA, IP-10 level was further elevated, and correlated negatively with VEGF level. These data suggest that IP-10 plays a critical role as an antiangiogenic factor and at the same time an inflammatory factor in the pathogenesis and pathophysiology of nAMD eyes at onset and after IVA initiation.","author":[{"dropping-particle":"","family":"Sato","given":"Tomohito","non-dropping-particle":"","parse-names":false,"suffix":""},{"dropping-particle":"","family":"Takeuchi","given":"Masaru","non-dropping-particle":"","parse-names":false,"suffix":""},{"dropping-particle":"","family":"Karasawa","given":"Yoko","non-dropping-particle":"","parse-names":false,"suffix":""},{"dropping-particle":"","family":"Enoki","given":"Toshio","non-dropping-particle":"","parse-names":false,"suffix":""},{"dropping-particle":"","family":"Ito","given":"Masataka","non-dropping-particle":"","parse-names":false,"suffix":""}],"container-title":"Scientific Reports","id":"ITEM-1","issue":"1","issued":{"date-parts":[["2018"]]},"page":"1-10","publisher":"Springer US","title":"Intraocular inflammatory cytokines in patients with neovascular age-related macular degeneration before and after initiation of intravitreal injection of anti-VEGF inhibitor","type":"article-journal","volume":"8"},"uris":["http://www.mendeley.com/documents/?uuid=0364f431-046b-4536-a2a9-089ebeedcc37"]}],"mendeley":{"formattedCitation":"&lt;sup&gt;29&lt;/sup&gt;","plainTextFormattedCitation":"29","previouslyFormattedCitation":"&lt;sup&gt;29&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29</w:t>
            </w:r>
            <w:r w:rsidRPr="00593738">
              <w:rPr>
                <w:rFonts w:ascii="Arial" w:hAnsi="Arial" w:cs="Arial"/>
                <w:b/>
                <w:bCs/>
                <w:sz w:val="16"/>
                <w:szCs w:val="16"/>
              </w:rPr>
              <w:fldChar w:fldCharType="end"/>
            </w:r>
            <w:r w:rsidRPr="00593738">
              <w:rPr>
                <w:rFonts w:ascii="Arial" w:hAnsi="Arial" w:cs="Arial"/>
                <w:b/>
                <w:bCs/>
                <w:sz w:val="16"/>
                <w:szCs w:val="16"/>
              </w:rPr>
              <w:t>, 2018</w:t>
            </w:r>
          </w:p>
        </w:tc>
        <w:tc>
          <w:tcPr>
            <w:tcW w:w="1525" w:type="dxa"/>
            <w:vAlign w:val="center"/>
          </w:tcPr>
          <w:p w14:paraId="75162E2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nvestigate association of aqueous humor cytokines with the pathogenesis of </w:t>
            </w:r>
            <w:proofErr w:type="gramStart"/>
            <w:r w:rsidRPr="00593738">
              <w:rPr>
                <w:rFonts w:ascii="Arial" w:hAnsi="Arial" w:cs="Arial"/>
                <w:sz w:val="16"/>
                <w:szCs w:val="16"/>
              </w:rPr>
              <w:t>nAMD, and</w:t>
            </w:r>
            <w:proofErr w:type="gramEnd"/>
            <w:r w:rsidRPr="00593738">
              <w:rPr>
                <w:rFonts w:ascii="Arial" w:hAnsi="Arial" w:cs="Arial"/>
                <w:sz w:val="16"/>
                <w:szCs w:val="16"/>
              </w:rPr>
              <w:t xml:space="preserve"> evaluate cytokine changes before and after initiation of therapy in nAMD.</w:t>
            </w:r>
          </w:p>
        </w:tc>
        <w:tc>
          <w:tcPr>
            <w:tcW w:w="1535" w:type="dxa"/>
            <w:vAlign w:val="center"/>
          </w:tcPr>
          <w:p w14:paraId="6EF4E9C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 the association of cytokines with the pathogenesis of nAMD.</w:t>
            </w:r>
          </w:p>
        </w:tc>
        <w:tc>
          <w:tcPr>
            <w:tcW w:w="1749" w:type="dxa"/>
            <w:vAlign w:val="center"/>
          </w:tcPr>
          <w:p w14:paraId="44B8607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VEGF, IP-10 and IL-6 play crucial roles in</w:t>
            </w:r>
          </w:p>
          <w:p w14:paraId="7059767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he pathophysiology and pathogenesis of nAMD, and intravitreal injections decreases intraocular VEGF but increase IP-10 and IL-6.</w:t>
            </w:r>
          </w:p>
        </w:tc>
        <w:tc>
          <w:tcPr>
            <w:tcW w:w="1521" w:type="dxa"/>
            <w:vAlign w:val="center"/>
          </w:tcPr>
          <w:p w14:paraId="3323A1A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controls:</w:t>
            </w:r>
          </w:p>
          <w:p w14:paraId="78FC800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73.7±9.43</w:t>
            </w:r>
          </w:p>
          <w:p w14:paraId="09C81430" w14:textId="77777777" w:rsidR="00BF0D9D" w:rsidRPr="00593738" w:rsidRDefault="00BF0D9D" w:rsidP="009755C0">
            <w:pPr>
              <w:jc w:val="center"/>
              <w:rPr>
                <w:rFonts w:ascii="Arial" w:hAnsi="Arial" w:cs="Arial"/>
                <w:sz w:val="16"/>
                <w:szCs w:val="16"/>
              </w:rPr>
            </w:pPr>
          </w:p>
          <w:p w14:paraId="5BBB3D4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69.0±10.2</w:t>
            </w:r>
          </w:p>
        </w:tc>
        <w:tc>
          <w:tcPr>
            <w:tcW w:w="1531" w:type="dxa"/>
            <w:vAlign w:val="center"/>
          </w:tcPr>
          <w:p w14:paraId="392B478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controls:</w:t>
            </w:r>
          </w:p>
          <w:p w14:paraId="4C62F0D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6/11</w:t>
            </w:r>
          </w:p>
          <w:p w14:paraId="0ABF0F54" w14:textId="77777777" w:rsidR="00BF0D9D" w:rsidRPr="00593738" w:rsidRDefault="00BF0D9D" w:rsidP="009755C0">
            <w:pPr>
              <w:jc w:val="center"/>
              <w:rPr>
                <w:rFonts w:ascii="Arial" w:hAnsi="Arial" w:cs="Arial"/>
                <w:sz w:val="16"/>
                <w:szCs w:val="16"/>
              </w:rPr>
            </w:pPr>
          </w:p>
          <w:p w14:paraId="5EBBB01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15/6</w:t>
            </w:r>
          </w:p>
        </w:tc>
        <w:tc>
          <w:tcPr>
            <w:tcW w:w="1594" w:type="dxa"/>
            <w:vAlign w:val="center"/>
          </w:tcPr>
          <w:p w14:paraId="615FC43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31F6511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17)</w:t>
            </w:r>
          </w:p>
          <w:p w14:paraId="519279AF" w14:textId="77777777" w:rsidR="00BF0D9D" w:rsidRPr="00593738" w:rsidRDefault="00BF0D9D" w:rsidP="009755C0">
            <w:pPr>
              <w:jc w:val="center"/>
              <w:rPr>
                <w:rFonts w:ascii="Arial" w:hAnsi="Arial" w:cs="Arial"/>
                <w:sz w:val="16"/>
                <w:szCs w:val="16"/>
              </w:rPr>
            </w:pPr>
          </w:p>
          <w:p w14:paraId="7B53189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group (21): CNV type 1 (5), CNV type 2 (9) PCV (8)</w:t>
            </w:r>
          </w:p>
        </w:tc>
        <w:tc>
          <w:tcPr>
            <w:tcW w:w="1887" w:type="dxa"/>
            <w:vAlign w:val="center"/>
          </w:tcPr>
          <w:p w14:paraId="3DE3803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r>
      <w:tr w:rsidR="00BF0D9D" w:rsidRPr="00593738" w14:paraId="57B8A09F" w14:textId="77777777" w:rsidTr="009755C0">
        <w:tc>
          <w:tcPr>
            <w:tcW w:w="1460" w:type="dxa"/>
            <w:shd w:val="clear" w:color="auto" w:fill="D0CECE" w:themeFill="background2" w:themeFillShade="E6"/>
            <w:vAlign w:val="center"/>
          </w:tcPr>
          <w:p w14:paraId="4D26A135"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Sato</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38/s41598-019-55191-x","ISSN":"20452322","PMID":"31857597","abstract":"Neovascular age-related macular degeneration (nAMD) is a complex and multi-factorial disease, and low-grade inflammation is associated with pathogenesis of nAMD. Aqueous humor could reflect intraocular immune environments in various eye diseases. The research so far used aqueous humor samples and revealed that inflammation is involved in pathophysiology of nAMD, although immunological roles of cytokines were evaluated inadequately with aspect to individual effects. Here we used 27 kinds of cytokines covering general immunologic reactions, examined specific expression patterns of cytokines, and assessed relationships between inflammation and pathophysiology of nAMD by multivariate analyses. In nAMD eyes, principal component analysis showed that IL-7, MCP-1, MIP-1β and VEGF had high principal component loadings of over 0.6 in the first principal component constituting 32.6% of all variability of the data. In exploratory factor analysis, IL-6, MCP-1 and MIP-1β had high factor loadings (FL) of over 0.5 in Factor 1 constituting 32.6% of all variability, while VEGF had FL of over 1.0 in Factor 3 constituting 10.7% of all variability. In hierarchical cluster analysis, MCP-1 and VEGF were located in the cluster of first proximate mutual distance to central retinal thickness. These data could suggest that low-grade inflammation is a principal contributor in nAMD.","author":[{"dropping-particle":"","family":"Sato","given":"Tomohito","non-dropping-particle":"","parse-names":false,"suffix":""},{"dropping-particle":"","family":"Takeuchi","given":"Masaru","non-dropping-particle":"","parse-names":false,"suffix":""},{"dropping-particle":"","family":"Karasawa","given":"Yoko","non-dropping-particle":"","parse-names":false,"suffix":""},{"dropping-particle":"","family":"Takayama","given":"Kei","non-dropping-particle":"","parse-names":false,"suffix":""},{"dropping-particle":"","family":"Enoki","given":"Toshio","non-dropping-particle":"","parse-names":false,"suffix":""}],"container-title":"Scientific Reports","id":"ITEM-1","issue":"1","issued":{"date-parts":[["2019"]]},"page":"1-13","title":"Comprehensive expression patterns of inflammatory cytokines in aqueous humor of patients with neovascular age-related macular degeneration","type":"article-journal","volume":"9"},"uris":["http://www.mendeley.com/documents/?uuid=95189e98-dd6d-4e8a-ba60-7dc28450a0df"]}],"mendeley":{"formattedCitation":"&lt;sup&gt;30&lt;/sup&gt;","plainTextFormattedCitation":"30","previouslyFormattedCitation":"&lt;sup&gt;30&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30</w:t>
            </w:r>
            <w:r w:rsidRPr="00593738">
              <w:rPr>
                <w:rFonts w:ascii="Arial" w:hAnsi="Arial" w:cs="Arial"/>
                <w:b/>
                <w:bCs/>
                <w:sz w:val="16"/>
                <w:szCs w:val="16"/>
              </w:rPr>
              <w:fldChar w:fldCharType="end"/>
            </w:r>
            <w:r w:rsidRPr="00593738">
              <w:rPr>
                <w:rFonts w:ascii="Arial" w:hAnsi="Arial" w:cs="Arial"/>
                <w:b/>
                <w:bCs/>
                <w:sz w:val="16"/>
                <w:szCs w:val="16"/>
              </w:rPr>
              <w:t>, 2019</w:t>
            </w:r>
          </w:p>
        </w:tc>
        <w:tc>
          <w:tcPr>
            <w:tcW w:w="1525" w:type="dxa"/>
            <w:vAlign w:val="center"/>
          </w:tcPr>
          <w:p w14:paraId="5E035EB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valuate the role of cytokines in AMD development.</w:t>
            </w:r>
          </w:p>
        </w:tc>
        <w:tc>
          <w:tcPr>
            <w:tcW w:w="1535" w:type="dxa"/>
            <w:vAlign w:val="center"/>
          </w:tcPr>
          <w:p w14:paraId="4255AB5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d associations of</w:t>
            </w:r>
          </w:p>
          <w:p w14:paraId="6B9ACAB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nflammatory cytokines with AMD, PCA, EFA.</w:t>
            </w:r>
          </w:p>
          <w:p w14:paraId="2C5F014E" w14:textId="77777777" w:rsidR="00BF0D9D" w:rsidRPr="00593738" w:rsidRDefault="00BF0D9D" w:rsidP="009755C0">
            <w:pPr>
              <w:jc w:val="center"/>
              <w:rPr>
                <w:rFonts w:ascii="Arial" w:hAnsi="Arial" w:cs="Arial"/>
                <w:sz w:val="16"/>
                <w:szCs w:val="16"/>
              </w:rPr>
            </w:pPr>
          </w:p>
          <w:p w14:paraId="53C1E3E1" w14:textId="77777777" w:rsidR="00BF0D9D" w:rsidRPr="00593738" w:rsidRDefault="00BF0D9D" w:rsidP="009755C0">
            <w:pPr>
              <w:jc w:val="center"/>
              <w:rPr>
                <w:rFonts w:ascii="Arial" w:hAnsi="Arial" w:cs="Arial"/>
                <w:sz w:val="16"/>
                <w:szCs w:val="16"/>
              </w:rPr>
            </w:pPr>
          </w:p>
          <w:p w14:paraId="505000B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luster analysis summarized individual factors to groups with similar properties.</w:t>
            </w:r>
          </w:p>
        </w:tc>
        <w:tc>
          <w:tcPr>
            <w:tcW w:w="1749" w:type="dxa"/>
            <w:vAlign w:val="center"/>
          </w:tcPr>
          <w:p w14:paraId="2838150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Low-grade inflammation could be a contributor in neovascular AMD.</w:t>
            </w:r>
          </w:p>
        </w:tc>
        <w:tc>
          <w:tcPr>
            <w:tcW w:w="1521" w:type="dxa"/>
            <w:vAlign w:val="center"/>
          </w:tcPr>
          <w:p w14:paraId="0A8B1E9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75 (46-94)</w:t>
            </w:r>
          </w:p>
        </w:tc>
        <w:tc>
          <w:tcPr>
            <w:tcW w:w="1531" w:type="dxa"/>
            <w:vAlign w:val="center"/>
          </w:tcPr>
          <w:p w14:paraId="1620213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41/21</w:t>
            </w:r>
          </w:p>
        </w:tc>
        <w:tc>
          <w:tcPr>
            <w:tcW w:w="1594" w:type="dxa"/>
            <w:vAlign w:val="center"/>
          </w:tcPr>
          <w:p w14:paraId="69A685C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346724D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PCV, retinal angiomatous proliferation</w:t>
            </w:r>
          </w:p>
        </w:tc>
        <w:tc>
          <w:tcPr>
            <w:tcW w:w="1887" w:type="dxa"/>
            <w:vAlign w:val="center"/>
          </w:tcPr>
          <w:p w14:paraId="73FD4E7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r>
      <w:tr w:rsidR="00BF0D9D" w:rsidRPr="00593738" w14:paraId="128802FC" w14:textId="77777777" w:rsidTr="009755C0">
        <w:tc>
          <w:tcPr>
            <w:tcW w:w="1460" w:type="dxa"/>
            <w:shd w:val="clear" w:color="auto" w:fill="D0CECE" w:themeFill="background2" w:themeFillShade="E6"/>
            <w:vAlign w:val="center"/>
          </w:tcPr>
          <w:p w14:paraId="60F6C8CE"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Schori</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67/iovs.18-24122","ISSN":"15525783","PMID":"30025106","abstract":"PURPOSE. In contrast to neovascular AMD (nAMD), no treatment option exists for dry AMD. Hence, the identification of specific biomarkers is required to facilitate diagnosis and therapy of dry AMD. METHODS. The proteome of 34 vitreous humor samples (dry AMD: n = 6; nAMD: n = 10; proliferative diabetic retinopathy [PDR]: n = 9; epiretinal membrane [ERM]: n = 9) was analyzed by liquid chromatography coupled mass spectrometry. Then, label-free relative quantification of dry AMD, nAMD, and PDR relative to ERM, which was defined as the reference group, was performed. Application of a bioinformatics pipeline further analyzed the vitreous proteome by cluster and gene set enrichment analysis. A selection of differentially regulated proteins was validated by ELISA. RESULTS. A total of 677 proteins were identified in the vitreous of the four patient groups and quantified relatively to ERM. Different clusters of regulated proteins for each patient group were identified and showed characteristic enrichment of specific pathways including ‘‘oxidative stress’’ for dry AMD, ‘‘focal adhesion’’ for nAMD, and ‘‘complement and coagulation cascade’’ for PDR patients. We identified cholinesterase (CHLE) to be specifically upregulated in dry AMD and ribonuclease (pancreatic; RNAS1) together with serine carboxypeptidase (probable; CPVL) to be upregulated in both forms of AMD. CONCLUSIONS. The described pathways specific for the different patient groups and the identification of characteristic differentially regulated proteins provide a first step toward the definition of biomarkers for dry AMD. The presented data will facilitate the investigation of mechanistic connections of proteins to the respective disease.","author":[{"dropping-particle":"","family":"Schori","given":"Christian","non-dropping-particle":"","parse-names":false,"suffix":""},{"dropping-particle":"","family":"Trachsel","given":"Christian","non-dropping-particle":"","parse-names":false,"suffix":""},{"dropping-particle":"","family":"Grossmann","given":"Jonas","non-dropping-particle":"","parse-names":false,"suffix":""},{"dropping-particle":"","family":"Zygoula","given":"Ioanna","non-dropping-particle":"","parse-names":false,"suffix":""},{"dropping-particle":"","family":"Barthelmes","given":"Daniel","non-dropping-particle":"","parse-names":false,"suffix":""},{"dropping-particle":"","family":"Grimm","given":"Christian","non-dropping-particle":"","parse-names":false,"suffix":""}],"container-title":"Investigative Ophthalmology and Visual Science","id":"ITEM-1","issue":"4","issued":{"date-parts":[["2018"]]},"page":"AMD31-AMD40","title":"The proteomic landscape in the vitreous of patients with age-related and diabetic retinal disease","type":"article-journal","volume":"59"},"uris":["http://www.mendeley.com/documents/?uuid=0647b9c1-fc27-4700-8a57-0eae84977c66"]}],"mendeley":{"formattedCitation":"&lt;sup&gt;31&lt;/sup&gt;","plainTextFormattedCitation":"31","previouslyFormattedCitation":"&lt;sup&gt;31&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31</w:t>
            </w:r>
            <w:r w:rsidRPr="00593738">
              <w:rPr>
                <w:rFonts w:ascii="Arial" w:hAnsi="Arial" w:cs="Arial"/>
                <w:b/>
                <w:bCs/>
                <w:sz w:val="16"/>
                <w:szCs w:val="16"/>
              </w:rPr>
              <w:fldChar w:fldCharType="end"/>
            </w:r>
            <w:r w:rsidRPr="00593738">
              <w:rPr>
                <w:rFonts w:ascii="Arial" w:hAnsi="Arial" w:cs="Arial"/>
                <w:b/>
                <w:bCs/>
                <w:sz w:val="16"/>
                <w:szCs w:val="16"/>
              </w:rPr>
              <w:t>, 2018</w:t>
            </w:r>
          </w:p>
        </w:tc>
        <w:tc>
          <w:tcPr>
            <w:tcW w:w="1525" w:type="dxa"/>
            <w:vAlign w:val="center"/>
          </w:tcPr>
          <w:p w14:paraId="768266E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Identify specific biomarkers for dry AMD.</w:t>
            </w:r>
          </w:p>
        </w:tc>
        <w:tc>
          <w:tcPr>
            <w:tcW w:w="1535" w:type="dxa"/>
            <w:vAlign w:val="center"/>
          </w:tcPr>
          <w:p w14:paraId="03B233C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GO analyzed differentially regulated proteins.</w:t>
            </w:r>
          </w:p>
          <w:p w14:paraId="667982B4" w14:textId="77777777" w:rsidR="00BF0D9D" w:rsidRPr="00593738" w:rsidRDefault="00BF0D9D" w:rsidP="009755C0">
            <w:pPr>
              <w:jc w:val="center"/>
              <w:rPr>
                <w:rFonts w:ascii="Arial" w:hAnsi="Arial" w:cs="Arial"/>
                <w:sz w:val="16"/>
                <w:szCs w:val="16"/>
              </w:rPr>
            </w:pPr>
          </w:p>
          <w:p w14:paraId="5E9827A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luster analysis grouped similar properties.</w:t>
            </w:r>
          </w:p>
        </w:tc>
        <w:tc>
          <w:tcPr>
            <w:tcW w:w="1749" w:type="dxa"/>
            <w:vAlign w:val="center"/>
          </w:tcPr>
          <w:p w14:paraId="0E37147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The pathways detailed contribute to defining dry AMD.</w:t>
            </w:r>
          </w:p>
        </w:tc>
        <w:tc>
          <w:tcPr>
            <w:tcW w:w="1521" w:type="dxa"/>
            <w:vAlign w:val="center"/>
          </w:tcPr>
          <w:p w14:paraId="7218829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ry AMD: 80.3±6.6</w:t>
            </w:r>
          </w:p>
          <w:p w14:paraId="31572D55" w14:textId="77777777" w:rsidR="00BF0D9D" w:rsidRPr="00593738" w:rsidRDefault="00BF0D9D" w:rsidP="009755C0">
            <w:pPr>
              <w:jc w:val="center"/>
              <w:rPr>
                <w:rFonts w:ascii="Arial" w:hAnsi="Arial" w:cs="Arial"/>
                <w:sz w:val="16"/>
                <w:szCs w:val="16"/>
              </w:rPr>
            </w:pPr>
          </w:p>
          <w:p w14:paraId="7872D23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80.8±6.2</w:t>
            </w:r>
          </w:p>
          <w:p w14:paraId="67F6AA78" w14:textId="77777777" w:rsidR="00BF0D9D" w:rsidRPr="00593738" w:rsidRDefault="00BF0D9D" w:rsidP="009755C0">
            <w:pPr>
              <w:jc w:val="center"/>
              <w:rPr>
                <w:rFonts w:ascii="Arial" w:hAnsi="Arial" w:cs="Arial"/>
                <w:sz w:val="16"/>
                <w:szCs w:val="16"/>
              </w:rPr>
            </w:pPr>
          </w:p>
          <w:p w14:paraId="7CF6A36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DR: 59.3±14.4</w:t>
            </w:r>
          </w:p>
          <w:p w14:paraId="1CE83A4E" w14:textId="77777777" w:rsidR="00BF0D9D" w:rsidRPr="00593738" w:rsidRDefault="00BF0D9D" w:rsidP="009755C0">
            <w:pPr>
              <w:jc w:val="center"/>
              <w:rPr>
                <w:rFonts w:ascii="Arial" w:hAnsi="Arial" w:cs="Arial"/>
                <w:sz w:val="16"/>
                <w:szCs w:val="16"/>
              </w:rPr>
            </w:pPr>
          </w:p>
          <w:p w14:paraId="141194A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RM: 70.1± 4.1</w:t>
            </w:r>
          </w:p>
        </w:tc>
        <w:tc>
          <w:tcPr>
            <w:tcW w:w="1531" w:type="dxa"/>
            <w:vAlign w:val="center"/>
          </w:tcPr>
          <w:p w14:paraId="0181C8F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ry AMD: 1/5</w:t>
            </w:r>
          </w:p>
          <w:p w14:paraId="6B070823" w14:textId="77777777" w:rsidR="00BF0D9D" w:rsidRPr="00593738" w:rsidRDefault="00BF0D9D" w:rsidP="009755C0">
            <w:pPr>
              <w:jc w:val="center"/>
              <w:rPr>
                <w:rFonts w:ascii="Arial" w:hAnsi="Arial" w:cs="Arial"/>
                <w:sz w:val="16"/>
                <w:szCs w:val="16"/>
              </w:rPr>
            </w:pPr>
          </w:p>
          <w:p w14:paraId="07D01C3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4/6</w:t>
            </w:r>
          </w:p>
          <w:p w14:paraId="55D6D513" w14:textId="77777777" w:rsidR="00BF0D9D" w:rsidRPr="00593738" w:rsidRDefault="00BF0D9D" w:rsidP="009755C0">
            <w:pPr>
              <w:jc w:val="center"/>
              <w:rPr>
                <w:rFonts w:ascii="Arial" w:hAnsi="Arial" w:cs="Arial"/>
                <w:sz w:val="16"/>
                <w:szCs w:val="16"/>
              </w:rPr>
            </w:pPr>
          </w:p>
          <w:p w14:paraId="2DB9201B"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DR: 5/4</w:t>
            </w:r>
          </w:p>
          <w:p w14:paraId="32117C5C" w14:textId="77777777" w:rsidR="00BF0D9D" w:rsidRPr="00593738" w:rsidRDefault="00BF0D9D" w:rsidP="009755C0">
            <w:pPr>
              <w:jc w:val="center"/>
              <w:rPr>
                <w:rFonts w:ascii="Arial" w:hAnsi="Arial" w:cs="Arial"/>
                <w:sz w:val="16"/>
                <w:szCs w:val="16"/>
              </w:rPr>
            </w:pPr>
          </w:p>
          <w:p w14:paraId="63DC930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RM: 4/5</w:t>
            </w:r>
          </w:p>
        </w:tc>
        <w:tc>
          <w:tcPr>
            <w:tcW w:w="1594" w:type="dxa"/>
            <w:vAlign w:val="center"/>
          </w:tcPr>
          <w:p w14:paraId="2000BFC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57C9AEB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ry AMD: Cataract surgery (6)</w:t>
            </w:r>
          </w:p>
          <w:p w14:paraId="6F3FE377" w14:textId="77777777" w:rsidR="00BF0D9D" w:rsidRPr="00593738" w:rsidRDefault="00BF0D9D" w:rsidP="009755C0">
            <w:pPr>
              <w:jc w:val="center"/>
              <w:rPr>
                <w:rFonts w:ascii="Arial" w:hAnsi="Arial" w:cs="Arial"/>
                <w:sz w:val="16"/>
                <w:szCs w:val="16"/>
              </w:rPr>
            </w:pPr>
          </w:p>
          <w:p w14:paraId="01062F4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Cataract surgery (7), vitrectomy (3)</w:t>
            </w:r>
          </w:p>
          <w:p w14:paraId="6550E274" w14:textId="77777777" w:rsidR="00BF0D9D" w:rsidRPr="00593738" w:rsidRDefault="00BF0D9D" w:rsidP="009755C0">
            <w:pPr>
              <w:jc w:val="center"/>
              <w:rPr>
                <w:rFonts w:ascii="Arial" w:hAnsi="Arial" w:cs="Arial"/>
                <w:sz w:val="16"/>
                <w:szCs w:val="16"/>
              </w:rPr>
            </w:pPr>
          </w:p>
          <w:p w14:paraId="6B0C5B4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DR: Cataract surgery (4), vitrectomy (6)</w:t>
            </w:r>
          </w:p>
          <w:p w14:paraId="54177223" w14:textId="77777777" w:rsidR="00BF0D9D" w:rsidRPr="00593738" w:rsidRDefault="00BF0D9D" w:rsidP="009755C0">
            <w:pPr>
              <w:jc w:val="center"/>
              <w:rPr>
                <w:rFonts w:ascii="Arial" w:hAnsi="Arial" w:cs="Arial"/>
                <w:sz w:val="16"/>
                <w:szCs w:val="16"/>
              </w:rPr>
            </w:pPr>
          </w:p>
          <w:p w14:paraId="2282888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RM: Cataract surgery (1), vitrectomy (8)</w:t>
            </w:r>
          </w:p>
        </w:tc>
        <w:tc>
          <w:tcPr>
            <w:tcW w:w="1887" w:type="dxa"/>
            <w:vAlign w:val="center"/>
          </w:tcPr>
          <w:p w14:paraId="04BD48E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AMD group: anti-VEGF treatment (10)</w:t>
            </w:r>
          </w:p>
          <w:p w14:paraId="6CA2FB9E" w14:textId="77777777" w:rsidR="00BF0D9D" w:rsidRPr="00593738" w:rsidRDefault="00BF0D9D" w:rsidP="009755C0">
            <w:pPr>
              <w:jc w:val="center"/>
              <w:rPr>
                <w:rFonts w:ascii="Arial" w:hAnsi="Arial" w:cs="Arial"/>
                <w:sz w:val="16"/>
                <w:szCs w:val="16"/>
              </w:rPr>
            </w:pPr>
          </w:p>
          <w:p w14:paraId="439BC898"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PDR group: anti-VEGF treatment (5)</w:t>
            </w:r>
          </w:p>
          <w:p w14:paraId="4A6B5426" w14:textId="77777777" w:rsidR="00BF0D9D" w:rsidRPr="00593738" w:rsidRDefault="00BF0D9D" w:rsidP="009755C0">
            <w:pPr>
              <w:jc w:val="center"/>
              <w:rPr>
                <w:rFonts w:ascii="Arial" w:hAnsi="Arial" w:cs="Arial"/>
                <w:sz w:val="16"/>
                <w:szCs w:val="16"/>
              </w:rPr>
            </w:pPr>
          </w:p>
        </w:tc>
      </w:tr>
      <w:tr w:rsidR="00BF0D9D" w:rsidRPr="00593738" w14:paraId="3CD89589" w14:textId="77777777" w:rsidTr="009755C0">
        <w:tc>
          <w:tcPr>
            <w:tcW w:w="1460" w:type="dxa"/>
            <w:shd w:val="clear" w:color="auto" w:fill="D0CECE" w:themeFill="background2" w:themeFillShade="E6"/>
            <w:vAlign w:val="center"/>
          </w:tcPr>
          <w:p w14:paraId="06E73479"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Subhi</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01/jamaophthalmol.2019.0010","ISSN":"21686165","PMID":"30844038","abstract":"Importance: CD11b+ immune cells have been implicated in the formation of choroidal neovascularization in experimental studies on animals and disease-association studies on humans. However, the clinical importance of such observations remains unknown. Objective: To investigate whether the proportion of CD11b+ circulating monocytes is associated with the number of anti-vascular endothelial growth factor (anti-VEGF) injections in neovascular age-related macular degeneration (AMD) and polypoidal choroidal vasculopathy (PCV). Design, Setting, and Participants: These observational cohort studies collected data from January 1, 2010, through December 31, 2013, and from January 1, 2015, through December 31, 2018. Fresh venous blood samples were acquired for flow cytometric immune studies in patients with neovascular AMD or PCV receiving treatment with aflibercept or ranibizumab as needed for 36 months. Patients (n = 81) without immune diseases were consecutively recruited from a single center in Denmark. Exposures: Proportion of CD11b+ circulating monocytes. Main Outcomes and Measures: The estimation of the number of intravitreal anti-VEGF injections given at 12, 24, and 36 months by the proportion of CD11b+ circulating monocytes and the correlation between these values. The angiogenic role of CD11b+ circulating monocytes was further evaluated by investigating the expression of the known proangiogenic receptor CCR2. Results: Eighty-one patients were included in the analysis (54% women; mean [SD] age, 76 [7] years). The proportion of CD11b+ monocytes at baseline positively estimated the future number of anti-VEGF injections at 12 (ρ = 0.77; 95% CI, 0.35-0.93; P =.004), 24 (ρ = 0.82; 95% CI, 0.44-0.95; P =.002), and 36 (ρ = 0.78; 95% CI, 0.34-0.94; P =.005) months. This association was also found retrospectively in a larger sample of patients with neovascular AMD at 12 (ρ = 0.46; 95% CI, 0.16-0.68; P =.004), 24 (ρ = 0.49; 95% CI, 0.20-0.70; P =.002), and 36 (ρ = 0.65; 95% CI, 0.41-0.80; P &lt;.001) months and patients with PCV at 12 (ρ = 0.27; 95% CI, -0.28 to 0.68; P =.30), 24 (ρ = 0.60; 95% CI, 0.12-0.85; P =.02), and 36 (ρ = 0.70; 95% CI, 0.27-0.90; P =.005) months, suggesting that this association is not specific to AMD but rather reflects VEGF activity in neovascularization. CD11b+ monocytes highly coexpressed CCR2, an important monocytic marker of proangiogenic activity. Conclusions and Relevance: Results of this study demonstrated that the proportion of circul…","author":[{"dropping-particle":"","family":"Subhi","given":"Yousif","non-dropping-particle":"","parse-names":false,"suffix":""},{"dropping-particle":"","family":"Krogh Nielsen","given":"Marie","non-dropping-particle":"","parse-names":false,"suffix":""},{"dropping-particle":"","family":"Molbech","given":"Christopher Rue","non-dropping-particle":"","parse-names":false,"suffix":""},{"dropping-particle":"","family":"Krüger Falk","given":"Mads","non-dropping-particle":"","parse-names":false,"suffix":""},{"dropping-particle":"","family":"Singh","given":"Amardeep","non-dropping-particle":"","parse-names":false,"suffix":""},{"dropping-particle":"","family":"Hviid","given":"Thomas Vauvert Faurschou","non-dropping-particle":"","parse-names":false,"suffix":""},{"dropping-particle":"","family":"Nissen","given":"Mogens Holst","non-dropping-particle":"","parse-names":false,"suffix":""},{"dropping-particle":"","family":"Sørensen","given":"Torben Lykke","non-dropping-particle":"","parse-names":false,"suffix":""}],"container-title":"JAMA Ophthalmology","id":"ITEM-1","issue":"5","issued":{"date-parts":[["2019"]]},"page":"515-522","title":"Association of CD11b+ Monocytes and Anti-Vascular Endothelial Growth Factor Injections in Treatment of Neovascular Age-Related Macular Degeneration and Polypoidal Choroidal Vasculopathy","type":"article-journal","volume":"137"},"uris":["http://www.mendeley.com/documents/?uuid=8bb2ad39-7bcd-4e7c-992a-c2c7b45b8a51"]}],"mendeley":{"formattedCitation":"&lt;sup&gt;32&lt;/sup&gt;","plainTextFormattedCitation":"32","previouslyFormattedCitation":"&lt;sup&gt;32&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32</w:t>
            </w:r>
            <w:r w:rsidRPr="00593738">
              <w:rPr>
                <w:rFonts w:ascii="Arial" w:hAnsi="Arial" w:cs="Arial"/>
                <w:b/>
                <w:bCs/>
                <w:sz w:val="16"/>
                <w:szCs w:val="16"/>
              </w:rPr>
              <w:fldChar w:fldCharType="end"/>
            </w:r>
            <w:r w:rsidRPr="00593738">
              <w:rPr>
                <w:rFonts w:ascii="Arial" w:hAnsi="Arial" w:cs="Arial"/>
                <w:b/>
                <w:bCs/>
                <w:sz w:val="16"/>
                <w:szCs w:val="16"/>
              </w:rPr>
              <w:t>, 2019</w:t>
            </w:r>
          </w:p>
        </w:tc>
        <w:tc>
          <w:tcPr>
            <w:tcW w:w="1525" w:type="dxa"/>
            <w:vAlign w:val="center"/>
          </w:tcPr>
          <w:p w14:paraId="6ED4BEE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nvestigate whether the proportion of CD11b+ circulating monocytes is associated with </w:t>
            </w:r>
            <w:r w:rsidRPr="00593738">
              <w:rPr>
                <w:rFonts w:ascii="Arial" w:hAnsi="Arial" w:cs="Arial"/>
                <w:sz w:val="16"/>
                <w:szCs w:val="16"/>
              </w:rPr>
              <w:lastRenderedPageBreak/>
              <w:t>the number of anti-VEGF nAMD and PCV.</w:t>
            </w:r>
          </w:p>
        </w:tc>
        <w:tc>
          <w:tcPr>
            <w:tcW w:w="1535" w:type="dxa"/>
            <w:vAlign w:val="center"/>
          </w:tcPr>
          <w:p w14:paraId="72AC7F8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 xml:space="preserve">Determined association between the proportion of CD11b+ monocytes and </w:t>
            </w:r>
            <w:r w:rsidRPr="00593738">
              <w:rPr>
                <w:rFonts w:ascii="Arial" w:hAnsi="Arial" w:cs="Arial"/>
                <w:sz w:val="16"/>
                <w:szCs w:val="16"/>
              </w:rPr>
              <w:lastRenderedPageBreak/>
              <w:t>anti-VEGF treatments.</w:t>
            </w:r>
          </w:p>
        </w:tc>
        <w:tc>
          <w:tcPr>
            <w:tcW w:w="1749" w:type="dxa"/>
            <w:vAlign w:val="center"/>
          </w:tcPr>
          <w:p w14:paraId="5EA64A1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lastRenderedPageBreak/>
              <w:t>Circulating CD11b+ monocytes were correlated with the number of anti-VEGF injections in patients with nAMD and PCV.</w:t>
            </w:r>
          </w:p>
        </w:tc>
        <w:tc>
          <w:tcPr>
            <w:tcW w:w="1521" w:type="dxa"/>
            <w:vAlign w:val="center"/>
          </w:tcPr>
          <w:p w14:paraId="2C76518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76±7</w:t>
            </w:r>
          </w:p>
        </w:tc>
        <w:tc>
          <w:tcPr>
            <w:tcW w:w="1531" w:type="dxa"/>
            <w:vAlign w:val="center"/>
          </w:tcPr>
          <w:p w14:paraId="52220F0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37/44</w:t>
            </w:r>
          </w:p>
        </w:tc>
        <w:tc>
          <w:tcPr>
            <w:tcW w:w="1594" w:type="dxa"/>
            <w:vAlign w:val="center"/>
          </w:tcPr>
          <w:p w14:paraId="7FA6F307"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42C646E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horoidal neovascularization (41 occult, 25 classic, 15 PCV), nAMD</w:t>
            </w:r>
          </w:p>
        </w:tc>
        <w:tc>
          <w:tcPr>
            <w:tcW w:w="1887" w:type="dxa"/>
            <w:vAlign w:val="center"/>
          </w:tcPr>
          <w:p w14:paraId="4B9C0E2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anibizumab (49), aflibercept (32)</w:t>
            </w:r>
          </w:p>
        </w:tc>
      </w:tr>
      <w:tr w:rsidR="00BF0D9D" w:rsidRPr="00593738" w14:paraId="1DEC7A57" w14:textId="77777777" w:rsidTr="009755C0">
        <w:tc>
          <w:tcPr>
            <w:tcW w:w="1460" w:type="dxa"/>
            <w:shd w:val="clear" w:color="auto" w:fill="D0CECE" w:themeFill="background2" w:themeFillShade="E6"/>
            <w:vAlign w:val="center"/>
          </w:tcPr>
          <w:p w14:paraId="5BED83A8"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Ueda-Consolvo</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07/s10384-017-0515-z","ISSN":"16132246","PMID":"28447271","abstract":"Purpose: To assess the correlation between endothelial dysfunction and frequency of antivascular endothelial growth factor (anti-VEGF) treatment for neovascular age-related macular degeneration (nAMD). Methods: We examined 64 consecutive patients with nAMD who were evaluated for endothelial function by use of peripheral arterial tonometry (EndoPAT 2000; Itamar Medical, Caesarea, Israel) at Toyama University Hospital from January 2015. We tallied the number of anti-VEGF treatments between January 2014 and December 2015 and determined the correlation between the number of anti-VEGF injections and endothelial function expressed as the reactive hyperemia index (RHI). Multiple regression analysis was also performed to identify the independent predictors of a larger number of injections. Results: The mean number of anti-VEGF injections was 8.2 ± 3.3. The mean lnRHI was 0.47 ± 0.17. The lnRHI correlated with the number of anti-VEGF injections (r = −0.56; P = 0.030). The multiple regression analysis revealed that endothelial function, neovascular subtypes, and treatment regimens were associated with the number of injections. Conclusions: Endothelial dysfunction may affect the efficacy of anti-VEGF therapy. Neovascular subtypes may also predict a larger number of injections.","author":[{"dropping-particle":"","family":"Ueda-Consolvo","given":"Tomoko","non-dropping-particle":"","parse-names":false,"suffix":""},{"dropping-particle":"","family":"Hayashi","given":"Atsushi","non-dropping-particle":"","parse-names":false,"suffix":""},{"dropping-particle":"","family":"Ozaki","given":"Mayumi","non-dropping-particle":"","parse-names":false,"suffix":""},{"dropping-particle":"","family":"Nakamura","given":"Tomoko","non-dropping-particle":"","parse-names":false,"suffix":""},{"dropping-particle":"","family":"Yagou","given":"Takaaki","non-dropping-particle":"","parse-names":false,"suffix":""},{"dropping-particle":"","family":"Abe","given":"Shinya","non-dropping-particle":"","parse-names":false,"suffix":""}],"container-title":"Japanese Journal of Ophthalmology","id":"ITEM-1","issue":"4","issued":{"date-parts":[["2017"]]},"page":"347-353","publisher":"Springer Japan","title":"The relationship between vascular endothelial dysfunction and treatment frequency in neovascular age-related macular degeneration","type":"article-journal","volume":"61"},"uris":["http://www.mendeley.com/documents/?uuid=37df19c3-b749-4799-852d-5aed92dc468e"]}],"mendeley":{"formattedCitation":"&lt;sup&gt;33&lt;/sup&gt;","plainTextFormattedCitation":"33","previouslyFormattedCitation":"&lt;sup&gt;33&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33</w:t>
            </w:r>
            <w:r w:rsidRPr="00593738">
              <w:rPr>
                <w:rFonts w:ascii="Arial" w:hAnsi="Arial" w:cs="Arial"/>
                <w:b/>
                <w:bCs/>
                <w:sz w:val="16"/>
                <w:szCs w:val="16"/>
              </w:rPr>
              <w:fldChar w:fldCharType="end"/>
            </w:r>
            <w:r w:rsidRPr="00593738">
              <w:rPr>
                <w:rFonts w:ascii="Arial" w:hAnsi="Arial" w:cs="Arial"/>
                <w:b/>
                <w:bCs/>
                <w:sz w:val="16"/>
                <w:szCs w:val="16"/>
              </w:rPr>
              <w:t>, 2017</w:t>
            </w:r>
          </w:p>
        </w:tc>
        <w:tc>
          <w:tcPr>
            <w:tcW w:w="1525" w:type="dxa"/>
            <w:vAlign w:val="center"/>
          </w:tcPr>
          <w:p w14:paraId="41E0AA8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ssess relationship between endothelial dysfunction and frequency of anti-VEGF treatment in nAMD.</w:t>
            </w:r>
          </w:p>
        </w:tc>
        <w:tc>
          <w:tcPr>
            <w:tcW w:w="1535" w:type="dxa"/>
            <w:vAlign w:val="center"/>
          </w:tcPr>
          <w:p w14:paraId="62FB0FD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ssess associations between the systemic and ocular characteristics and the number of treatments.</w:t>
            </w:r>
          </w:p>
        </w:tc>
        <w:tc>
          <w:tcPr>
            <w:tcW w:w="1749" w:type="dxa"/>
            <w:vAlign w:val="center"/>
          </w:tcPr>
          <w:p w14:paraId="549B0B7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ndothelial dysfunction may affect the efficacy of anti-VEGF therapy.</w:t>
            </w:r>
          </w:p>
        </w:tc>
        <w:tc>
          <w:tcPr>
            <w:tcW w:w="1521" w:type="dxa"/>
            <w:vAlign w:val="center"/>
          </w:tcPr>
          <w:p w14:paraId="5B147B3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76.0±7.6</w:t>
            </w:r>
          </w:p>
        </w:tc>
        <w:tc>
          <w:tcPr>
            <w:tcW w:w="1531" w:type="dxa"/>
            <w:vAlign w:val="center"/>
          </w:tcPr>
          <w:p w14:paraId="3BC8181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49/15</w:t>
            </w:r>
          </w:p>
        </w:tc>
        <w:tc>
          <w:tcPr>
            <w:tcW w:w="1594" w:type="dxa"/>
            <w:vAlign w:val="center"/>
          </w:tcPr>
          <w:p w14:paraId="06520BA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HTN 33, diabetes mellitus (8)</w:t>
            </w:r>
          </w:p>
        </w:tc>
        <w:tc>
          <w:tcPr>
            <w:tcW w:w="1588" w:type="dxa"/>
            <w:vAlign w:val="center"/>
          </w:tcPr>
          <w:p w14:paraId="14957D2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all)</w:t>
            </w:r>
          </w:p>
        </w:tc>
        <w:tc>
          <w:tcPr>
            <w:tcW w:w="1887" w:type="dxa"/>
            <w:vAlign w:val="center"/>
          </w:tcPr>
          <w:p w14:paraId="45EE19B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BMI: 23.0±2.6, all Japanese, smoking (43)</w:t>
            </w:r>
          </w:p>
          <w:p w14:paraId="5A5CE98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ranibizumab (10 ), </w:t>
            </w:r>
            <w:proofErr w:type="spellStart"/>
            <w:r w:rsidRPr="00593738">
              <w:rPr>
                <w:rFonts w:ascii="Arial" w:hAnsi="Arial" w:cs="Arial"/>
                <w:sz w:val="16"/>
                <w:szCs w:val="16"/>
              </w:rPr>
              <w:t>afibercept</w:t>
            </w:r>
            <w:proofErr w:type="spellEnd"/>
            <w:r w:rsidRPr="00593738">
              <w:rPr>
                <w:rFonts w:ascii="Arial" w:hAnsi="Arial" w:cs="Arial"/>
                <w:sz w:val="16"/>
                <w:szCs w:val="16"/>
              </w:rPr>
              <w:t xml:space="preserve"> (44)</w:t>
            </w:r>
          </w:p>
          <w:p w14:paraId="3976CEE8" w14:textId="77777777" w:rsidR="00BF0D9D" w:rsidRPr="00593738" w:rsidRDefault="00BF0D9D" w:rsidP="009755C0">
            <w:pPr>
              <w:jc w:val="center"/>
              <w:rPr>
                <w:rFonts w:ascii="Arial" w:hAnsi="Arial" w:cs="Arial"/>
                <w:sz w:val="16"/>
                <w:szCs w:val="16"/>
              </w:rPr>
            </w:pPr>
          </w:p>
        </w:tc>
      </w:tr>
      <w:tr w:rsidR="00BF0D9D" w:rsidRPr="00593738" w14:paraId="5DFD0C7D" w14:textId="77777777" w:rsidTr="009755C0">
        <w:tc>
          <w:tcPr>
            <w:tcW w:w="1460" w:type="dxa"/>
            <w:shd w:val="clear" w:color="auto" w:fill="D0CECE" w:themeFill="background2" w:themeFillShade="E6"/>
            <w:vAlign w:val="center"/>
          </w:tcPr>
          <w:p w14:paraId="141E3034"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Vanderbeek</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97/IAE.0b013e318276e0cf","ISSN":"0275004X","PMID":"23314233","abstract":"PURPOSE:: To determine if statins are associated with the development or progression of age-related macular degeneration (AMD). METHODS:: A large, national insurance claims database was reviewed to identify individuals aged 60 years or older who were enrolled for ≥2 years and had ≥1 visits to an eye provider. Prescription claims for statins within a 24-month look-back period and outpatient lipid laboratory values were also reviewed. Cox regression analysis was used to determine whether statin use was associated with the development of nonexudative or exudative AMD or progressing from nonexudative to exudative AMD. RESULTS:: Of the 107,007 beneficiaries eligible for the nonexudative AMD analysis, 4,647 incident cases of nonexudative AMD occurred. Seven hundred and ninety-two incident cases of exudative AMD were found among the 113,111 beneficiaries eligible for the exudative AMD analysis. Of the 10,743 beneficiaries with known nonexudative AMD eligible for the progression model, 404 progressed to exudative AMD during their time in the plan. After multivariable analysis, statin use was not associated with the development of nonexudative AMD (P &gt; 0.05). Statin use of &gt;12 months was associated with an increased hazard for developing exudative AMD (P &lt; 0.005). Among those taking statins, only enrollees with the highest lipid levels had an increased hazard of developing exudative AMD (P &lt; 0.05). CONCLUSION:: In those with elevated lipid levels, &gt;1 year of statin use was associated with an increased hazard for exudative AMD. Lipid status influences the relationship between statins and the risk of AMD. Because of a number of limitations in study design, these observations warrant further study and should not be the rationale for any changes in the use of statins to treat dyslipidemias.","author":[{"dropping-particle":"","family":"Vanderbeek","given":"Brian L.","non-dropping-particle":"","parse-names":false,"suffix":""},{"dropping-particle":"","family":"Zacks","given":"David N.","non-dropping-particle":"","parse-names":false,"suffix":""},{"dropping-particle":"","family":"Talwar","given":"Nidhi","non-dropping-particle":"","parse-names":false,"suffix":""},{"dropping-particle":"","family":"Nan","given":"Bin","non-dropping-particle":"","parse-names":false,"suffix":""},{"dropping-particle":"","family":"Stein","given":"Joshua D.","non-dropping-particle":"","parse-names":false,"suffix":""}],"container-title":"Retina","id":"ITEM-1","issue":"2","issued":{"date-parts":[["2013"]]},"page":"414-422","title":"Role of statins in the development and progression of age-related macular degeneration","type":"article-journal","volume":"33"},"uris":["http://www.mendeley.com/documents/?uuid=2da6300f-78cd-4656-8b63-ba07759367dd"]}],"mendeley":{"formattedCitation":"&lt;sup&gt;34&lt;/sup&gt;","plainTextFormattedCitation":"34","previouslyFormattedCitation":"&lt;sup&gt;34&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34</w:t>
            </w:r>
            <w:r w:rsidRPr="00593738">
              <w:rPr>
                <w:rFonts w:ascii="Arial" w:hAnsi="Arial" w:cs="Arial"/>
                <w:b/>
                <w:bCs/>
                <w:sz w:val="16"/>
                <w:szCs w:val="16"/>
              </w:rPr>
              <w:fldChar w:fldCharType="end"/>
            </w:r>
            <w:r w:rsidRPr="00593738">
              <w:rPr>
                <w:rFonts w:ascii="Arial" w:hAnsi="Arial" w:cs="Arial"/>
                <w:b/>
                <w:bCs/>
                <w:sz w:val="16"/>
                <w:szCs w:val="16"/>
              </w:rPr>
              <w:t>, 2013</w:t>
            </w:r>
          </w:p>
        </w:tc>
        <w:tc>
          <w:tcPr>
            <w:tcW w:w="1525" w:type="dxa"/>
            <w:vAlign w:val="center"/>
          </w:tcPr>
          <w:p w14:paraId="652BF12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Determine if statins are associated with AMD development or progression.</w:t>
            </w:r>
          </w:p>
        </w:tc>
        <w:tc>
          <w:tcPr>
            <w:tcW w:w="1535" w:type="dxa"/>
            <w:vAlign w:val="center"/>
          </w:tcPr>
          <w:p w14:paraId="61CEB90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ssess association between statins and AMD development</w:t>
            </w:r>
          </w:p>
        </w:tc>
        <w:tc>
          <w:tcPr>
            <w:tcW w:w="1749" w:type="dxa"/>
            <w:vAlign w:val="center"/>
          </w:tcPr>
          <w:p w14:paraId="529D68A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levated lipid levels and &gt;1 year of statin use are associated with exudative AMD risk. Lipid status influences the relationship between statins and AMD risk.</w:t>
            </w:r>
          </w:p>
        </w:tc>
        <w:tc>
          <w:tcPr>
            <w:tcW w:w="1521" w:type="dxa"/>
            <w:vAlign w:val="center"/>
          </w:tcPr>
          <w:p w14:paraId="7BC3EAE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ll &gt;60 years</w:t>
            </w:r>
          </w:p>
          <w:p w14:paraId="2618DC18" w14:textId="77777777" w:rsidR="00BF0D9D" w:rsidRPr="00593738" w:rsidRDefault="00BF0D9D" w:rsidP="009755C0">
            <w:pPr>
              <w:jc w:val="center"/>
              <w:rPr>
                <w:rFonts w:ascii="Arial" w:hAnsi="Arial" w:cs="Arial"/>
                <w:sz w:val="16"/>
                <w:szCs w:val="16"/>
              </w:rPr>
            </w:pPr>
          </w:p>
          <w:p w14:paraId="22C0559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Statin users: 67.9</w:t>
            </w:r>
          </w:p>
          <w:p w14:paraId="479F7524" w14:textId="77777777" w:rsidR="00BF0D9D" w:rsidRPr="00593738" w:rsidRDefault="00BF0D9D" w:rsidP="009755C0">
            <w:pPr>
              <w:jc w:val="center"/>
              <w:rPr>
                <w:rFonts w:ascii="Arial" w:hAnsi="Arial" w:cs="Arial"/>
                <w:sz w:val="16"/>
                <w:szCs w:val="16"/>
              </w:rPr>
            </w:pPr>
          </w:p>
          <w:p w14:paraId="4B5DBB4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n-statin users: 68.5</w:t>
            </w:r>
          </w:p>
          <w:p w14:paraId="65E6340F" w14:textId="77777777" w:rsidR="00BF0D9D" w:rsidRPr="00593738" w:rsidRDefault="00BF0D9D" w:rsidP="009755C0">
            <w:pPr>
              <w:jc w:val="center"/>
              <w:rPr>
                <w:rFonts w:ascii="Arial" w:hAnsi="Arial" w:cs="Arial"/>
                <w:sz w:val="16"/>
                <w:szCs w:val="16"/>
              </w:rPr>
            </w:pPr>
          </w:p>
        </w:tc>
        <w:tc>
          <w:tcPr>
            <w:tcW w:w="1531" w:type="dxa"/>
            <w:vAlign w:val="center"/>
          </w:tcPr>
          <w:p w14:paraId="4B68162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94" w:type="dxa"/>
            <w:vAlign w:val="center"/>
          </w:tcPr>
          <w:p w14:paraId="7327269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400161A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887" w:type="dxa"/>
            <w:vAlign w:val="center"/>
          </w:tcPr>
          <w:p w14:paraId="100D017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Statin use (all)</w:t>
            </w:r>
          </w:p>
        </w:tc>
      </w:tr>
      <w:tr w:rsidR="00BF0D9D" w:rsidRPr="00593738" w14:paraId="6332EA34" w14:textId="77777777" w:rsidTr="009755C0">
        <w:tc>
          <w:tcPr>
            <w:tcW w:w="1460" w:type="dxa"/>
            <w:shd w:val="clear" w:color="auto" w:fill="D0CECE" w:themeFill="background2" w:themeFillShade="E6"/>
            <w:vAlign w:val="center"/>
          </w:tcPr>
          <w:p w14:paraId="4FD4F957"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Yao</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002/prca.201200012","ISSN":"18628346","PMID":"23418058","abstract":"Purpose: A number of studies have shown that the levels of some proteins in the aqueous humor (AH) are altered and correlate with the mechanisms or prognosis of many eye diseases. To identify the possible mechanisms that lead to the development of wet age-related macular degeneration (AMD), a proteomic analysis of the AH composition from wet AMD patients was performed and compared with that from non-AMD cataract patients. Experimental design: Six wet AMD and six non-AMD cataract patients were enrolled. A proteomic approach which included two-dimensional electrophoresis coupled with MS and bioinformatics methods were used to identify AH proteins with altered expression in wet AMD compared with non-AMD patients. An ELISA was used to validate the proteomic results. Results: We separated 78 protein spots and identified 68 that were differently expressed in the wet AMD group and controls. Numerous proteins identified in this study are implicated in inflammation, apoptosis, angiogenesis, and oxidative stress. Conclusions and clinical relevance: The AH protein composition was significantly different between wet AMD and non-AMD patients. The proteins identified in this study may be potential biomarkers of wet AMD development and might play a role in the mechanisms of wet AMD. © 2013 WILEY-VCH Verlag GmbH &amp; Co. KGaA, Weinheim.","author":[{"dropping-particle":"","family":"Yao","given":"Jiaqi","non-dropping-particle":"","parse-names":false,"suffix":""},{"dropping-particle":"","family":"Liu","given":"Xiaoyi","non-dropping-particle":"","parse-names":false,"suffix":""},{"dropping-particle":"","family":"Yang","given":"Qin","non-dropping-particle":"","parse-names":false,"suffix":""},{"dropping-particle":"","family":"Zhuang","given":"Min","non-dropping-particle":"","parse-names":false,"suffix":""},{"dropping-particle":"","family":"Wang","given":"Feng","non-dropping-particle":"","parse-names":false,"suffix":""},{"dropping-particle":"","family":"Chen","given":"Xi","non-dropping-particle":"","parse-names":false,"suffix":""},{"dropping-particle":"","family":"Hang","given":"Hui","non-dropping-particle":"","parse-names":false,"suffix":""},{"dropping-particle":"","family":"Zhang","given":"Weiwei","non-dropping-particle":"","parse-names":false,"suffix":""},{"dropping-particle":"","family":"Liu","given":"Qinghuai","non-dropping-particle":"","parse-names":false,"suffix":""}],"container-title":"Proteomics - Clinical Applications","id":"ITEM-1","issue":"7-8","issued":{"date-parts":[["2013"]]},"page":"550-560","title":"Proteomic analysis of the aqueous humor in patients with wet age-related macular degeneration","type":"article-journal","volume":"7"},"uris":["http://www.mendeley.com/documents/?uuid=3b933fd4-bd80-4bf0-b505-9f99d9d370df"]}],"mendeley":{"formattedCitation":"&lt;sup&gt;35&lt;/sup&gt;","plainTextFormattedCitation":"35","previouslyFormattedCitation":"&lt;sup&gt;35&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35</w:t>
            </w:r>
            <w:r w:rsidRPr="00593738">
              <w:rPr>
                <w:rFonts w:ascii="Arial" w:hAnsi="Arial" w:cs="Arial"/>
                <w:b/>
                <w:bCs/>
                <w:sz w:val="16"/>
                <w:szCs w:val="16"/>
              </w:rPr>
              <w:fldChar w:fldCharType="end"/>
            </w:r>
            <w:r w:rsidRPr="00593738">
              <w:rPr>
                <w:rFonts w:ascii="Arial" w:hAnsi="Arial" w:cs="Arial"/>
                <w:b/>
                <w:bCs/>
                <w:sz w:val="16"/>
                <w:szCs w:val="16"/>
              </w:rPr>
              <w:t>, 2013</w:t>
            </w:r>
          </w:p>
        </w:tc>
        <w:tc>
          <w:tcPr>
            <w:tcW w:w="1525" w:type="dxa"/>
            <w:vAlign w:val="center"/>
          </w:tcPr>
          <w:p w14:paraId="386E67F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Identify the possible mechanisms that lead to the development of </w:t>
            </w:r>
            <w:proofErr w:type="spellStart"/>
            <w:r w:rsidRPr="00593738">
              <w:rPr>
                <w:rFonts w:ascii="Arial" w:hAnsi="Arial" w:cs="Arial"/>
                <w:sz w:val="16"/>
                <w:szCs w:val="16"/>
              </w:rPr>
              <w:t>wAMD</w:t>
            </w:r>
            <w:proofErr w:type="spellEnd"/>
            <w:r w:rsidRPr="00593738">
              <w:rPr>
                <w:rFonts w:ascii="Arial" w:hAnsi="Arial" w:cs="Arial"/>
                <w:sz w:val="16"/>
                <w:szCs w:val="16"/>
              </w:rPr>
              <w:t>.</w:t>
            </w:r>
          </w:p>
        </w:tc>
        <w:tc>
          <w:tcPr>
            <w:tcW w:w="1535" w:type="dxa"/>
            <w:vAlign w:val="center"/>
          </w:tcPr>
          <w:p w14:paraId="7E96E45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GO used to identify proteins and their function or pathway.</w:t>
            </w:r>
          </w:p>
        </w:tc>
        <w:tc>
          <w:tcPr>
            <w:tcW w:w="1749" w:type="dxa"/>
            <w:vAlign w:val="center"/>
          </w:tcPr>
          <w:p w14:paraId="7DC1C7B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AH composition was different between </w:t>
            </w:r>
            <w:proofErr w:type="spellStart"/>
            <w:r w:rsidRPr="00593738">
              <w:rPr>
                <w:rFonts w:ascii="Arial" w:hAnsi="Arial" w:cs="Arial"/>
                <w:sz w:val="16"/>
                <w:szCs w:val="16"/>
              </w:rPr>
              <w:t>wAMD</w:t>
            </w:r>
            <w:proofErr w:type="spellEnd"/>
            <w:r w:rsidRPr="00593738">
              <w:rPr>
                <w:rFonts w:ascii="Arial" w:hAnsi="Arial" w:cs="Arial"/>
                <w:sz w:val="16"/>
                <w:szCs w:val="16"/>
              </w:rPr>
              <w:t xml:space="preserve"> and non-AMD patients, and the identified proteins could be used as a biomarker for </w:t>
            </w:r>
            <w:proofErr w:type="spellStart"/>
            <w:r w:rsidRPr="00593738">
              <w:rPr>
                <w:rFonts w:ascii="Arial" w:hAnsi="Arial" w:cs="Arial"/>
                <w:sz w:val="16"/>
                <w:szCs w:val="16"/>
              </w:rPr>
              <w:t>wAMD</w:t>
            </w:r>
            <w:proofErr w:type="spellEnd"/>
            <w:r w:rsidRPr="00593738">
              <w:rPr>
                <w:rFonts w:ascii="Arial" w:hAnsi="Arial" w:cs="Arial"/>
                <w:sz w:val="16"/>
                <w:szCs w:val="16"/>
              </w:rPr>
              <w:t xml:space="preserve"> as they may play a role in pathogenesis.</w:t>
            </w:r>
          </w:p>
        </w:tc>
        <w:tc>
          <w:tcPr>
            <w:tcW w:w="1521" w:type="dxa"/>
            <w:vAlign w:val="center"/>
          </w:tcPr>
          <w:p w14:paraId="0E18DFCD" w14:textId="77777777" w:rsidR="00BF0D9D" w:rsidRPr="00593738" w:rsidRDefault="00BF0D9D" w:rsidP="009755C0">
            <w:pPr>
              <w:jc w:val="center"/>
              <w:rPr>
                <w:rFonts w:ascii="Arial" w:hAnsi="Arial" w:cs="Arial"/>
                <w:sz w:val="16"/>
                <w:szCs w:val="16"/>
              </w:rPr>
            </w:pPr>
            <w:proofErr w:type="spellStart"/>
            <w:r w:rsidRPr="00593738">
              <w:rPr>
                <w:rFonts w:ascii="Arial" w:hAnsi="Arial" w:cs="Arial"/>
                <w:sz w:val="16"/>
                <w:szCs w:val="16"/>
              </w:rPr>
              <w:t>wAMD</w:t>
            </w:r>
            <w:proofErr w:type="spellEnd"/>
            <w:r w:rsidRPr="00593738">
              <w:rPr>
                <w:rFonts w:ascii="Arial" w:hAnsi="Arial" w:cs="Arial"/>
                <w:sz w:val="16"/>
                <w:szCs w:val="16"/>
              </w:rPr>
              <w:t>: 56.17±9.28</w:t>
            </w:r>
          </w:p>
          <w:p w14:paraId="6B4E8739" w14:textId="77777777" w:rsidR="00BF0D9D" w:rsidRPr="00593738" w:rsidRDefault="00BF0D9D" w:rsidP="009755C0">
            <w:pPr>
              <w:jc w:val="center"/>
              <w:rPr>
                <w:rFonts w:ascii="Arial" w:hAnsi="Arial" w:cs="Arial"/>
                <w:sz w:val="16"/>
                <w:szCs w:val="16"/>
              </w:rPr>
            </w:pPr>
          </w:p>
          <w:p w14:paraId="3EA6880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control: 57.5±2.95</w:t>
            </w:r>
          </w:p>
        </w:tc>
        <w:tc>
          <w:tcPr>
            <w:tcW w:w="1531" w:type="dxa"/>
            <w:vAlign w:val="center"/>
          </w:tcPr>
          <w:p w14:paraId="15BE1565" w14:textId="77777777" w:rsidR="00BF0D9D" w:rsidRPr="00593738" w:rsidRDefault="00BF0D9D" w:rsidP="009755C0">
            <w:pPr>
              <w:jc w:val="center"/>
              <w:rPr>
                <w:rFonts w:ascii="Arial" w:hAnsi="Arial" w:cs="Arial"/>
                <w:sz w:val="16"/>
                <w:szCs w:val="16"/>
              </w:rPr>
            </w:pPr>
            <w:proofErr w:type="spellStart"/>
            <w:r w:rsidRPr="00593738">
              <w:rPr>
                <w:rFonts w:ascii="Arial" w:hAnsi="Arial" w:cs="Arial"/>
                <w:sz w:val="16"/>
                <w:szCs w:val="16"/>
              </w:rPr>
              <w:t>wAMD</w:t>
            </w:r>
            <w:proofErr w:type="spellEnd"/>
            <w:r w:rsidRPr="00593738">
              <w:rPr>
                <w:rFonts w:ascii="Arial" w:hAnsi="Arial" w:cs="Arial"/>
                <w:sz w:val="16"/>
                <w:szCs w:val="16"/>
              </w:rPr>
              <w:t>: 3/3</w:t>
            </w:r>
          </w:p>
          <w:p w14:paraId="38477FC9" w14:textId="77777777" w:rsidR="00BF0D9D" w:rsidRPr="00593738" w:rsidRDefault="00BF0D9D" w:rsidP="009755C0">
            <w:pPr>
              <w:jc w:val="center"/>
              <w:rPr>
                <w:rFonts w:ascii="Arial" w:hAnsi="Arial" w:cs="Arial"/>
                <w:sz w:val="16"/>
                <w:szCs w:val="16"/>
              </w:rPr>
            </w:pPr>
          </w:p>
          <w:p w14:paraId="29FE0F6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control: 3/3</w:t>
            </w:r>
          </w:p>
        </w:tc>
        <w:tc>
          <w:tcPr>
            <w:tcW w:w="1594" w:type="dxa"/>
            <w:vAlign w:val="center"/>
          </w:tcPr>
          <w:p w14:paraId="12A26E1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7C652EC1"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ataract (all)</w:t>
            </w:r>
          </w:p>
        </w:tc>
        <w:tc>
          <w:tcPr>
            <w:tcW w:w="1887" w:type="dxa"/>
            <w:vAlign w:val="center"/>
          </w:tcPr>
          <w:p w14:paraId="50BFA53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r>
      <w:tr w:rsidR="00BF0D9D" w:rsidRPr="00593738" w14:paraId="03DA61A6" w14:textId="77777777" w:rsidTr="009755C0">
        <w:tc>
          <w:tcPr>
            <w:tcW w:w="1460" w:type="dxa"/>
            <w:shd w:val="clear" w:color="auto" w:fill="D0CECE" w:themeFill="background2" w:themeFillShade="E6"/>
            <w:vAlign w:val="center"/>
          </w:tcPr>
          <w:p w14:paraId="334FACF3"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Yi</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111/aos.14248","ISSN":"17553768","PMID":"31531945","abstract":"Purpose: To characterize profile of cytokines in aqueous humour of common macular diseases during intravitreal anti-VEGF therapy. Methods: Aqueous humour from eyes with central retinal vein occlusion (CRVO), branch retinal vein occlusion (BRVO), diabetic macular oedema (DME), neovascular age-related macular degeneration (nAMD) or pathologic myopia associated choroidal neovascularization (pmCNV) was sampled prior to 1st (n = 144) and 2nd (n = 48) intravitreal anti-VEGF therapy. Cytokines including vascular endothelium growth factor (VEGF), intercellular adhesion molecule 1 (ICAM-1) and interleukin 6 (IL-6) were quantitated and analysed along with retinal thickness data by optical coherence tomography (OCT) across two intravitreal injections and five macular disease types. Results: ICAM-1, IL-6 and VEGF are positively associated in the aqueous humour of naive eyes (r = 0.39–0.77, p = 0.018 to &lt;0.0001). ICAM-1, VEGF and IL-6 were significantly higher in CRVO and DME while lowest in pmCNV (p &lt; 0.0001). Reduction of central retinal thickness (CRT) as a favourable response to anti-VEGF therapy was in the order of CRVO, BRVO, DME and nAMD/pmCNV (p &lt; 0.0001). The strongest predictor for favourable CRT reduction was baseline CRT (p &lt; 0.0001) followed by baseline ICAM-1 (p = 0.04). After the 1st intravitreal anti-VEGF therapy, VEGF in aqueous humour lowered significantly but ICAM-1 and IL-6 levels remained unchanged. ICAM-1 was not predictive for CRT reduction following 2nd anti-VEGF therapy. Conclusion: Rate of cytokine production is disease-dependent and higher in CRVO and DME. Anatomical response to intravitreal anti-VEGF therapy is disease-specific and best in RVO patients. A combination therapy using both anti-VEGF and anti-inflammatory therapeutics may be superior to single anti-VEGF therapy, at least for RVO and DME.","author":[{"dropping-particle":"","family":"Yi","given":"Quan Yong","non-dropping-particle":"","parse-names":false,"suffix":""},{"dropping-particle":"","family":"Wang","given":"Yan Yan","non-dropping-particle":"","parse-names":false,"suffix":""},{"dropping-particle":"","family":"Chen","given":"Li Shuang","non-dropping-particle":"","parse-names":false,"suffix":""},{"dropping-particle":"","family":"Li","given":"Wen Die","non-dropping-particle":"","parse-names":false,"suffix":""},{"dropping-particle":"","family":"Shen","given":"Yu","non-dropping-particle":"","parse-names":false,"suffix":""},{"dropping-particle":"","family":"Jin","given":"Yuanhui","non-dropping-particle":"","parse-names":false,"suffix":""},{"dropping-particle":"","family":"Yang","given":"Jie","non-dropping-particle":"","parse-names":false,"suffix":""},{"dropping-particle":"","family":"Wang","given":"Yuwen","non-dropping-particle":"","parse-names":false,"suffix":""},{"dropping-particle":"","family":"Yuan","given":"Jianshu","non-dropping-particle":"","parse-names":false,"suffix":""},{"dropping-particle":"","family":"Cheng","given":"Lingyun","non-dropping-particle":"","parse-names":false,"suffix":""}],"container-title":"Acta Ophthalmologica","id":"ITEM-1","issue":"3","issued":{"date-parts":[["2020"]]},"page":"e309-e315","title":"Implication of inflammatory cytokines in the aqueous humour for management of macular diseases","type":"article-journal","volume":"98"},"uris":["http://www.mendeley.com/documents/?uuid=91eff708-4937-4e5d-b262-bc4e42f27126"]}],"mendeley":{"formattedCitation":"&lt;sup&gt;36&lt;/sup&gt;","plainTextFormattedCitation":"36","previouslyFormattedCitation":"&lt;sup&gt;36&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36</w:t>
            </w:r>
            <w:r w:rsidRPr="00593738">
              <w:rPr>
                <w:rFonts w:ascii="Arial" w:hAnsi="Arial" w:cs="Arial"/>
                <w:b/>
                <w:bCs/>
                <w:sz w:val="16"/>
                <w:szCs w:val="16"/>
              </w:rPr>
              <w:fldChar w:fldCharType="end"/>
            </w:r>
            <w:r w:rsidRPr="00593738">
              <w:rPr>
                <w:rFonts w:ascii="Arial" w:hAnsi="Arial" w:cs="Arial"/>
                <w:b/>
                <w:bCs/>
                <w:sz w:val="16"/>
                <w:szCs w:val="16"/>
              </w:rPr>
              <w:t>, 2020</w:t>
            </w:r>
          </w:p>
        </w:tc>
        <w:tc>
          <w:tcPr>
            <w:tcW w:w="1525" w:type="dxa"/>
            <w:vAlign w:val="center"/>
          </w:tcPr>
          <w:p w14:paraId="12AABAE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haracterize cytokines in aqueous humour of common macular diseases during intravitreal anti-VEGF therapy.</w:t>
            </w:r>
          </w:p>
        </w:tc>
        <w:tc>
          <w:tcPr>
            <w:tcW w:w="1535" w:type="dxa"/>
            <w:vAlign w:val="center"/>
          </w:tcPr>
          <w:p w14:paraId="3ACFD9A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ompare cytokines among the retinal diseases while adjusting for age and gender.</w:t>
            </w:r>
          </w:p>
        </w:tc>
        <w:tc>
          <w:tcPr>
            <w:tcW w:w="1749" w:type="dxa"/>
            <w:vAlign w:val="center"/>
          </w:tcPr>
          <w:p w14:paraId="52DC961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Rate of cytokine production and response to intravitreal anti-VEGF is disease-dependent. A combination therapy using both anti-VEGF and anti-inflammatory therapeutics may be superior to single anti-VEGF therapy.</w:t>
            </w:r>
          </w:p>
        </w:tc>
        <w:tc>
          <w:tcPr>
            <w:tcW w:w="1521" w:type="dxa"/>
            <w:vAlign w:val="center"/>
          </w:tcPr>
          <w:p w14:paraId="73767DF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56±14</w:t>
            </w:r>
          </w:p>
        </w:tc>
        <w:tc>
          <w:tcPr>
            <w:tcW w:w="1531" w:type="dxa"/>
            <w:vAlign w:val="center"/>
          </w:tcPr>
          <w:p w14:paraId="23CC555D"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76/68</w:t>
            </w:r>
          </w:p>
        </w:tc>
        <w:tc>
          <w:tcPr>
            <w:tcW w:w="1594" w:type="dxa"/>
            <w:vAlign w:val="center"/>
          </w:tcPr>
          <w:p w14:paraId="70F38D6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4A84803C"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 xml:space="preserve">CRVO (21), DME (22), BRVO (34), </w:t>
            </w:r>
            <w:proofErr w:type="spellStart"/>
            <w:r w:rsidRPr="00593738">
              <w:rPr>
                <w:rFonts w:ascii="Arial" w:hAnsi="Arial" w:cs="Arial"/>
                <w:sz w:val="16"/>
                <w:szCs w:val="16"/>
              </w:rPr>
              <w:t>nAMD</w:t>
            </w:r>
            <w:proofErr w:type="spellEnd"/>
            <w:r w:rsidRPr="00593738">
              <w:rPr>
                <w:rFonts w:ascii="Arial" w:hAnsi="Arial" w:cs="Arial"/>
                <w:sz w:val="16"/>
                <w:szCs w:val="16"/>
              </w:rPr>
              <w:t xml:space="preserve"> (35), </w:t>
            </w:r>
            <w:proofErr w:type="spellStart"/>
            <w:r w:rsidRPr="00593738">
              <w:rPr>
                <w:rFonts w:ascii="Arial" w:hAnsi="Arial" w:cs="Arial"/>
                <w:sz w:val="16"/>
                <w:szCs w:val="16"/>
              </w:rPr>
              <w:t>pmCNV</w:t>
            </w:r>
            <w:proofErr w:type="spellEnd"/>
            <w:r w:rsidRPr="00593738">
              <w:rPr>
                <w:rFonts w:ascii="Arial" w:hAnsi="Arial" w:cs="Arial"/>
                <w:sz w:val="16"/>
                <w:szCs w:val="16"/>
              </w:rPr>
              <w:t xml:space="preserve"> (32)</w:t>
            </w:r>
          </w:p>
        </w:tc>
        <w:tc>
          <w:tcPr>
            <w:tcW w:w="1887" w:type="dxa"/>
            <w:vAlign w:val="center"/>
          </w:tcPr>
          <w:p w14:paraId="5838532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r>
      <w:tr w:rsidR="00BF0D9D" w:rsidRPr="00593738" w14:paraId="2424A7D3" w14:textId="77777777" w:rsidTr="009755C0">
        <w:tc>
          <w:tcPr>
            <w:tcW w:w="1460" w:type="dxa"/>
            <w:shd w:val="clear" w:color="auto" w:fill="D0CECE" w:themeFill="background2" w:themeFillShade="E6"/>
            <w:vAlign w:val="center"/>
          </w:tcPr>
          <w:p w14:paraId="6BE0E16A" w14:textId="77777777" w:rsidR="00BF0D9D" w:rsidRPr="00593738" w:rsidRDefault="00BF0D9D" w:rsidP="009755C0">
            <w:pPr>
              <w:jc w:val="center"/>
              <w:rPr>
                <w:rFonts w:ascii="Arial" w:hAnsi="Arial" w:cs="Arial"/>
                <w:b/>
                <w:bCs/>
                <w:sz w:val="16"/>
                <w:szCs w:val="16"/>
              </w:rPr>
            </w:pPr>
            <w:r w:rsidRPr="00593738">
              <w:rPr>
                <w:rFonts w:ascii="Arial" w:hAnsi="Arial" w:cs="Arial"/>
                <w:b/>
                <w:bCs/>
                <w:sz w:val="16"/>
                <w:szCs w:val="16"/>
              </w:rPr>
              <w:t>Yip</w:t>
            </w:r>
            <w:r w:rsidRPr="00593738">
              <w:rPr>
                <w:rFonts w:ascii="Arial" w:hAnsi="Arial" w:cs="Arial"/>
                <w:b/>
                <w:bCs/>
                <w:sz w:val="16"/>
                <w:szCs w:val="16"/>
              </w:rPr>
              <w:fldChar w:fldCharType="begin" w:fldLock="1"/>
            </w:r>
            <w:r w:rsidRPr="00593738">
              <w:rPr>
                <w:rFonts w:ascii="Arial" w:hAnsi="Arial" w:cs="Arial"/>
                <w:b/>
                <w:bCs/>
                <w:sz w:val="16"/>
                <w:szCs w:val="16"/>
              </w:rPr>
              <w:instrText>ADDIN CSL_CITATION {"citationItems":[{"id":"ITEM-1","itemData":{"DOI":"10.1371/journal.pone.0132565","ISSN":"19326203","PMID":"26176222","abstract":"Purpose To examine the cross sectional and longitudinal relationship between cardiovascular risk factors and age-related macular degeneration (AMD) in a large British cohort study. Methods The EPIC Norfolk Eye study is nested in a larger prospective cohort study. Data on cardiovascular risk factors were collected at baseline (1993-1997) and follow up (2006-2011) via clinical examination, validated lifestyle questionnaires and serum blood samples. AMD was ascertained using standardised grading of fundus photographs at the follow up. Logistic regression was used to examine associations between baseline and follow up risk factors with AMD. Results 5,344 pairs (62.0% of total 8623) of fundus photographs were of sufficient quality for grading of AMD in participants with mean age of 67.4 years old (range 44-91) at diagnosis. There were 28 cases of late AMD (0.5%, 95% confidence interval (CI)=0.3-0.8%) and 645 cases of early AMD (12.1%, 95%CI=11.2-13.0.%). In multivariable analysis, older people with higher levels of baseline high density lipoprotein- cholesterol (HDL-C ) and C-reactive protein (CRP) were more likely to have any signs of AMD, after adjusting for sex, education, smoking, and systolic blood pressure. In cross sectional analysis, only older age and higher HDL were significantly associated with AMD. Copyright:","author":[{"dropping-particle":"","family":"Yip","given":"Jennifer L.Y.","non-dropping-particle":"","parse-names":false,"suffix":""},{"dropping-particle":"","family":"Khawaja","given":"Anthony P.","non-dropping-particle":"","parse-names":false,"suffix":""},{"dropping-particle":"","family":"Chan","given":"Michelle P.Y.","non-dropping-particle":"","parse-names":false,"suffix":""},{"dropping-particle":"","family":"Broadway","given":"David C.","non-dropping-particle":"","parse-names":false,"suffix":""},{"dropping-particle":"","family":"Peto","given":"Tunde","non-dropping-particle":"","parse-names":false,"suffix":""},{"dropping-particle":"","family":"Tufail","given":"Adnan","non-dropping-particle":"","parse-names":false,"suffix":""},{"dropping-particle":"","family":"Luben","given":"Robert","non-dropping-particle":"","parse-names":false,"suffix":""},{"dropping-particle":"","family":"Hayat","given":"Shabina","non-dropping-particle":"","parse-names":false,"suffix":""},{"dropping-particle":"","family":"Bhaniani","given":"Amit","non-dropping-particle":"","parse-names":false,"suffix":""},{"dropping-particle":"","family":"Wareham","given":"Nicholas J.","non-dropping-particle":"","parse-names":false,"suffix":""},{"dropping-particle":"","family":"Khaw","given":"Kay Tee","non-dropping-particle":"","parse-names":false,"suffix":""},{"dropping-particle":"","family":"Foster","given":"Paul J.","non-dropping-particle":"","parse-names":false,"suffix":""}],"container-title":"PLoS ONE","id":"ITEM-1","issue":"7","issued":{"date-parts":[["2015"]]},"page":"1-11","title":"Cross sectional and longitudinal associations between cardiovascular risk factors and age related macular degeneration in the EPICNorfolk eye study","type":"article-journal","volume":"10"},"uris":["http://www.mendeley.com/documents/?uuid=d2b44ecb-769c-4d57-b0a7-db62451774e0"]}],"mendeley":{"formattedCitation":"&lt;sup&gt;37&lt;/sup&gt;","plainTextFormattedCitation":"37","previouslyFormattedCitation":"&lt;sup&gt;37&lt;/sup&gt;"},"properties":{"noteIndex":0},"schema":"https://github.com/citation-style-language/schema/raw/master/csl-citation.json"}</w:instrText>
            </w:r>
            <w:r w:rsidRPr="00593738">
              <w:rPr>
                <w:rFonts w:ascii="Arial" w:hAnsi="Arial" w:cs="Arial"/>
                <w:b/>
                <w:bCs/>
                <w:sz w:val="16"/>
                <w:szCs w:val="16"/>
              </w:rPr>
              <w:fldChar w:fldCharType="separate"/>
            </w:r>
            <w:r w:rsidRPr="00593738">
              <w:rPr>
                <w:rFonts w:ascii="Arial" w:hAnsi="Arial" w:cs="Arial"/>
                <w:bCs/>
                <w:noProof/>
                <w:sz w:val="16"/>
                <w:szCs w:val="16"/>
                <w:vertAlign w:val="superscript"/>
              </w:rPr>
              <w:t>37</w:t>
            </w:r>
            <w:r w:rsidRPr="00593738">
              <w:rPr>
                <w:rFonts w:ascii="Arial" w:hAnsi="Arial" w:cs="Arial"/>
                <w:b/>
                <w:bCs/>
                <w:sz w:val="16"/>
                <w:szCs w:val="16"/>
              </w:rPr>
              <w:fldChar w:fldCharType="end"/>
            </w:r>
            <w:r w:rsidRPr="00593738">
              <w:rPr>
                <w:rFonts w:ascii="Arial" w:hAnsi="Arial" w:cs="Arial"/>
                <w:b/>
                <w:bCs/>
                <w:sz w:val="16"/>
                <w:szCs w:val="16"/>
              </w:rPr>
              <w:t>, 2015</w:t>
            </w:r>
          </w:p>
        </w:tc>
        <w:tc>
          <w:tcPr>
            <w:tcW w:w="1525" w:type="dxa"/>
            <w:vAlign w:val="center"/>
          </w:tcPr>
          <w:p w14:paraId="2D347D9F"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 relationship between cardiovascular risk factors and AMD.</w:t>
            </w:r>
          </w:p>
        </w:tc>
        <w:tc>
          <w:tcPr>
            <w:tcW w:w="1535" w:type="dxa"/>
            <w:vAlign w:val="center"/>
          </w:tcPr>
          <w:p w14:paraId="51C3F5A2"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Examine the effect of detected risk factors on AMD.</w:t>
            </w:r>
          </w:p>
        </w:tc>
        <w:tc>
          <w:tcPr>
            <w:tcW w:w="1749" w:type="dxa"/>
            <w:vAlign w:val="center"/>
          </w:tcPr>
          <w:p w14:paraId="65B31C85"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CRP and HDL-C were associated with increased odds of AMD development.</w:t>
            </w:r>
          </w:p>
        </w:tc>
        <w:tc>
          <w:tcPr>
            <w:tcW w:w="1521" w:type="dxa"/>
            <w:vAlign w:val="center"/>
          </w:tcPr>
          <w:p w14:paraId="2359FDE6"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t baseline :</w:t>
            </w:r>
          </w:p>
          <w:p w14:paraId="4E6E2364"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67.4 (44-91)</w:t>
            </w:r>
          </w:p>
        </w:tc>
        <w:tc>
          <w:tcPr>
            <w:tcW w:w="1531" w:type="dxa"/>
            <w:vAlign w:val="center"/>
          </w:tcPr>
          <w:p w14:paraId="72508E10"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t baseline: 259/414</w:t>
            </w:r>
          </w:p>
        </w:tc>
        <w:tc>
          <w:tcPr>
            <w:tcW w:w="1594" w:type="dxa"/>
            <w:vAlign w:val="center"/>
          </w:tcPr>
          <w:p w14:paraId="1766FAB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t detailed</w:t>
            </w:r>
          </w:p>
        </w:tc>
        <w:tc>
          <w:tcPr>
            <w:tcW w:w="1588" w:type="dxa"/>
            <w:vAlign w:val="center"/>
          </w:tcPr>
          <w:p w14:paraId="64AE1979"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all)</w:t>
            </w:r>
          </w:p>
        </w:tc>
        <w:tc>
          <w:tcPr>
            <w:tcW w:w="1887" w:type="dxa"/>
            <w:vAlign w:val="center"/>
          </w:tcPr>
          <w:p w14:paraId="0614179E"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t baseline -</w:t>
            </w:r>
          </w:p>
          <w:p w14:paraId="4BDAC803"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AMD: Inactive (153), current or former smoker (307), A level education (282), non-manual labourer (228)</w:t>
            </w:r>
          </w:p>
          <w:p w14:paraId="2337FD19" w14:textId="77777777" w:rsidR="00BF0D9D" w:rsidRPr="00593738" w:rsidRDefault="00BF0D9D" w:rsidP="009755C0">
            <w:pPr>
              <w:jc w:val="center"/>
              <w:rPr>
                <w:rFonts w:ascii="Arial" w:hAnsi="Arial" w:cs="Arial"/>
                <w:sz w:val="16"/>
                <w:szCs w:val="16"/>
              </w:rPr>
            </w:pPr>
          </w:p>
          <w:p w14:paraId="35F5720A" w14:textId="77777777" w:rsidR="00BF0D9D" w:rsidRPr="00593738" w:rsidRDefault="00BF0D9D" w:rsidP="009755C0">
            <w:pPr>
              <w:jc w:val="center"/>
              <w:rPr>
                <w:rFonts w:ascii="Arial" w:hAnsi="Arial" w:cs="Arial"/>
                <w:sz w:val="16"/>
                <w:szCs w:val="16"/>
              </w:rPr>
            </w:pPr>
            <w:r w:rsidRPr="00593738">
              <w:rPr>
                <w:rFonts w:ascii="Arial" w:hAnsi="Arial" w:cs="Arial"/>
                <w:sz w:val="16"/>
                <w:szCs w:val="16"/>
              </w:rPr>
              <w:t>No AMD: Inactive (984), current or former smoker (2164), A level education (2111), non-manual labourer (3050)</w:t>
            </w:r>
          </w:p>
        </w:tc>
      </w:tr>
    </w:tbl>
    <w:p w14:paraId="2D471A5A" w14:textId="77777777" w:rsidR="00BF0D9D" w:rsidRPr="00593738" w:rsidRDefault="00BF0D9D" w:rsidP="00BF0D9D">
      <w:pPr>
        <w:rPr>
          <w:rFonts w:ascii="Arial" w:hAnsi="Arial" w:cs="Arial"/>
          <w:sz w:val="24"/>
          <w:szCs w:val="24"/>
        </w:rPr>
      </w:pPr>
    </w:p>
    <w:p w14:paraId="1BCABA3A" w14:textId="77777777" w:rsidR="00BF0D9D" w:rsidRPr="00543566" w:rsidRDefault="00BF0D9D" w:rsidP="00BF0D9D">
      <w:pPr>
        <w:rPr>
          <w:rFonts w:ascii="Arial" w:hAnsi="Arial" w:cs="Arial"/>
          <w:sz w:val="20"/>
          <w:szCs w:val="20"/>
        </w:rPr>
      </w:pPr>
      <w:r w:rsidRPr="00543566">
        <w:rPr>
          <w:rFonts w:ascii="Arial" w:hAnsi="Arial" w:cs="Arial"/>
          <w:b/>
          <w:bCs/>
          <w:sz w:val="20"/>
          <w:szCs w:val="20"/>
        </w:rPr>
        <w:lastRenderedPageBreak/>
        <w:t>Abbreviations</w:t>
      </w:r>
      <w:r w:rsidRPr="00543566">
        <w:rPr>
          <w:rFonts w:ascii="Arial" w:hAnsi="Arial" w:cs="Arial"/>
          <w:sz w:val="20"/>
          <w:szCs w:val="20"/>
        </w:rPr>
        <w:t xml:space="preserve">: AMD = age-related macular degeneration, AI=artificial intelligence, PCA=principal component analysis, nAMD=neovascular age-related macular degeneration, PCV= polypoidal Choroidal Vasculopathy, CRP=c reactive protein, OPLS-DA= Orthogonal Projections to Latent Structures Discriminant Analysis, </w:t>
      </w:r>
      <w:proofErr w:type="spellStart"/>
      <w:r w:rsidRPr="00543566">
        <w:rPr>
          <w:rFonts w:ascii="Arial" w:hAnsi="Arial" w:cs="Arial"/>
          <w:sz w:val="20"/>
          <w:szCs w:val="20"/>
        </w:rPr>
        <w:t>wAMD</w:t>
      </w:r>
      <w:proofErr w:type="spellEnd"/>
      <w:r w:rsidRPr="00543566">
        <w:rPr>
          <w:rFonts w:ascii="Arial" w:hAnsi="Arial" w:cs="Arial"/>
          <w:sz w:val="20"/>
          <w:szCs w:val="20"/>
        </w:rPr>
        <w:t xml:space="preserve">=wet age-related macular degeneration, KEGG= Kyoto Encyclopedia of Genes and Genomes, GA=geographic atrophy, </w:t>
      </w:r>
      <w:proofErr w:type="spellStart"/>
      <w:r w:rsidRPr="00543566">
        <w:rPr>
          <w:rFonts w:ascii="Arial" w:hAnsi="Arial" w:cs="Arial"/>
          <w:sz w:val="20"/>
          <w:szCs w:val="20"/>
        </w:rPr>
        <w:t>sPLS</w:t>
      </w:r>
      <w:proofErr w:type="spellEnd"/>
      <w:r w:rsidRPr="00543566">
        <w:rPr>
          <w:rFonts w:ascii="Arial" w:hAnsi="Arial" w:cs="Arial"/>
          <w:sz w:val="20"/>
          <w:szCs w:val="20"/>
        </w:rPr>
        <w:t xml:space="preserve">-DA= Sparse Partial Least Squares Discriminant Analysis, SMOTE= Synthetic Minority Oversampling Technique, EFA= exploratory factor analysis, PDR = proliferative diabetic retinopathy, ERM=epiretinal membrane, GO=gene ontology, CRVO=central retinal vein occlusion, DME=diabetic macular edema, </w:t>
      </w:r>
      <w:proofErr w:type="spellStart"/>
      <w:r w:rsidRPr="00543566">
        <w:rPr>
          <w:rFonts w:ascii="Arial" w:hAnsi="Arial" w:cs="Arial"/>
          <w:sz w:val="20"/>
          <w:szCs w:val="20"/>
        </w:rPr>
        <w:t>pmCNV</w:t>
      </w:r>
      <w:proofErr w:type="spellEnd"/>
      <w:r w:rsidRPr="00543566">
        <w:rPr>
          <w:rFonts w:ascii="Arial" w:hAnsi="Arial" w:cs="Arial"/>
          <w:sz w:val="20"/>
          <w:szCs w:val="20"/>
        </w:rPr>
        <w:t>= pathologic myopia associated choroidal neovascularization, HTN=hypertension, VEGF=vascular endothelial growth factor, IHD=ischemic heart disease, PVRL= primary vitreoretinal lymphoma, INUI= idiopathic non-infectious uveitis, RRD= rhegmatogenous retinal detachment , CAD=coronary artery disease, CVD=cardiovascular disease, CNV= choroidal neovascularization</w:t>
      </w:r>
      <w:r w:rsidRPr="00543566">
        <w:rPr>
          <w:rFonts w:ascii="Arial" w:hAnsi="Arial" w:cs="Arial"/>
          <w:sz w:val="20"/>
          <w:szCs w:val="20"/>
        </w:rPr>
        <w:br w:type="page"/>
      </w:r>
    </w:p>
    <w:p w14:paraId="4B56FA24" w14:textId="77777777" w:rsidR="00BF0D9D" w:rsidRPr="00593738" w:rsidRDefault="00BF0D9D" w:rsidP="00BF0D9D">
      <w:pPr>
        <w:rPr>
          <w:rFonts w:ascii="Arial" w:hAnsi="Arial" w:cs="Arial"/>
          <w:sz w:val="24"/>
          <w:szCs w:val="24"/>
        </w:rPr>
      </w:pPr>
    </w:p>
    <w:p w14:paraId="62C72452"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sz w:val="24"/>
          <w:szCs w:val="24"/>
        </w:rPr>
        <w:fldChar w:fldCharType="begin" w:fldLock="1"/>
      </w:r>
      <w:r w:rsidRPr="00593738">
        <w:rPr>
          <w:rFonts w:ascii="Arial" w:hAnsi="Arial" w:cs="Arial"/>
          <w:sz w:val="24"/>
          <w:szCs w:val="24"/>
        </w:rPr>
        <w:instrText xml:space="preserve">ADDIN Mendeley Bibliography CSL_BIBLIOGRAPHY </w:instrText>
      </w:r>
      <w:r w:rsidRPr="00593738">
        <w:rPr>
          <w:rFonts w:ascii="Arial" w:hAnsi="Arial" w:cs="Arial"/>
          <w:sz w:val="24"/>
          <w:szCs w:val="24"/>
        </w:rPr>
        <w:fldChar w:fldCharType="separate"/>
      </w:r>
      <w:r w:rsidRPr="00593738">
        <w:rPr>
          <w:rFonts w:ascii="Arial" w:hAnsi="Arial" w:cs="Arial"/>
          <w:noProof/>
          <w:sz w:val="24"/>
          <w:szCs w:val="24"/>
        </w:rPr>
        <w:t xml:space="preserve">1. </w:t>
      </w:r>
      <w:r w:rsidRPr="00593738">
        <w:rPr>
          <w:rFonts w:ascii="Arial" w:hAnsi="Arial" w:cs="Arial"/>
          <w:noProof/>
          <w:sz w:val="24"/>
          <w:szCs w:val="24"/>
        </w:rPr>
        <w:tab/>
        <w:t xml:space="preserve">Acar İE, Lores-Motta L, Colijn JM, et al. </w:t>
      </w:r>
      <w:r w:rsidRPr="00593738">
        <w:rPr>
          <w:rFonts w:ascii="Arial" w:hAnsi="Arial" w:cs="Arial"/>
          <w:i/>
          <w:iCs/>
          <w:noProof/>
          <w:sz w:val="24"/>
          <w:szCs w:val="24"/>
        </w:rPr>
        <w:t>Integrating Metabolomics, Genomics, and Disease Pathways in Age-Related Macular Degeneration: The EYE-RISK Consortium</w:t>
      </w:r>
      <w:r w:rsidRPr="00593738">
        <w:rPr>
          <w:rFonts w:ascii="Arial" w:hAnsi="Arial" w:cs="Arial"/>
          <w:noProof/>
          <w:sz w:val="24"/>
          <w:szCs w:val="24"/>
        </w:rPr>
        <w:t>. Vol 127.; 2020. doi:10.1016/j.ophtha.2020.06.020</w:t>
      </w:r>
    </w:p>
    <w:p w14:paraId="0CC9578D"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 </w:t>
      </w:r>
      <w:r w:rsidRPr="00593738">
        <w:rPr>
          <w:rFonts w:ascii="Arial" w:hAnsi="Arial" w:cs="Arial"/>
          <w:noProof/>
          <w:sz w:val="24"/>
          <w:szCs w:val="24"/>
        </w:rPr>
        <w:tab/>
        <w:t xml:space="preserve">Arai Y, Takahashi H, Inoda S, et al. Aqueous humour proteins and treatment outcomes of anti-VEGF therapy in neovascular age-related macular degeneration. </w:t>
      </w:r>
      <w:r w:rsidRPr="00593738">
        <w:rPr>
          <w:rFonts w:ascii="Arial" w:hAnsi="Arial" w:cs="Arial"/>
          <w:i/>
          <w:iCs/>
          <w:noProof/>
          <w:sz w:val="24"/>
          <w:szCs w:val="24"/>
        </w:rPr>
        <w:t>PLoS One</w:t>
      </w:r>
      <w:r w:rsidRPr="00593738">
        <w:rPr>
          <w:rFonts w:ascii="Arial" w:hAnsi="Arial" w:cs="Arial"/>
          <w:noProof/>
          <w:sz w:val="24"/>
          <w:szCs w:val="24"/>
        </w:rPr>
        <w:t>. 2020;15(3):1-14. doi:10.1371/journal.pone.0229342</w:t>
      </w:r>
    </w:p>
    <w:p w14:paraId="23307612"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3. </w:t>
      </w:r>
      <w:r w:rsidRPr="00593738">
        <w:rPr>
          <w:rFonts w:ascii="Arial" w:hAnsi="Arial" w:cs="Arial"/>
          <w:noProof/>
          <w:sz w:val="24"/>
          <w:szCs w:val="24"/>
        </w:rPr>
        <w:tab/>
        <w:t xml:space="preserve">Boekhoorn SS. C-reactive Protein Level and Risk of Aging Macula Disorder. </w:t>
      </w:r>
      <w:r w:rsidRPr="00593738">
        <w:rPr>
          <w:rFonts w:ascii="Arial" w:hAnsi="Arial" w:cs="Arial"/>
          <w:i/>
          <w:iCs/>
          <w:noProof/>
          <w:sz w:val="24"/>
          <w:szCs w:val="24"/>
        </w:rPr>
        <w:t>Arch Ophthalmol</w:t>
      </w:r>
      <w:r w:rsidRPr="00593738">
        <w:rPr>
          <w:rFonts w:ascii="Arial" w:hAnsi="Arial" w:cs="Arial"/>
          <w:noProof/>
          <w:sz w:val="24"/>
          <w:szCs w:val="24"/>
        </w:rPr>
        <w:t>. 2007;125(10):1396. doi:10.1001/archopht.125.10.1396</w:t>
      </w:r>
    </w:p>
    <w:p w14:paraId="152E4CB6"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4. </w:t>
      </w:r>
      <w:r w:rsidRPr="00593738">
        <w:rPr>
          <w:rFonts w:ascii="Arial" w:hAnsi="Arial" w:cs="Arial"/>
          <w:noProof/>
          <w:sz w:val="24"/>
          <w:szCs w:val="24"/>
        </w:rPr>
        <w:tab/>
        <w:t xml:space="preserve">Buch H, Vinding T, la Cour M, Jensen GB, Prause JU, Nielsen N V. Risk factors for age-related maculopathy in a 14-year follow-up study: The Copenhagen City Eye Study. </w:t>
      </w:r>
      <w:r w:rsidRPr="00593738">
        <w:rPr>
          <w:rFonts w:ascii="Arial" w:hAnsi="Arial" w:cs="Arial"/>
          <w:i/>
          <w:iCs/>
          <w:noProof/>
          <w:sz w:val="24"/>
          <w:szCs w:val="24"/>
        </w:rPr>
        <w:t>Acta Ophthalmol Scand</w:t>
      </w:r>
      <w:r w:rsidRPr="00593738">
        <w:rPr>
          <w:rFonts w:ascii="Arial" w:hAnsi="Arial" w:cs="Arial"/>
          <w:noProof/>
          <w:sz w:val="24"/>
          <w:szCs w:val="24"/>
        </w:rPr>
        <w:t>. 2005;83(4):409-418. doi:10.1111/j.1600-0420.2005.00492.x</w:t>
      </w:r>
    </w:p>
    <w:p w14:paraId="2C419020"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5. </w:t>
      </w:r>
      <w:r w:rsidRPr="00593738">
        <w:rPr>
          <w:rFonts w:ascii="Arial" w:hAnsi="Arial" w:cs="Arial"/>
          <w:noProof/>
          <w:sz w:val="24"/>
          <w:szCs w:val="24"/>
        </w:rPr>
        <w:tab/>
        <w:t xml:space="preserve">Chaker L, Buitendijk GHS, Dehghan A, et al. Thyroid function and age-related macular degeneration: A prospective population-based cohort study - the Rotterdam Study. </w:t>
      </w:r>
      <w:r w:rsidRPr="00593738">
        <w:rPr>
          <w:rFonts w:ascii="Arial" w:hAnsi="Arial" w:cs="Arial"/>
          <w:i/>
          <w:iCs/>
          <w:noProof/>
          <w:sz w:val="24"/>
          <w:szCs w:val="24"/>
        </w:rPr>
        <w:t>BMC Med</w:t>
      </w:r>
      <w:r w:rsidRPr="00593738">
        <w:rPr>
          <w:rFonts w:ascii="Arial" w:hAnsi="Arial" w:cs="Arial"/>
          <w:noProof/>
          <w:sz w:val="24"/>
          <w:szCs w:val="24"/>
        </w:rPr>
        <w:t>. 2015;13(1):1-8. doi:10.1186/s12916-015-0329-0</w:t>
      </w:r>
    </w:p>
    <w:p w14:paraId="6A42E354"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6. </w:t>
      </w:r>
      <w:r w:rsidRPr="00593738">
        <w:rPr>
          <w:rFonts w:ascii="Arial" w:hAnsi="Arial" w:cs="Arial"/>
          <w:noProof/>
          <w:sz w:val="24"/>
          <w:szCs w:val="24"/>
        </w:rPr>
        <w:tab/>
        <w:t xml:space="preserve">Cougnard-Grégoire A, Delyfer MN, Korobelnik JF, et al. Elevated high-density lipoprotein cholesterol and age-related macular degeneration: The Alienor study. </w:t>
      </w:r>
      <w:r w:rsidRPr="00593738">
        <w:rPr>
          <w:rFonts w:ascii="Arial" w:hAnsi="Arial" w:cs="Arial"/>
          <w:i/>
          <w:iCs/>
          <w:noProof/>
          <w:sz w:val="24"/>
          <w:szCs w:val="24"/>
        </w:rPr>
        <w:t>PLoS One</w:t>
      </w:r>
      <w:r w:rsidRPr="00593738">
        <w:rPr>
          <w:rFonts w:ascii="Arial" w:hAnsi="Arial" w:cs="Arial"/>
          <w:noProof/>
          <w:sz w:val="24"/>
          <w:szCs w:val="24"/>
        </w:rPr>
        <w:t>. 2014;9(3). doi:10.1371/journal.pone.0090973</w:t>
      </w:r>
    </w:p>
    <w:p w14:paraId="23180734"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7. </w:t>
      </w:r>
      <w:r w:rsidRPr="00593738">
        <w:rPr>
          <w:rFonts w:ascii="Arial" w:hAnsi="Arial" w:cs="Arial"/>
          <w:noProof/>
          <w:sz w:val="24"/>
          <w:szCs w:val="24"/>
        </w:rPr>
        <w:tab/>
        <w:t xml:space="preserve">Gao Y, Teo YCK, Beuerman RW, Wong TY, Zhou L, Cheung CMG. A serum metabolomics study of patients with nAMD in response to anti-VEGF therapy. </w:t>
      </w:r>
      <w:r w:rsidRPr="00593738">
        <w:rPr>
          <w:rFonts w:ascii="Arial" w:hAnsi="Arial" w:cs="Arial"/>
          <w:i/>
          <w:iCs/>
          <w:noProof/>
          <w:sz w:val="24"/>
          <w:szCs w:val="24"/>
        </w:rPr>
        <w:t>Sci Rep</w:t>
      </w:r>
      <w:r w:rsidRPr="00593738">
        <w:rPr>
          <w:rFonts w:ascii="Arial" w:hAnsi="Arial" w:cs="Arial"/>
          <w:noProof/>
          <w:sz w:val="24"/>
          <w:szCs w:val="24"/>
        </w:rPr>
        <w:t>. 2020;10(1):1-10. doi:10.1038/s41598-020-58346-3</w:t>
      </w:r>
    </w:p>
    <w:p w14:paraId="6BD908C4"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8. </w:t>
      </w:r>
      <w:r w:rsidRPr="00593738">
        <w:rPr>
          <w:rFonts w:ascii="Arial" w:hAnsi="Arial" w:cs="Arial"/>
          <w:noProof/>
          <w:sz w:val="24"/>
          <w:szCs w:val="24"/>
        </w:rPr>
        <w:tab/>
        <w:t xml:space="preserve">Han G, Wei P, He M, Teng H, Chu Y. Metabolomic Profiling of the Aqueous Humor in Patients with Wet Age-Related Macular Degeneration Using UHPLC-MS/MS. </w:t>
      </w:r>
      <w:r w:rsidRPr="00593738">
        <w:rPr>
          <w:rFonts w:ascii="Arial" w:hAnsi="Arial" w:cs="Arial"/>
          <w:i/>
          <w:iCs/>
          <w:noProof/>
          <w:sz w:val="24"/>
          <w:szCs w:val="24"/>
        </w:rPr>
        <w:t>J Proteome Res</w:t>
      </w:r>
      <w:r w:rsidRPr="00593738">
        <w:rPr>
          <w:rFonts w:ascii="Arial" w:hAnsi="Arial" w:cs="Arial"/>
          <w:noProof/>
          <w:sz w:val="24"/>
          <w:szCs w:val="24"/>
        </w:rPr>
        <w:t>. 2020;19(6):2358-2366. doi:10.1021/acs.jproteome.0c00036</w:t>
      </w:r>
    </w:p>
    <w:p w14:paraId="00322DDC"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9. </w:t>
      </w:r>
      <w:r w:rsidRPr="00593738">
        <w:rPr>
          <w:rFonts w:ascii="Arial" w:hAnsi="Arial" w:cs="Arial"/>
          <w:noProof/>
          <w:sz w:val="24"/>
          <w:szCs w:val="24"/>
        </w:rPr>
        <w:tab/>
        <w:t xml:space="preserve">Joachim NDL, Mitchell P, Kifley A, Jinwang J. Incidence, progression, and associated risk factors of medium drusen in age-related macular degeneration findings from the 15-year follow-up of an Australian cohort. </w:t>
      </w:r>
      <w:r w:rsidRPr="00593738">
        <w:rPr>
          <w:rFonts w:ascii="Arial" w:hAnsi="Arial" w:cs="Arial"/>
          <w:i/>
          <w:iCs/>
          <w:noProof/>
          <w:sz w:val="24"/>
          <w:szCs w:val="24"/>
        </w:rPr>
        <w:t>JAMA Ophthalmol</w:t>
      </w:r>
      <w:r w:rsidRPr="00593738">
        <w:rPr>
          <w:rFonts w:ascii="Arial" w:hAnsi="Arial" w:cs="Arial"/>
          <w:noProof/>
          <w:sz w:val="24"/>
          <w:szCs w:val="24"/>
        </w:rPr>
        <w:t>. 2015;133(6):698-705. doi:10.1001/jamaophthalmol.2015.0498</w:t>
      </w:r>
    </w:p>
    <w:p w14:paraId="2015FEB5"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10. </w:t>
      </w:r>
      <w:r w:rsidRPr="00593738">
        <w:rPr>
          <w:rFonts w:ascii="Arial" w:hAnsi="Arial" w:cs="Arial"/>
          <w:noProof/>
          <w:sz w:val="24"/>
          <w:szCs w:val="24"/>
        </w:rPr>
        <w:tab/>
        <w:t xml:space="preserve">Jonasson F, Fisher DE, Eiriksdottir G, et al. Five-year incidence, progression, and risk factors for age-related macular degeneration: The age, gene/environment susceptibility study. </w:t>
      </w:r>
      <w:r w:rsidRPr="00593738">
        <w:rPr>
          <w:rFonts w:ascii="Arial" w:hAnsi="Arial" w:cs="Arial"/>
          <w:i/>
          <w:iCs/>
          <w:noProof/>
          <w:sz w:val="24"/>
          <w:szCs w:val="24"/>
        </w:rPr>
        <w:t>Ophthalmology</w:t>
      </w:r>
      <w:r w:rsidRPr="00593738">
        <w:rPr>
          <w:rFonts w:ascii="Arial" w:hAnsi="Arial" w:cs="Arial"/>
          <w:noProof/>
          <w:sz w:val="24"/>
          <w:szCs w:val="24"/>
        </w:rPr>
        <w:t>. 2014;121(9):1766-1772. doi:10.1016/j.ophtha.2014.03.013</w:t>
      </w:r>
    </w:p>
    <w:p w14:paraId="06D91890"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11. </w:t>
      </w:r>
      <w:r w:rsidRPr="00593738">
        <w:rPr>
          <w:rFonts w:ascii="Arial" w:hAnsi="Arial" w:cs="Arial"/>
          <w:noProof/>
          <w:sz w:val="24"/>
          <w:szCs w:val="24"/>
        </w:rPr>
        <w:tab/>
        <w:t xml:space="preserve">Kersten E, Dammeier S, Ajana S, et al. Metabolomics in serum of patients with non-advanced age-related macular degeneration reveals aberrations in the glutamine pathway. </w:t>
      </w:r>
      <w:r w:rsidRPr="00593738">
        <w:rPr>
          <w:rFonts w:ascii="Arial" w:hAnsi="Arial" w:cs="Arial"/>
          <w:i/>
          <w:iCs/>
          <w:noProof/>
          <w:sz w:val="24"/>
          <w:szCs w:val="24"/>
        </w:rPr>
        <w:t>PLoS One</w:t>
      </w:r>
      <w:r w:rsidRPr="00593738">
        <w:rPr>
          <w:rFonts w:ascii="Arial" w:hAnsi="Arial" w:cs="Arial"/>
          <w:noProof/>
          <w:sz w:val="24"/>
          <w:szCs w:val="24"/>
        </w:rPr>
        <w:t>. 2019;14(6):1-12. doi:10.1371/journal.pone.0218457</w:t>
      </w:r>
    </w:p>
    <w:p w14:paraId="518FEDA8"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12. </w:t>
      </w:r>
      <w:r w:rsidRPr="00593738">
        <w:rPr>
          <w:rFonts w:ascii="Arial" w:hAnsi="Arial" w:cs="Arial"/>
          <w:noProof/>
          <w:sz w:val="24"/>
          <w:szCs w:val="24"/>
        </w:rPr>
        <w:tab/>
        <w:t xml:space="preserve">Klein R, Lee KE, Tsai MY, Cruickshanks KJ, Gangnon RE, Klein BEK. Oxidized Low-density Lipoprotein and the Incidence of Age-related Macular Degeneration. </w:t>
      </w:r>
      <w:r w:rsidRPr="00593738">
        <w:rPr>
          <w:rFonts w:ascii="Arial" w:hAnsi="Arial" w:cs="Arial"/>
          <w:i/>
          <w:iCs/>
          <w:noProof/>
          <w:sz w:val="24"/>
          <w:szCs w:val="24"/>
        </w:rPr>
        <w:t>Ophthalmology</w:t>
      </w:r>
      <w:r w:rsidRPr="00593738">
        <w:rPr>
          <w:rFonts w:ascii="Arial" w:hAnsi="Arial" w:cs="Arial"/>
          <w:noProof/>
          <w:sz w:val="24"/>
          <w:szCs w:val="24"/>
        </w:rPr>
        <w:t>. 2019;126(5):752-758. doi:10.1016/j.ophtha.2018.12.026</w:t>
      </w:r>
    </w:p>
    <w:p w14:paraId="199D195B"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13. </w:t>
      </w:r>
      <w:r w:rsidRPr="00593738">
        <w:rPr>
          <w:rFonts w:ascii="Arial" w:hAnsi="Arial" w:cs="Arial"/>
          <w:noProof/>
          <w:sz w:val="24"/>
          <w:szCs w:val="24"/>
        </w:rPr>
        <w:tab/>
        <w:t xml:space="preserve">Kuiper JJW, Beretta L, Nierkens S, et al. An Ocular Protein Triad Can Classify Four Complex Retinal Diseases. </w:t>
      </w:r>
      <w:r w:rsidRPr="00593738">
        <w:rPr>
          <w:rFonts w:ascii="Arial" w:hAnsi="Arial" w:cs="Arial"/>
          <w:i/>
          <w:iCs/>
          <w:noProof/>
          <w:sz w:val="24"/>
          <w:szCs w:val="24"/>
        </w:rPr>
        <w:t>Sci Rep</w:t>
      </w:r>
      <w:r w:rsidRPr="00593738">
        <w:rPr>
          <w:rFonts w:ascii="Arial" w:hAnsi="Arial" w:cs="Arial"/>
          <w:noProof/>
          <w:sz w:val="24"/>
          <w:szCs w:val="24"/>
        </w:rPr>
        <w:t>. 2017;7:1-9. doi:10.1038/srep41595</w:t>
      </w:r>
    </w:p>
    <w:p w14:paraId="3AE26AEF"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lastRenderedPageBreak/>
        <w:t xml:space="preserve">14. </w:t>
      </w:r>
      <w:r w:rsidRPr="00593738">
        <w:rPr>
          <w:rFonts w:ascii="Arial" w:hAnsi="Arial" w:cs="Arial"/>
          <w:noProof/>
          <w:sz w:val="24"/>
          <w:szCs w:val="24"/>
        </w:rPr>
        <w:tab/>
        <w:t xml:space="preserve">Lai TYY, Liu DTL, Chan KP, Luk FOJ, Pang CP, Lam DSC. Visual outcomes and growth factor changes of two dosages of intravitreal bevacizumab for neovascular age-related macular degeneration: A randomized, controlled trial. </w:t>
      </w:r>
      <w:r w:rsidRPr="00593738">
        <w:rPr>
          <w:rFonts w:ascii="Arial" w:hAnsi="Arial" w:cs="Arial"/>
          <w:i/>
          <w:iCs/>
          <w:noProof/>
          <w:sz w:val="24"/>
          <w:szCs w:val="24"/>
        </w:rPr>
        <w:t>Retina</w:t>
      </w:r>
      <w:r w:rsidRPr="00593738">
        <w:rPr>
          <w:rFonts w:ascii="Arial" w:hAnsi="Arial" w:cs="Arial"/>
          <w:noProof/>
          <w:sz w:val="24"/>
          <w:szCs w:val="24"/>
        </w:rPr>
        <w:t>. 2009;29(9):1218-1226. doi:10.1097/IAE.0b013e3181b32c45</w:t>
      </w:r>
    </w:p>
    <w:p w14:paraId="1B2D397B"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15. </w:t>
      </w:r>
      <w:r w:rsidRPr="00593738">
        <w:rPr>
          <w:rFonts w:ascii="Arial" w:hAnsi="Arial" w:cs="Arial"/>
          <w:noProof/>
          <w:sz w:val="24"/>
          <w:szCs w:val="24"/>
        </w:rPr>
        <w:tab/>
        <w:t xml:space="preserve">Laíns I, Kelly RS, Miller JB, et al. Human Plasma Metabolomics Study across All Stages of Age-Related Macular Degeneration Identifies Potential Lipid Biomarkers. </w:t>
      </w:r>
      <w:r w:rsidRPr="00593738">
        <w:rPr>
          <w:rFonts w:ascii="Arial" w:hAnsi="Arial" w:cs="Arial"/>
          <w:i/>
          <w:iCs/>
          <w:noProof/>
          <w:sz w:val="24"/>
          <w:szCs w:val="24"/>
        </w:rPr>
        <w:t>Ophthalmology</w:t>
      </w:r>
      <w:r w:rsidRPr="00593738">
        <w:rPr>
          <w:rFonts w:ascii="Arial" w:hAnsi="Arial" w:cs="Arial"/>
          <w:noProof/>
          <w:sz w:val="24"/>
          <w:szCs w:val="24"/>
        </w:rPr>
        <w:t>. 2018;125(2):245-254. doi:10.1016/j.ophtha.2017.08.008</w:t>
      </w:r>
    </w:p>
    <w:p w14:paraId="3102D151"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16. </w:t>
      </w:r>
      <w:r w:rsidRPr="00593738">
        <w:rPr>
          <w:rFonts w:ascii="Arial" w:hAnsi="Arial" w:cs="Arial"/>
          <w:noProof/>
          <w:sz w:val="24"/>
          <w:szCs w:val="24"/>
        </w:rPr>
        <w:tab/>
        <w:t xml:space="preserve">Laíns I, Chung W, Kelly RS, et al. Human Plasma Metabolomics in Age-Related Macular Degeneration: Meta-Analysis of Two Cohorts. </w:t>
      </w:r>
      <w:r w:rsidRPr="00593738">
        <w:rPr>
          <w:rFonts w:ascii="Arial" w:hAnsi="Arial" w:cs="Arial"/>
          <w:i/>
          <w:iCs/>
          <w:noProof/>
          <w:sz w:val="24"/>
          <w:szCs w:val="24"/>
        </w:rPr>
        <w:t>Metabolites</w:t>
      </w:r>
      <w:r w:rsidRPr="00593738">
        <w:rPr>
          <w:rFonts w:ascii="Arial" w:hAnsi="Arial" w:cs="Arial"/>
          <w:noProof/>
          <w:sz w:val="24"/>
          <w:szCs w:val="24"/>
        </w:rPr>
        <w:t>. 2019;9(7):127. doi:10.3390/metabo9070127</w:t>
      </w:r>
    </w:p>
    <w:p w14:paraId="5424DBA7"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17. </w:t>
      </w:r>
      <w:r w:rsidRPr="00593738">
        <w:rPr>
          <w:rFonts w:ascii="Arial" w:hAnsi="Arial" w:cs="Arial"/>
          <w:noProof/>
          <w:sz w:val="24"/>
          <w:szCs w:val="24"/>
        </w:rPr>
        <w:tab/>
        <w:t xml:space="preserve">Luo D, Deng T, Yuan W, Deng H, Jin M. Plasma metabolomic study in Chinese patients with wet age-related macular degeneration. </w:t>
      </w:r>
      <w:r w:rsidRPr="00593738">
        <w:rPr>
          <w:rFonts w:ascii="Arial" w:hAnsi="Arial" w:cs="Arial"/>
          <w:i/>
          <w:iCs/>
          <w:noProof/>
          <w:sz w:val="24"/>
          <w:szCs w:val="24"/>
        </w:rPr>
        <w:t>BMC Ophthalmol</w:t>
      </w:r>
      <w:r w:rsidRPr="00593738">
        <w:rPr>
          <w:rFonts w:ascii="Arial" w:hAnsi="Arial" w:cs="Arial"/>
          <w:noProof/>
          <w:sz w:val="24"/>
          <w:szCs w:val="24"/>
        </w:rPr>
        <w:t>. 2017;17(1):1-9. doi:10.1186/s12886-017-0555-7</w:t>
      </w:r>
    </w:p>
    <w:p w14:paraId="250B7D98"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18. </w:t>
      </w:r>
      <w:r w:rsidRPr="00593738">
        <w:rPr>
          <w:rFonts w:ascii="Arial" w:hAnsi="Arial" w:cs="Arial"/>
          <w:noProof/>
          <w:sz w:val="24"/>
          <w:szCs w:val="24"/>
        </w:rPr>
        <w:tab/>
        <w:t xml:space="preserve">Lynch AM, Wagner BD, Weiss SJ, et al. Proteomic profiles in advanced age-related macular degeneration using an aptamer-based proteomic technology. </w:t>
      </w:r>
      <w:r w:rsidRPr="00593738">
        <w:rPr>
          <w:rFonts w:ascii="Arial" w:hAnsi="Arial" w:cs="Arial"/>
          <w:i/>
          <w:iCs/>
          <w:noProof/>
          <w:sz w:val="24"/>
          <w:szCs w:val="24"/>
        </w:rPr>
        <w:t>Transl Vis Sci Technol</w:t>
      </w:r>
      <w:r w:rsidRPr="00593738">
        <w:rPr>
          <w:rFonts w:ascii="Arial" w:hAnsi="Arial" w:cs="Arial"/>
          <w:noProof/>
          <w:sz w:val="24"/>
          <w:szCs w:val="24"/>
        </w:rPr>
        <w:t>. 2019;8(1). doi:10.1167/tvst.8.1.14</w:t>
      </w:r>
    </w:p>
    <w:p w14:paraId="44DE0796"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19. </w:t>
      </w:r>
      <w:r w:rsidRPr="00593738">
        <w:rPr>
          <w:rFonts w:ascii="Arial" w:hAnsi="Arial" w:cs="Arial"/>
          <w:noProof/>
          <w:sz w:val="24"/>
          <w:szCs w:val="24"/>
        </w:rPr>
        <w:tab/>
        <w:t xml:space="preserve">Lynch AM, Wagner BD, Palestine AG, et al. Plasma biomarkers of reticular pseudodrusen and the risk of progression to advanced age-related macular degeneration. </w:t>
      </w:r>
      <w:r w:rsidRPr="00593738">
        <w:rPr>
          <w:rFonts w:ascii="Arial" w:hAnsi="Arial" w:cs="Arial"/>
          <w:i/>
          <w:iCs/>
          <w:noProof/>
          <w:sz w:val="24"/>
          <w:szCs w:val="24"/>
        </w:rPr>
        <w:t>Transl Vis Sci Technol</w:t>
      </w:r>
      <w:r w:rsidRPr="00593738">
        <w:rPr>
          <w:rFonts w:ascii="Arial" w:hAnsi="Arial" w:cs="Arial"/>
          <w:noProof/>
          <w:sz w:val="24"/>
          <w:szCs w:val="24"/>
        </w:rPr>
        <w:t>. 2020;9(10):1-13. doi:10.1167/tvst.9.10.12</w:t>
      </w:r>
    </w:p>
    <w:p w14:paraId="14D5D764"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0. </w:t>
      </w:r>
      <w:r w:rsidRPr="00593738">
        <w:rPr>
          <w:rFonts w:ascii="Arial" w:hAnsi="Arial" w:cs="Arial"/>
          <w:noProof/>
          <w:sz w:val="24"/>
          <w:szCs w:val="24"/>
        </w:rPr>
        <w:tab/>
        <w:t xml:space="preserve">Mendez KM, Kim J, Laíns I, et al. Association of human plasma metabolomics with delayed dark adaptation in age-related macular degeneration. </w:t>
      </w:r>
      <w:r w:rsidRPr="00593738">
        <w:rPr>
          <w:rFonts w:ascii="Arial" w:hAnsi="Arial" w:cs="Arial"/>
          <w:i/>
          <w:iCs/>
          <w:noProof/>
          <w:sz w:val="24"/>
          <w:szCs w:val="24"/>
        </w:rPr>
        <w:t>Metabolites</w:t>
      </w:r>
      <w:r w:rsidRPr="00593738">
        <w:rPr>
          <w:rFonts w:ascii="Arial" w:hAnsi="Arial" w:cs="Arial"/>
          <w:noProof/>
          <w:sz w:val="24"/>
          <w:szCs w:val="24"/>
        </w:rPr>
        <w:t>. 2021;11(3):1-13. doi:10.3390/metabo11030183</w:t>
      </w:r>
    </w:p>
    <w:p w14:paraId="6AB4DF42"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1. </w:t>
      </w:r>
      <w:r w:rsidRPr="00593738">
        <w:rPr>
          <w:rFonts w:ascii="Arial" w:hAnsi="Arial" w:cs="Arial"/>
          <w:noProof/>
          <w:sz w:val="24"/>
          <w:szCs w:val="24"/>
        </w:rPr>
        <w:tab/>
        <w:t xml:space="preserve">Millen AE, Meyers KJ, Liu Z, et al. Association between vitamin D status and age-related macular degeneration by genetic risk. </w:t>
      </w:r>
      <w:r w:rsidRPr="00593738">
        <w:rPr>
          <w:rFonts w:ascii="Arial" w:hAnsi="Arial" w:cs="Arial"/>
          <w:i/>
          <w:iCs/>
          <w:noProof/>
          <w:sz w:val="24"/>
          <w:szCs w:val="24"/>
        </w:rPr>
        <w:t>JAMA Ophthalmol</w:t>
      </w:r>
      <w:r w:rsidRPr="00593738">
        <w:rPr>
          <w:rFonts w:ascii="Arial" w:hAnsi="Arial" w:cs="Arial"/>
          <w:noProof/>
          <w:sz w:val="24"/>
          <w:szCs w:val="24"/>
        </w:rPr>
        <w:t>. 2015;133(10):1171-1179. doi:10.1001/jamaophthalmol.2015.2715</w:t>
      </w:r>
    </w:p>
    <w:p w14:paraId="37E5CF34"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2. </w:t>
      </w:r>
      <w:r w:rsidRPr="00593738">
        <w:rPr>
          <w:rFonts w:ascii="Arial" w:hAnsi="Arial" w:cs="Arial"/>
          <w:noProof/>
          <w:sz w:val="24"/>
          <w:szCs w:val="24"/>
        </w:rPr>
        <w:tab/>
        <w:t xml:space="preserve">Millen AE, Nie J, Sahli MW, et al. Vitamin D status and prevalent early age-related macular degeneration in African Americans and Caucasians: The Atherosclerosis Risk in Communities (ARIC) Study. </w:t>
      </w:r>
      <w:r w:rsidRPr="00593738">
        <w:rPr>
          <w:rFonts w:ascii="Arial" w:hAnsi="Arial" w:cs="Arial"/>
          <w:i/>
          <w:iCs/>
          <w:noProof/>
          <w:sz w:val="24"/>
          <w:szCs w:val="24"/>
        </w:rPr>
        <w:t>J Nutr Health Aging</w:t>
      </w:r>
      <w:r w:rsidRPr="00593738">
        <w:rPr>
          <w:rFonts w:ascii="Arial" w:hAnsi="Arial" w:cs="Arial"/>
          <w:noProof/>
          <w:sz w:val="24"/>
          <w:szCs w:val="24"/>
        </w:rPr>
        <w:t>. 2017;21(7):772-780. doi:10.1007/s12603-016-0827-6</w:t>
      </w:r>
    </w:p>
    <w:p w14:paraId="064ACAC5"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3. </w:t>
      </w:r>
      <w:r w:rsidRPr="00593738">
        <w:rPr>
          <w:rFonts w:ascii="Arial" w:hAnsi="Arial" w:cs="Arial"/>
          <w:noProof/>
          <w:sz w:val="24"/>
          <w:szCs w:val="24"/>
        </w:rPr>
        <w:tab/>
        <w:t xml:space="preserve">Mitchell SL, Uppal K, Williamson SM, et al. The carnitine shuttle pathway is altered in patients with neovascular age-related macular degeneration. </w:t>
      </w:r>
      <w:r w:rsidRPr="00593738">
        <w:rPr>
          <w:rFonts w:ascii="Arial" w:hAnsi="Arial" w:cs="Arial"/>
          <w:i/>
          <w:iCs/>
          <w:noProof/>
          <w:sz w:val="24"/>
          <w:szCs w:val="24"/>
        </w:rPr>
        <w:t>Investig Ophthalmol Vis Sci</w:t>
      </w:r>
      <w:r w:rsidRPr="00593738">
        <w:rPr>
          <w:rFonts w:ascii="Arial" w:hAnsi="Arial" w:cs="Arial"/>
          <w:noProof/>
          <w:sz w:val="24"/>
          <w:szCs w:val="24"/>
        </w:rPr>
        <w:t>. 2018;59(12):4978-4985. doi:10.1167/iovs.18-25137</w:t>
      </w:r>
    </w:p>
    <w:p w14:paraId="7E51A8FA"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4. </w:t>
      </w:r>
      <w:r w:rsidRPr="00593738">
        <w:rPr>
          <w:rFonts w:ascii="Arial" w:hAnsi="Arial" w:cs="Arial"/>
          <w:noProof/>
          <w:sz w:val="24"/>
          <w:szCs w:val="24"/>
        </w:rPr>
        <w:tab/>
        <w:t xml:space="preserve">Ngai LY, Stocks N, Sparrow JM, et al. The prevalence and analysis of risk factors for age-related macular degeneration: 18-year follow-up data from the Speedwell eye study, United Kingdom. </w:t>
      </w:r>
      <w:r w:rsidRPr="00593738">
        <w:rPr>
          <w:rFonts w:ascii="Arial" w:hAnsi="Arial" w:cs="Arial"/>
          <w:i/>
          <w:iCs/>
          <w:noProof/>
          <w:sz w:val="24"/>
          <w:szCs w:val="24"/>
        </w:rPr>
        <w:t>Eye</w:t>
      </w:r>
      <w:r w:rsidRPr="00593738">
        <w:rPr>
          <w:rFonts w:ascii="Arial" w:hAnsi="Arial" w:cs="Arial"/>
          <w:noProof/>
          <w:sz w:val="24"/>
          <w:szCs w:val="24"/>
        </w:rPr>
        <w:t>. 2011;25(6):784-793. doi:10.1038/eye.2011.56</w:t>
      </w:r>
    </w:p>
    <w:p w14:paraId="1DCC6E9E"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5. </w:t>
      </w:r>
      <w:r w:rsidRPr="00593738">
        <w:rPr>
          <w:rFonts w:ascii="Arial" w:hAnsi="Arial" w:cs="Arial"/>
          <w:noProof/>
          <w:sz w:val="24"/>
          <w:szCs w:val="24"/>
        </w:rPr>
        <w:tab/>
        <w:t xml:space="preserve">Nielsen MK, Subhi Y, Molbech CR, Falk MK, Nissen MH, Sørensen TL. Systemic levels of interleukin-6 correlate with progression rate of geographic atrophy secondary to age-related macular degeneration. </w:t>
      </w:r>
      <w:r w:rsidRPr="00593738">
        <w:rPr>
          <w:rFonts w:ascii="Arial" w:hAnsi="Arial" w:cs="Arial"/>
          <w:i/>
          <w:iCs/>
          <w:noProof/>
          <w:sz w:val="24"/>
          <w:szCs w:val="24"/>
        </w:rPr>
        <w:t>Investig Ophthalmol Vis Sci</w:t>
      </w:r>
      <w:r w:rsidRPr="00593738">
        <w:rPr>
          <w:rFonts w:ascii="Arial" w:hAnsi="Arial" w:cs="Arial"/>
          <w:noProof/>
          <w:sz w:val="24"/>
          <w:szCs w:val="24"/>
        </w:rPr>
        <w:t>. 2019;60(1):202-208. doi:10.1167/iovs.18-25878</w:t>
      </w:r>
    </w:p>
    <w:p w14:paraId="46BC572C"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6. </w:t>
      </w:r>
      <w:r w:rsidRPr="00593738">
        <w:rPr>
          <w:rFonts w:ascii="Arial" w:hAnsi="Arial" w:cs="Arial"/>
          <w:noProof/>
          <w:sz w:val="24"/>
          <w:szCs w:val="24"/>
        </w:rPr>
        <w:tab/>
        <w:t xml:space="preserve">Osborn MP, Park Y, Parks MB, et al. Metabolome-Wide Association Study of Neovascular Age-Related Macular Degeneration. </w:t>
      </w:r>
      <w:r w:rsidRPr="00593738">
        <w:rPr>
          <w:rFonts w:ascii="Arial" w:hAnsi="Arial" w:cs="Arial"/>
          <w:i/>
          <w:iCs/>
          <w:noProof/>
          <w:sz w:val="24"/>
          <w:szCs w:val="24"/>
        </w:rPr>
        <w:t>PLoS One</w:t>
      </w:r>
      <w:r w:rsidRPr="00593738">
        <w:rPr>
          <w:rFonts w:ascii="Arial" w:hAnsi="Arial" w:cs="Arial"/>
          <w:noProof/>
          <w:sz w:val="24"/>
          <w:szCs w:val="24"/>
        </w:rPr>
        <w:t>. 2013;8(8). doi:10.1371/journal.pone.0072737</w:t>
      </w:r>
    </w:p>
    <w:p w14:paraId="42692088"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lastRenderedPageBreak/>
        <w:t xml:space="preserve">27. </w:t>
      </w:r>
      <w:r w:rsidRPr="00593738">
        <w:rPr>
          <w:rFonts w:ascii="Arial" w:hAnsi="Arial" w:cs="Arial"/>
          <w:noProof/>
          <w:sz w:val="24"/>
          <w:szCs w:val="24"/>
        </w:rPr>
        <w:tab/>
        <w:t xml:space="preserve">Robman L, Mahdi OS, Wang JJ, et al. Exposure to Chlamydia pneumoniae infection and age-related macular degeneration: The blue mountains eye study. </w:t>
      </w:r>
      <w:r w:rsidRPr="00593738">
        <w:rPr>
          <w:rFonts w:ascii="Arial" w:hAnsi="Arial" w:cs="Arial"/>
          <w:i/>
          <w:iCs/>
          <w:noProof/>
          <w:sz w:val="24"/>
          <w:szCs w:val="24"/>
        </w:rPr>
        <w:t>Investig Ophthalmol Vis Sci</w:t>
      </w:r>
      <w:r w:rsidRPr="00593738">
        <w:rPr>
          <w:rFonts w:ascii="Arial" w:hAnsi="Arial" w:cs="Arial"/>
          <w:noProof/>
          <w:sz w:val="24"/>
          <w:szCs w:val="24"/>
        </w:rPr>
        <w:t>. 2007;48(9):4007-4011. doi:10.1167/iovs.06-1434</w:t>
      </w:r>
    </w:p>
    <w:p w14:paraId="5611CA4F"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8. </w:t>
      </w:r>
      <w:r w:rsidRPr="00593738">
        <w:rPr>
          <w:rFonts w:ascii="Arial" w:hAnsi="Arial" w:cs="Arial"/>
          <w:noProof/>
          <w:sz w:val="24"/>
          <w:szCs w:val="24"/>
        </w:rPr>
        <w:tab/>
        <w:t xml:space="preserve">Robman L, Baird PN, Dimitrov PN, Richardson AJ, Guymer RH. C-reactive protein levels and complement factor H polymorphism interaction in age-related macular degeneration and its progression. </w:t>
      </w:r>
      <w:r w:rsidRPr="00593738">
        <w:rPr>
          <w:rFonts w:ascii="Arial" w:hAnsi="Arial" w:cs="Arial"/>
          <w:i/>
          <w:iCs/>
          <w:noProof/>
          <w:sz w:val="24"/>
          <w:szCs w:val="24"/>
        </w:rPr>
        <w:t>Ophthalmology</w:t>
      </w:r>
      <w:r w:rsidRPr="00593738">
        <w:rPr>
          <w:rFonts w:ascii="Arial" w:hAnsi="Arial" w:cs="Arial"/>
          <w:noProof/>
          <w:sz w:val="24"/>
          <w:szCs w:val="24"/>
        </w:rPr>
        <w:t>. 2010;117(10):1982-1988. doi:10.1016/j.ophtha.2010.02.003</w:t>
      </w:r>
    </w:p>
    <w:p w14:paraId="038B2ECA"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29. </w:t>
      </w:r>
      <w:r w:rsidRPr="00593738">
        <w:rPr>
          <w:rFonts w:ascii="Arial" w:hAnsi="Arial" w:cs="Arial"/>
          <w:noProof/>
          <w:sz w:val="24"/>
          <w:szCs w:val="24"/>
        </w:rPr>
        <w:tab/>
        <w:t xml:space="preserve">Sato T, Takeuchi M, Karasawa Y, Enoki T, Ito M. Intraocular inflammatory cytokines in patients with neovascular age-related macular degeneration before and after initiation of intravitreal injection of anti-VEGF inhibitor. </w:t>
      </w:r>
      <w:r w:rsidRPr="00593738">
        <w:rPr>
          <w:rFonts w:ascii="Arial" w:hAnsi="Arial" w:cs="Arial"/>
          <w:i/>
          <w:iCs/>
          <w:noProof/>
          <w:sz w:val="24"/>
          <w:szCs w:val="24"/>
        </w:rPr>
        <w:t>Sci Rep</w:t>
      </w:r>
      <w:r w:rsidRPr="00593738">
        <w:rPr>
          <w:rFonts w:ascii="Arial" w:hAnsi="Arial" w:cs="Arial"/>
          <w:noProof/>
          <w:sz w:val="24"/>
          <w:szCs w:val="24"/>
        </w:rPr>
        <w:t>. 2018;8(1):1-10. doi:10.1038/s41598-018-19594-6</w:t>
      </w:r>
    </w:p>
    <w:p w14:paraId="0D8EB90D"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30. </w:t>
      </w:r>
      <w:r w:rsidRPr="00593738">
        <w:rPr>
          <w:rFonts w:ascii="Arial" w:hAnsi="Arial" w:cs="Arial"/>
          <w:noProof/>
          <w:sz w:val="24"/>
          <w:szCs w:val="24"/>
        </w:rPr>
        <w:tab/>
        <w:t xml:space="preserve">Sato T, Takeuchi M, Karasawa Y, Takayama K, Enoki T. Comprehensive expression patterns of inflammatory cytokines in aqueous humor of patients with neovascular age-related macular degeneration. </w:t>
      </w:r>
      <w:r w:rsidRPr="00593738">
        <w:rPr>
          <w:rFonts w:ascii="Arial" w:hAnsi="Arial" w:cs="Arial"/>
          <w:i/>
          <w:iCs/>
          <w:noProof/>
          <w:sz w:val="24"/>
          <w:szCs w:val="24"/>
        </w:rPr>
        <w:t>Sci Rep</w:t>
      </w:r>
      <w:r w:rsidRPr="00593738">
        <w:rPr>
          <w:rFonts w:ascii="Arial" w:hAnsi="Arial" w:cs="Arial"/>
          <w:noProof/>
          <w:sz w:val="24"/>
          <w:szCs w:val="24"/>
        </w:rPr>
        <w:t>. 2019;9(1):1-13. doi:10.1038/s41598-019-55191-x</w:t>
      </w:r>
    </w:p>
    <w:p w14:paraId="375DEE02"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31. </w:t>
      </w:r>
      <w:r w:rsidRPr="00593738">
        <w:rPr>
          <w:rFonts w:ascii="Arial" w:hAnsi="Arial" w:cs="Arial"/>
          <w:noProof/>
          <w:sz w:val="24"/>
          <w:szCs w:val="24"/>
        </w:rPr>
        <w:tab/>
        <w:t xml:space="preserve">Schori C, Trachsel C, Grossmann J, Zygoula I, Barthelmes D, Grimm C. The proteomic landscape in the vitreous of patients with age-related and diabetic retinal disease. </w:t>
      </w:r>
      <w:r w:rsidRPr="00593738">
        <w:rPr>
          <w:rFonts w:ascii="Arial" w:hAnsi="Arial" w:cs="Arial"/>
          <w:i/>
          <w:iCs/>
          <w:noProof/>
          <w:sz w:val="24"/>
          <w:szCs w:val="24"/>
        </w:rPr>
        <w:t>Investig Ophthalmol Vis Sci</w:t>
      </w:r>
      <w:r w:rsidRPr="00593738">
        <w:rPr>
          <w:rFonts w:ascii="Arial" w:hAnsi="Arial" w:cs="Arial"/>
          <w:noProof/>
          <w:sz w:val="24"/>
          <w:szCs w:val="24"/>
        </w:rPr>
        <w:t>. 2018;59(4):AMD31-AMD40. doi:10.1167/iovs.18-24122</w:t>
      </w:r>
    </w:p>
    <w:p w14:paraId="298084BD"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32. </w:t>
      </w:r>
      <w:r w:rsidRPr="00593738">
        <w:rPr>
          <w:rFonts w:ascii="Arial" w:hAnsi="Arial" w:cs="Arial"/>
          <w:noProof/>
          <w:sz w:val="24"/>
          <w:szCs w:val="24"/>
        </w:rPr>
        <w:tab/>
        <w:t xml:space="preserve">Subhi Y, Krogh Nielsen M, Molbech CR, et al. Association of CD11b+ Monocytes and Anti-Vascular Endothelial Growth Factor Injections in Treatment of Neovascular Age-Related Macular Degeneration and Polypoidal Choroidal Vasculopathy. </w:t>
      </w:r>
      <w:r w:rsidRPr="00593738">
        <w:rPr>
          <w:rFonts w:ascii="Arial" w:hAnsi="Arial" w:cs="Arial"/>
          <w:i/>
          <w:iCs/>
          <w:noProof/>
          <w:sz w:val="24"/>
          <w:szCs w:val="24"/>
        </w:rPr>
        <w:t>JAMA Ophthalmol</w:t>
      </w:r>
      <w:r w:rsidRPr="00593738">
        <w:rPr>
          <w:rFonts w:ascii="Arial" w:hAnsi="Arial" w:cs="Arial"/>
          <w:noProof/>
          <w:sz w:val="24"/>
          <w:szCs w:val="24"/>
        </w:rPr>
        <w:t>. 2019;137(5):515-522. doi:10.1001/jamaophthalmol.2019.0010</w:t>
      </w:r>
    </w:p>
    <w:p w14:paraId="42712179"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33. </w:t>
      </w:r>
      <w:r w:rsidRPr="00593738">
        <w:rPr>
          <w:rFonts w:ascii="Arial" w:hAnsi="Arial" w:cs="Arial"/>
          <w:noProof/>
          <w:sz w:val="24"/>
          <w:szCs w:val="24"/>
        </w:rPr>
        <w:tab/>
        <w:t xml:space="preserve">Ueda-Consolvo T, Hayashi A, Ozaki M, Nakamura T, Yagou T, Abe S. The relationship between vascular endothelial dysfunction and treatment frequency in neovascular age-related macular degeneration. </w:t>
      </w:r>
      <w:r w:rsidRPr="00593738">
        <w:rPr>
          <w:rFonts w:ascii="Arial" w:hAnsi="Arial" w:cs="Arial"/>
          <w:i/>
          <w:iCs/>
          <w:noProof/>
          <w:sz w:val="24"/>
          <w:szCs w:val="24"/>
        </w:rPr>
        <w:t>Jpn J Ophthalmol</w:t>
      </w:r>
      <w:r w:rsidRPr="00593738">
        <w:rPr>
          <w:rFonts w:ascii="Arial" w:hAnsi="Arial" w:cs="Arial"/>
          <w:noProof/>
          <w:sz w:val="24"/>
          <w:szCs w:val="24"/>
        </w:rPr>
        <w:t>. 2017;61(4):347-353. doi:10.1007/s10384-017-0515-z</w:t>
      </w:r>
    </w:p>
    <w:p w14:paraId="091DFE7F"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34. </w:t>
      </w:r>
      <w:r w:rsidRPr="00593738">
        <w:rPr>
          <w:rFonts w:ascii="Arial" w:hAnsi="Arial" w:cs="Arial"/>
          <w:noProof/>
          <w:sz w:val="24"/>
          <w:szCs w:val="24"/>
        </w:rPr>
        <w:tab/>
        <w:t xml:space="preserve">Vanderbeek BL, Zacks DN, Talwar N, Nan B, Stein JD. Role of statins in the development and progression of age-related macular degeneration. </w:t>
      </w:r>
      <w:r w:rsidRPr="00593738">
        <w:rPr>
          <w:rFonts w:ascii="Arial" w:hAnsi="Arial" w:cs="Arial"/>
          <w:i/>
          <w:iCs/>
          <w:noProof/>
          <w:sz w:val="24"/>
          <w:szCs w:val="24"/>
        </w:rPr>
        <w:t>Retina</w:t>
      </w:r>
      <w:r w:rsidRPr="00593738">
        <w:rPr>
          <w:rFonts w:ascii="Arial" w:hAnsi="Arial" w:cs="Arial"/>
          <w:noProof/>
          <w:sz w:val="24"/>
          <w:szCs w:val="24"/>
        </w:rPr>
        <w:t>. 2013;33(2):414-422. doi:10.1097/IAE.0b013e318276e0cf</w:t>
      </w:r>
    </w:p>
    <w:p w14:paraId="5EB8F1F3"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35. </w:t>
      </w:r>
      <w:r w:rsidRPr="00593738">
        <w:rPr>
          <w:rFonts w:ascii="Arial" w:hAnsi="Arial" w:cs="Arial"/>
          <w:noProof/>
          <w:sz w:val="24"/>
          <w:szCs w:val="24"/>
        </w:rPr>
        <w:tab/>
        <w:t xml:space="preserve">Yao J, Liu X, Yang Q, et al. Proteomic analysis of the aqueous humor in patients with wet age-related macular degeneration. </w:t>
      </w:r>
      <w:r w:rsidRPr="00593738">
        <w:rPr>
          <w:rFonts w:ascii="Arial" w:hAnsi="Arial" w:cs="Arial"/>
          <w:i/>
          <w:iCs/>
          <w:noProof/>
          <w:sz w:val="24"/>
          <w:szCs w:val="24"/>
        </w:rPr>
        <w:t>Proteomics - Clin Appl</w:t>
      </w:r>
      <w:r w:rsidRPr="00593738">
        <w:rPr>
          <w:rFonts w:ascii="Arial" w:hAnsi="Arial" w:cs="Arial"/>
          <w:noProof/>
          <w:sz w:val="24"/>
          <w:szCs w:val="24"/>
        </w:rPr>
        <w:t>. 2013;7(7-8):550-560. doi:10.1002/prca.201200012</w:t>
      </w:r>
    </w:p>
    <w:p w14:paraId="7826F0BC"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szCs w:val="24"/>
        </w:rPr>
      </w:pPr>
      <w:r w:rsidRPr="00593738">
        <w:rPr>
          <w:rFonts w:ascii="Arial" w:hAnsi="Arial" w:cs="Arial"/>
          <w:noProof/>
          <w:sz w:val="24"/>
          <w:szCs w:val="24"/>
        </w:rPr>
        <w:t xml:space="preserve">36. </w:t>
      </w:r>
      <w:r w:rsidRPr="00593738">
        <w:rPr>
          <w:rFonts w:ascii="Arial" w:hAnsi="Arial" w:cs="Arial"/>
          <w:noProof/>
          <w:sz w:val="24"/>
          <w:szCs w:val="24"/>
        </w:rPr>
        <w:tab/>
        <w:t xml:space="preserve">Yi QY, Wang YY, Chen LS, et al. Implication of inflammatory cytokines in the aqueous humour for management of macular diseases. </w:t>
      </w:r>
      <w:r w:rsidRPr="00593738">
        <w:rPr>
          <w:rFonts w:ascii="Arial" w:hAnsi="Arial" w:cs="Arial"/>
          <w:i/>
          <w:iCs/>
          <w:noProof/>
          <w:sz w:val="24"/>
          <w:szCs w:val="24"/>
        </w:rPr>
        <w:t>Acta Ophthalmol</w:t>
      </w:r>
      <w:r w:rsidRPr="00593738">
        <w:rPr>
          <w:rFonts w:ascii="Arial" w:hAnsi="Arial" w:cs="Arial"/>
          <w:noProof/>
          <w:sz w:val="24"/>
          <w:szCs w:val="24"/>
        </w:rPr>
        <w:t>. 2020;98(3):e309-e315. doi:10.1111/aos.14248</w:t>
      </w:r>
    </w:p>
    <w:p w14:paraId="08EE4700" w14:textId="77777777" w:rsidR="00BF0D9D" w:rsidRPr="00593738" w:rsidRDefault="00BF0D9D" w:rsidP="00BF0D9D">
      <w:pPr>
        <w:widowControl w:val="0"/>
        <w:autoSpaceDE w:val="0"/>
        <w:autoSpaceDN w:val="0"/>
        <w:adjustRightInd w:val="0"/>
        <w:spacing w:line="240" w:lineRule="auto"/>
        <w:ind w:left="640" w:hanging="640"/>
        <w:rPr>
          <w:rFonts w:ascii="Arial" w:hAnsi="Arial" w:cs="Arial"/>
          <w:noProof/>
          <w:sz w:val="24"/>
        </w:rPr>
      </w:pPr>
      <w:r w:rsidRPr="00593738">
        <w:rPr>
          <w:rFonts w:ascii="Arial" w:hAnsi="Arial" w:cs="Arial"/>
          <w:noProof/>
          <w:sz w:val="24"/>
          <w:szCs w:val="24"/>
        </w:rPr>
        <w:t xml:space="preserve">37. </w:t>
      </w:r>
      <w:r w:rsidRPr="00593738">
        <w:rPr>
          <w:rFonts w:ascii="Arial" w:hAnsi="Arial" w:cs="Arial"/>
          <w:noProof/>
          <w:sz w:val="24"/>
          <w:szCs w:val="24"/>
        </w:rPr>
        <w:tab/>
        <w:t xml:space="preserve">Yip JLY, Khawaja AP, Chan MPY, et al. Cross sectional and longitudinal associations between cardiovascular risk factors and age related macular degeneration in the EPICNorfolk eye study. </w:t>
      </w:r>
      <w:r w:rsidRPr="00593738">
        <w:rPr>
          <w:rFonts w:ascii="Arial" w:hAnsi="Arial" w:cs="Arial"/>
          <w:i/>
          <w:iCs/>
          <w:noProof/>
          <w:sz w:val="24"/>
          <w:szCs w:val="24"/>
        </w:rPr>
        <w:t>PLoS One</w:t>
      </w:r>
      <w:r w:rsidRPr="00593738">
        <w:rPr>
          <w:rFonts w:ascii="Arial" w:hAnsi="Arial" w:cs="Arial"/>
          <w:noProof/>
          <w:sz w:val="24"/>
          <w:szCs w:val="24"/>
        </w:rPr>
        <w:t>. 2015;10(7):1-11. doi:10.1371/journal.pone.0132565</w:t>
      </w:r>
    </w:p>
    <w:p w14:paraId="11990F4F" w14:textId="77777777" w:rsidR="00BF0D9D" w:rsidRDefault="00BF0D9D" w:rsidP="00BF0D9D">
      <w:pPr>
        <w:rPr>
          <w:rFonts w:ascii="Arial" w:hAnsi="Arial" w:cs="Arial"/>
          <w:sz w:val="24"/>
          <w:szCs w:val="24"/>
        </w:rPr>
        <w:sectPr w:rsidR="00BF0D9D" w:rsidSect="00642996">
          <w:headerReference w:type="default" r:id="rId9"/>
          <w:pgSz w:w="15840" w:h="12240" w:orient="landscape"/>
          <w:pgMar w:top="720" w:right="720" w:bottom="720" w:left="720" w:header="708" w:footer="708" w:gutter="0"/>
          <w:cols w:space="708"/>
          <w:docGrid w:linePitch="360"/>
        </w:sectPr>
      </w:pPr>
      <w:r w:rsidRPr="00593738">
        <w:rPr>
          <w:rFonts w:ascii="Arial" w:hAnsi="Arial" w:cs="Arial"/>
          <w:sz w:val="24"/>
          <w:szCs w:val="24"/>
        </w:rPr>
        <w:fldChar w:fldCharType="end"/>
      </w:r>
    </w:p>
    <w:p w14:paraId="3826714A" w14:textId="77777777" w:rsidR="00BF0D9D" w:rsidRPr="00593738" w:rsidRDefault="00BF0D9D" w:rsidP="00BF0D9D">
      <w:pPr>
        <w:rPr>
          <w:rFonts w:ascii="Arial" w:hAnsi="Arial" w:cs="Arial"/>
          <w:sz w:val="24"/>
          <w:szCs w:val="24"/>
        </w:rPr>
      </w:pPr>
    </w:p>
    <w:p w14:paraId="2BF1C30C" w14:textId="77777777" w:rsidR="002B318A" w:rsidRPr="002C4376" w:rsidRDefault="002B318A" w:rsidP="002B318A">
      <w:pPr>
        <w:rPr>
          <w:rFonts w:ascii="Arial" w:hAnsi="Arial" w:cs="Arial"/>
          <w:sz w:val="20"/>
          <w:szCs w:val="20"/>
        </w:rPr>
      </w:pPr>
      <w:r w:rsidRPr="002C4376">
        <w:rPr>
          <w:rFonts w:ascii="Arial" w:hAnsi="Arial" w:cs="Arial"/>
          <w:b/>
          <w:bCs/>
          <w:sz w:val="20"/>
          <w:szCs w:val="20"/>
        </w:rPr>
        <w:t>Supplemental Figure 1.</w:t>
      </w:r>
      <w:r w:rsidRPr="002C4376">
        <w:rPr>
          <w:rFonts w:ascii="Arial" w:hAnsi="Arial" w:cs="Arial"/>
          <w:sz w:val="20"/>
          <w:szCs w:val="20"/>
        </w:rPr>
        <w:t xml:space="preserve"> Joanna Briggs Institute Critical Appraisal Tools for included studies.</w:t>
      </w:r>
    </w:p>
    <w:p w14:paraId="74D45F13" w14:textId="77777777" w:rsidR="002B318A" w:rsidRPr="002C4376" w:rsidRDefault="002B318A" w:rsidP="002B318A">
      <w:pPr>
        <w:rPr>
          <w:rFonts w:ascii="Arial" w:hAnsi="Arial" w:cs="Arial"/>
          <w:sz w:val="20"/>
          <w:szCs w:val="20"/>
        </w:rPr>
      </w:pPr>
      <w:r w:rsidRPr="002C4376">
        <w:rPr>
          <w:rFonts w:ascii="Arial" w:hAnsi="Arial" w:cs="Arial"/>
          <w:noProof/>
          <w:sz w:val="20"/>
          <w:szCs w:val="20"/>
        </w:rPr>
        <w:drawing>
          <wp:inline distT="0" distB="0" distL="0" distR="0" wp14:anchorId="2E9438DF" wp14:editId="07569417">
            <wp:extent cx="5943600" cy="5487670"/>
            <wp:effectExtent l="19050" t="19050" r="19050" b="1778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487670"/>
                    </a:xfrm>
                    <a:prstGeom prst="rect">
                      <a:avLst/>
                    </a:prstGeom>
                    <a:noFill/>
                    <a:ln w="19050">
                      <a:solidFill>
                        <a:sysClr val="windowText" lastClr="000000"/>
                      </a:solidFill>
                    </a:ln>
                  </pic:spPr>
                </pic:pic>
              </a:graphicData>
            </a:graphic>
          </wp:inline>
        </w:drawing>
      </w:r>
    </w:p>
    <w:p w14:paraId="12505331" w14:textId="77777777" w:rsidR="002B318A" w:rsidRPr="002C4376" w:rsidRDefault="002B318A" w:rsidP="002B318A">
      <w:pPr>
        <w:rPr>
          <w:rFonts w:ascii="Arial" w:hAnsi="Arial" w:cs="Arial"/>
          <w:sz w:val="20"/>
          <w:szCs w:val="20"/>
        </w:rPr>
      </w:pPr>
      <w:r w:rsidRPr="008451E1">
        <w:rPr>
          <w:rFonts w:ascii="Arial" w:hAnsi="Arial" w:cs="Arial"/>
          <w:b/>
          <w:bCs/>
          <w:sz w:val="20"/>
          <w:szCs w:val="20"/>
        </w:rPr>
        <w:t>Notes</w:t>
      </w:r>
      <w:r>
        <w:rPr>
          <w:rFonts w:ascii="Arial" w:hAnsi="Arial" w:cs="Arial"/>
          <w:sz w:val="20"/>
          <w:szCs w:val="20"/>
        </w:rPr>
        <w:t xml:space="preserve">: </w:t>
      </w:r>
      <w:r w:rsidRPr="002C4376">
        <w:rPr>
          <w:rFonts w:ascii="Arial" w:hAnsi="Arial" w:cs="Arial"/>
          <w:sz w:val="20"/>
          <w:szCs w:val="20"/>
        </w:rPr>
        <w:t>The Joanna Briggs Institute Critical Appraisal Tools provides 8-11 questions based on study type. The legend “Yes”, “No”, and “Unclear” refer to the possible answers to these questions. The response “Yes” indicates that the study successfully accounted for a risk of bias, while “No” means they did not.</w:t>
      </w:r>
    </w:p>
    <w:p w14:paraId="0A31C084" w14:textId="77777777" w:rsidR="001720A7" w:rsidRPr="001720A7" w:rsidRDefault="001720A7" w:rsidP="001720A7">
      <w:pPr>
        <w:rPr>
          <w:rFonts w:ascii="Arial" w:hAnsi="Arial" w:cs="Arial"/>
          <w:sz w:val="20"/>
          <w:szCs w:val="20"/>
        </w:rPr>
      </w:pPr>
    </w:p>
    <w:sectPr w:rsidR="001720A7" w:rsidRPr="001720A7" w:rsidSect="00BF0D9D">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49E87" w14:textId="77777777" w:rsidR="005D1BA2" w:rsidRDefault="005D1BA2" w:rsidP="008711D0">
      <w:pPr>
        <w:spacing w:after="0" w:line="240" w:lineRule="auto"/>
      </w:pPr>
      <w:r>
        <w:separator/>
      </w:r>
    </w:p>
  </w:endnote>
  <w:endnote w:type="continuationSeparator" w:id="0">
    <w:p w14:paraId="0C58C7EA" w14:textId="77777777" w:rsidR="005D1BA2" w:rsidRDefault="005D1BA2" w:rsidP="008711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3C355A" w14:textId="77777777" w:rsidR="005D1BA2" w:rsidRDefault="005D1BA2" w:rsidP="008711D0">
      <w:pPr>
        <w:spacing w:after="0" w:line="240" w:lineRule="auto"/>
      </w:pPr>
      <w:r>
        <w:separator/>
      </w:r>
    </w:p>
  </w:footnote>
  <w:footnote w:type="continuationSeparator" w:id="0">
    <w:p w14:paraId="0044DB4D" w14:textId="77777777" w:rsidR="005D1BA2" w:rsidRDefault="005D1BA2" w:rsidP="008711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5609"/>
      <w:docPartObj>
        <w:docPartGallery w:val="Page Numbers (Top of Page)"/>
        <w:docPartUnique/>
      </w:docPartObj>
    </w:sdtPr>
    <w:sdtEndPr>
      <w:rPr>
        <w:noProof/>
      </w:rPr>
    </w:sdtEndPr>
    <w:sdtContent>
      <w:p w14:paraId="07CB6863" w14:textId="7001EA6A" w:rsidR="008711D0" w:rsidRDefault="008711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79914B" w14:textId="77777777" w:rsidR="008711D0" w:rsidRDefault="008711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273512"/>
      <w:docPartObj>
        <w:docPartGallery w:val="Page Numbers (Top of Page)"/>
        <w:docPartUnique/>
      </w:docPartObj>
    </w:sdtPr>
    <w:sdtEndPr>
      <w:rPr>
        <w:noProof/>
      </w:rPr>
    </w:sdtEndPr>
    <w:sdtContent>
      <w:p w14:paraId="35D4F6C1" w14:textId="77777777" w:rsidR="00582C7D" w:rsidRDefault="002B318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0B1FE8" w14:textId="77777777" w:rsidR="00582C7D" w:rsidRDefault="005D1B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B3742"/>
    <w:multiLevelType w:val="hybridMultilevel"/>
    <w:tmpl w:val="234472CA"/>
    <w:lvl w:ilvl="0" w:tplc="FFFFFFF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1522615"/>
    <w:multiLevelType w:val="hybridMultilevel"/>
    <w:tmpl w:val="50BA66D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7F66C63"/>
    <w:multiLevelType w:val="hybridMultilevel"/>
    <w:tmpl w:val="C884FD64"/>
    <w:lvl w:ilvl="0" w:tplc="FFFFFFF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688669C"/>
    <w:multiLevelType w:val="hybridMultilevel"/>
    <w:tmpl w:val="0F32658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ECD515D"/>
    <w:multiLevelType w:val="hybridMultilevel"/>
    <w:tmpl w:val="0F32658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200"/>
    <w:rsid w:val="00017E5E"/>
    <w:rsid w:val="0002662B"/>
    <w:rsid w:val="0014208F"/>
    <w:rsid w:val="001720A7"/>
    <w:rsid w:val="00236537"/>
    <w:rsid w:val="002A7C6D"/>
    <w:rsid w:val="002B318A"/>
    <w:rsid w:val="0038724D"/>
    <w:rsid w:val="005D1BA2"/>
    <w:rsid w:val="00725B56"/>
    <w:rsid w:val="008711D0"/>
    <w:rsid w:val="00B2628B"/>
    <w:rsid w:val="00BF0D9D"/>
    <w:rsid w:val="00C12433"/>
    <w:rsid w:val="00E90AAF"/>
    <w:rsid w:val="00EF2E70"/>
    <w:rsid w:val="00F11200"/>
    <w:rsid w:val="00F813B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B2FCF"/>
  <w15:chartTrackingRefBased/>
  <w15:docId w15:val="{C955FAA0-D665-4C29-9378-6B430EAA0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1200"/>
    <w:pPr>
      <w:ind w:left="720"/>
      <w:contextualSpacing/>
    </w:pPr>
  </w:style>
  <w:style w:type="paragraph" w:styleId="Header">
    <w:name w:val="header"/>
    <w:basedOn w:val="Normal"/>
    <w:link w:val="HeaderChar"/>
    <w:uiPriority w:val="99"/>
    <w:unhideWhenUsed/>
    <w:rsid w:val="008711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11D0"/>
  </w:style>
  <w:style w:type="paragraph" w:styleId="Footer">
    <w:name w:val="footer"/>
    <w:basedOn w:val="Normal"/>
    <w:link w:val="FooterChar"/>
    <w:uiPriority w:val="99"/>
    <w:unhideWhenUsed/>
    <w:rsid w:val="008711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11D0"/>
  </w:style>
  <w:style w:type="table" w:styleId="TableGrid">
    <w:name w:val="Table Grid"/>
    <w:basedOn w:val="TableNormal"/>
    <w:uiPriority w:val="39"/>
    <w:rsid w:val="00BF0D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F0D9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BF0D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FC1B1-E761-4B28-981B-BF639F0A6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9557</Words>
  <Characters>168478</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Pucchio</dc:creator>
  <cp:keywords/>
  <dc:description/>
  <cp:lastModifiedBy>Olliver, Tania</cp:lastModifiedBy>
  <cp:revision>2</cp:revision>
  <dcterms:created xsi:type="dcterms:W3CDTF">2022-08-02T02:36:00Z</dcterms:created>
  <dcterms:modified xsi:type="dcterms:W3CDTF">2022-08-02T02:36:00Z</dcterms:modified>
</cp:coreProperties>
</file>